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3166786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uveitis based on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default" r:id="rId8"/>
          <w:footerReference w:type="first" r:id="rId9"/>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r w:rsidRPr="00585E55">
        <w:rPr>
          <w:sz w:val="18"/>
          <w:szCs w:val="18"/>
          <w:lang w:val="en-GB"/>
        </w:rPr>
        <w:t>Studer</w:t>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E075E5">
      <w:pPr>
        <w:pStyle w:val="Author"/>
        <w:spacing w:before="100" w:beforeAutospacing="1"/>
        <w:jc w:val="both"/>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sectPr w:rsidR="00627EA9" w:rsidRPr="00585E55" w:rsidSect="003B4E04">
          <w:type w:val="continuous"/>
          <w:pgSz w:w="11906" w:h="16838" w:code="9"/>
          <w:pgMar w:top="450" w:right="893" w:bottom="1440" w:left="893" w:header="720" w:footer="720" w:gutter="0"/>
          <w:cols w:num="3" w:space="720"/>
          <w:docGrid w:linePitch="360"/>
        </w:sectPr>
      </w:pPr>
      <w:r w:rsidRPr="00585E55">
        <w:br w:type="column"/>
      </w:r>
    </w:p>
    <w:p w14:paraId="0898DDA7" w14:textId="6A303A0B" w:rsidR="00627EA9" w:rsidRPr="00511CDC" w:rsidRDefault="00627EA9" w:rsidP="00627EA9">
      <w:pPr>
        <w:pStyle w:val="Abstract"/>
        <w:rPr>
          <w:i/>
          <w:iCs/>
          <w:lang w:val="en-GB"/>
        </w:rPr>
      </w:pPr>
      <w:r w:rsidRPr="00511CDC">
        <w:rPr>
          <w:i/>
          <w:iCs/>
          <w:lang w:val="en-GB"/>
        </w:rPr>
        <w:t>Abstract</w:t>
      </w:r>
      <w:r w:rsidRPr="00511CDC">
        <w:rPr>
          <w:lang w:val="en-GB"/>
        </w:rPr>
        <w:t>—</w:t>
      </w:r>
      <w:r w:rsidR="00511CDC" w:rsidRPr="00511CDC">
        <w:t xml:space="preserve"> </w:t>
      </w:r>
      <w:r w:rsidR="00511CDC" w:rsidRPr="00511CDC">
        <w:rPr>
          <w:lang w:val="en-GB"/>
        </w:rPr>
        <w:t xml:space="preserve">The aim of </w:t>
      </w:r>
      <w:r w:rsidR="0018150C">
        <w:rPr>
          <w:lang w:val="en-GB"/>
        </w:rPr>
        <w:t>this</w:t>
      </w:r>
      <w:r w:rsidR="00511CDC" w:rsidRPr="00511CDC">
        <w:rPr>
          <w:lang w:val="en-GB"/>
        </w:rPr>
        <w:t xml:space="preserve"> work was to classify a dataset with multiple ocular inflammatory diseases. Majority uveitis. Models were created to predict several target </w:t>
      </w:r>
      <w:r w:rsidR="007D522E">
        <w:rPr>
          <w:lang w:val="en-GB"/>
        </w:rPr>
        <w:t>feature</w:t>
      </w:r>
      <w:r w:rsidR="00511CDC" w:rsidRPr="00511CDC">
        <w:rPr>
          <w:lang w:val="en-GB"/>
        </w:rPr>
        <w:t xml:space="preserve">s. Location of inflammation, origin of inflammation, and the specific diagnosis itself. Machine learning models can identify important features. As a result, a subset of the former laboratory tests can be </w:t>
      </w:r>
      <w:r w:rsidR="0018150C">
        <w:rPr>
          <w:lang w:val="en-GB"/>
        </w:rPr>
        <w:t>identified</w:t>
      </w:r>
      <w:r w:rsidR="00511CDC" w:rsidRPr="00511CDC">
        <w:rPr>
          <w:lang w:val="en-GB"/>
        </w:rPr>
        <w:t xml:space="preserve"> to support a diagnosis, resulting in cost savings. After an initial exploratory data analysis, a pre-processing pipeline was created which, in harmony with various machine learning algorithms, enabled the training of a total of 712 different models (</w:t>
      </w:r>
      <w:r w:rsidR="0018150C">
        <w:rPr>
          <w:lang w:val="en-GB"/>
        </w:rPr>
        <w:t xml:space="preserve">out of </w:t>
      </w:r>
      <w:r w:rsidR="00511CDC" w:rsidRPr="00511CDC">
        <w:rPr>
          <w:lang w:val="en-GB"/>
        </w:rPr>
        <w:t xml:space="preserve">7 different algorithms, mostly </w:t>
      </w:r>
      <w:r w:rsidR="0018150C" w:rsidRPr="00511CDC">
        <w:rPr>
          <w:lang w:val="en-GB"/>
        </w:rPr>
        <w:t>tree-based</w:t>
      </w:r>
      <w:r w:rsidR="0018150C">
        <w:rPr>
          <w:lang w:val="en-GB"/>
        </w:rPr>
        <w:t xml:space="preserve"> models</w:t>
      </w:r>
      <w:r w:rsidR="00511CDC" w:rsidRPr="00511CDC">
        <w:rPr>
          <w:lang w:val="en-GB"/>
        </w:rPr>
        <w:t>). We noticed that the classification proved to be difficult as the data is hard to separate. For the prediction of the location, the most important features could be identified. We propose to further improve the best models found and thus strengthen the relevant feature importance criteria.</w:t>
      </w:r>
    </w:p>
    <w:p w14:paraId="6B7BF428" w14:textId="7518D4CA" w:rsidR="00627EA9" w:rsidRPr="00511CDC" w:rsidRDefault="00627EA9" w:rsidP="00627EA9">
      <w:pPr>
        <w:pStyle w:val="Keywords"/>
        <w:rPr>
          <w:lang w:val="en-GB"/>
        </w:rPr>
      </w:pPr>
      <w:r w:rsidRPr="00511CDC">
        <w:rPr>
          <w:lang w:val="en-GB"/>
        </w:rPr>
        <w:t>Keywords—</w:t>
      </w:r>
      <w:r w:rsidR="00511CDC" w:rsidRPr="00511CDC">
        <w:rPr>
          <w:lang w:val="en-GB"/>
        </w:rPr>
        <w:t>uveitis, machine learning, f</w:t>
      </w:r>
      <w:r w:rsidR="00511CDC">
        <w:rPr>
          <w:lang w:val="en-GB"/>
        </w:rPr>
        <w:t>eature importance, classification</w:t>
      </w:r>
    </w:p>
    <w:p w14:paraId="0D528DFB" w14:textId="1BFECE94" w:rsidR="00627EA9" w:rsidRPr="00585E55" w:rsidRDefault="00627EA9" w:rsidP="00627EA9">
      <w:pPr>
        <w:pStyle w:val="berschrift1"/>
      </w:pPr>
      <w:r w:rsidRPr="00585E55">
        <w:t>Introduction</w:t>
      </w:r>
    </w:p>
    <w:p w14:paraId="1947B573" w14:textId="01BFEFE1" w:rsidR="00F16307" w:rsidRPr="00585E55" w:rsidRDefault="00F16307" w:rsidP="00F16307">
      <w:pPr>
        <w:pStyle w:val="berschrift2"/>
      </w:pPr>
      <w:r w:rsidRPr="00585E55">
        <w:t>Uveitis</w:t>
      </w:r>
    </w:p>
    <w:p w14:paraId="3B624A6E" w14:textId="4F5AD9D3" w:rsidR="009B6AFB" w:rsidRPr="00585E55" w:rsidRDefault="009B6AFB" w:rsidP="009B6AFB">
      <w:pPr>
        <w:ind w:firstLine="288"/>
        <w:jc w:val="both"/>
      </w:pPr>
      <w:r w:rsidRPr="00585E55">
        <w:t>Uveitis is a term which describes an inflammation of the uvea. Uveitis can be divided into anterior</w:t>
      </w:r>
      <w:r w:rsidR="0096737E" w:rsidRPr="00585E55">
        <w:t xml:space="preserve"> (lat. In front)</w:t>
      </w:r>
      <w:r w:rsidRPr="00585E55">
        <w:t>, posterior</w:t>
      </w:r>
      <w:r w:rsidR="0096737E" w:rsidRPr="00585E55">
        <w:t xml:space="preserve"> (lat. In back)</w:t>
      </w:r>
      <w:r w:rsidRPr="00585E55">
        <w:t xml:space="preserve">, intermediate or panuveitis (more than one segment affected). </w:t>
      </w:r>
      <w:r w:rsidR="00774295" w:rsidRPr="00585E55">
        <w:t>For example, a</w:t>
      </w:r>
      <w:r w:rsidRPr="00585E55">
        <w:t>n anterior uveitis involves</w:t>
      </w:r>
      <w:r w:rsidR="00774295" w:rsidRPr="00585E55">
        <w:t xml:space="preserve"> </w:t>
      </w:r>
      <w:r w:rsidRPr="00585E55">
        <w:t>the iris</w:t>
      </w:r>
      <w:r w:rsidR="0096737E" w:rsidRPr="00585E55">
        <w:t xml:space="preserve"> </w:t>
      </w:r>
      <w:r w:rsidR="0096737E" w:rsidRPr="00585E55">
        <w:fldChar w:fldCharType="begin"/>
      </w:r>
      <w:r w:rsidR="007D522E">
        <w:instrText xml:space="preserve"> ADDIN ZOTERO_ITEM CSL_CITATION {"citationID":"5mqhyB5l","properties":{"formattedCitation":"[1]","plainCitation":"[1]","noteIndex":0},"citationItems":[{"id":"fSyBROiu/KSwVXkVn","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fldChar w:fldCharType="separate"/>
      </w:r>
      <w:r w:rsidR="00710357" w:rsidRPr="00710357">
        <w:t>[1]</w:t>
      </w:r>
      <w:r w:rsidR="0096737E" w:rsidRPr="00585E55">
        <w:fldChar w:fldCharType="end"/>
      </w:r>
      <w:r w:rsidR="0096737E" w:rsidRPr="00585E55">
        <w:t>. Panuveitis is an inflammation of the whole uvea tract as well as the retina and the vitreous humor (glass body)</w:t>
      </w:r>
      <w:r w:rsidR="007409BE" w:rsidRPr="00585E55">
        <w:t xml:space="preserve"> </w:t>
      </w:r>
      <w:r w:rsidR="0096737E" w:rsidRPr="00585E55">
        <w:fldChar w:fldCharType="begin"/>
      </w:r>
      <w:r w:rsidR="007D522E">
        <w:instrText xml:space="preserve"> ADDIN ZOTERO_ITEM CSL_CITATION {"citationID":"f8K9Slz5","properties":{"formattedCitation":"[2]","plainCitation":"[2]","noteIndex":0},"citationItems":[{"id":"fSyBROiu/o0X5dK14","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fldChar w:fldCharType="separate"/>
      </w:r>
      <w:r w:rsidR="00710357" w:rsidRPr="00710357">
        <w:t>[2]</w:t>
      </w:r>
      <w:r w:rsidR="0096737E" w:rsidRPr="00585E55">
        <w:fldChar w:fldCharType="end"/>
      </w:r>
      <w:r w:rsidR="0096737E" w:rsidRPr="00585E55">
        <w:t>.</w:t>
      </w:r>
      <w:r w:rsidR="007409BE" w:rsidRPr="00585E55">
        <w:t xml:space="preserve"> </w:t>
      </w:r>
      <w:r w:rsidR="00713441" w:rsidRPr="00585E55">
        <w:t>Uveitis can lead to the loss of eyesight among other things.</w:t>
      </w:r>
    </w:p>
    <w:p w14:paraId="71E62BCE" w14:textId="25FF405A" w:rsidR="00F16307" w:rsidRPr="00585E55" w:rsidRDefault="005B4BF1" w:rsidP="00F16307">
      <w:pPr>
        <w:pStyle w:val="berschrift2"/>
      </w:pPr>
      <w:r w:rsidRPr="00585E55">
        <w:t>Project Description</w:t>
      </w:r>
    </w:p>
    <w:p w14:paraId="347C4FD8" w14:textId="6B960118" w:rsidR="0096737E" w:rsidRPr="00585E55" w:rsidRDefault="008956C9" w:rsidP="0096737E">
      <w:pPr>
        <w:ind w:firstLine="288"/>
        <w:jc w:val="both"/>
      </w:pPr>
      <w:r w:rsidRPr="00585E55">
        <w:t xml:space="preserve">The aim of the project was to identify important features for the diagnosis of uveitis. For this purpose, a dataset with information on more than </w:t>
      </w:r>
      <w:r w:rsidRPr="00C142B2">
        <w:rPr>
          <w:rStyle w:val="berschrift3Zchn"/>
          <w:lang w:val="en-GB"/>
        </w:rPr>
        <w:t>1000</w:t>
      </w:r>
      <w:r w:rsidRPr="00585E55">
        <w:t xml:space="preserve"> patients, collected by Dr. H. Nida Sen</w:t>
      </w:r>
      <w:r w:rsidR="00774295" w:rsidRPr="00585E55">
        <w:t xml:space="preserve"> et al.</w:t>
      </w:r>
      <w:r w:rsidRPr="00585E55">
        <w:t xml:space="preserve"> from the National Eye Institute, Washington DC, was made available. After an initial exploratory data analysis, a </w:t>
      </w:r>
      <w:r w:rsidR="00585E55" w:rsidRPr="00585E55">
        <w:t>pre-processing</w:t>
      </w:r>
      <w:r w:rsidRPr="00585E55">
        <w:t xml:space="preserve"> pipeline was developed, which can be used together with machine learning algorithms from </w:t>
      </w:r>
      <w:r w:rsidR="007D522E">
        <w:t>scikit-learn</w:t>
      </w:r>
      <w:r w:rsidRPr="00585E55">
        <w:t xml:space="preserve">, a </w:t>
      </w:r>
      <w:r w:rsidR="00774295" w:rsidRPr="00585E55">
        <w:t>P</w:t>
      </w:r>
      <w:r w:rsidRPr="00585E55">
        <w:t>ython machine learning library</w:t>
      </w:r>
      <w:r w:rsidR="007D522E">
        <w:t xml:space="preserve"> </w:t>
      </w:r>
      <w:r w:rsidR="007D522E">
        <w:fldChar w:fldCharType="begin"/>
      </w:r>
      <w:r w:rsidR="007D522E">
        <w:instrText xml:space="preserve"> ADDIN ZOTERO_ITEM CSL_CITATION {"citationID":"f2GN1S0r","properties":{"formattedCitation":"[3]","plainCitation":"[3]","noteIndex":0},"citationItems":[{"id":265,"uris":["http://zotero.org/users/local/gxI3L2pr/items/9QMEWESC"],"uri":["http://zotero.org/users/local/gxI3L2pr/items/9QMEWESC"],"itemData":{"id":265,"type":"webpage","title":"scikit-learn: machine learning in Python — scikit-learn 0.24.2 documentation","URL":"https://scikit-learn.org/stable/","accessed":{"date-parts":[["2021",6,25]]}}}],"schema":"https://github.com/citation-style-language/schema/raw/master/csl-citation.json"} </w:instrText>
      </w:r>
      <w:r w:rsidR="007D522E">
        <w:fldChar w:fldCharType="separate"/>
      </w:r>
      <w:r w:rsidR="00710357" w:rsidRPr="00710357">
        <w:t>[3]</w:t>
      </w:r>
      <w:r w:rsidR="007D522E">
        <w:fldChar w:fldCharType="end"/>
      </w:r>
      <w:r w:rsidRPr="00585E55">
        <w:t xml:space="preserve">. Various algorithms were employed to classify the dataset. The results, especially the feature </w:t>
      </w:r>
      <w:r w:rsidR="00577DFB">
        <w:t>importances</w:t>
      </w:r>
      <w:r w:rsidRPr="00585E55">
        <w:t>, were recorded and documented.</w:t>
      </w:r>
      <w:r w:rsidR="0096737E" w:rsidRPr="00585E55">
        <w:t xml:space="preserve"> </w:t>
      </w:r>
      <w:r w:rsidR="00BB08D5" w:rsidRPr="00585E55">
        <w:t xml:space="preserve">Three features were identified as target </w:t>
      </w:r>
      <w:r w:rsidR="007D522E">
        <w:t>feature</w:t>
      </w:r>
      <w:r w:rsidR="00BB08D5" w:rsidRPr="00585E55">
        <w:t>s:</w:t>
      </w:r>
    </w:p>
    <w:p w14:paraId="4C6EBF2D" w14:textId="00F66563" w:rsidR="0096737E" w:rsidRPr="00585E55" w:rsidRDefault="007409BE" w:rsidP="00BC6275">
      <w:pPr>
        <w:ind w:firstLine="288"/>
        <w:jc w:val="both"/>
      </w:pPr>
      <w:r w:rsidRPr="00585E55">
        <w:t xml:space="preserve">Location: This </w:t>
      </w:r>
      <w:r w:rsidR="007D522E">
        <w:t>feature</w:t>
      </w:r>
      <w:r w:rsidRPr="00585E55">
        <w:t xml:space="preserve"> describes the location of inflammation with the categories </w:t>
      </w:r>
      <w:r w:rsidRPr="0018150C">
        <w:rPr>
          <w:i/>
        </w:rPr>
        <w:t>Anterior</w:t>
      </w:r>
      <w:r w:rsidRPr="00585E55">
        <w:t xml:space="preserve">, </w:t>
      </w:r>
      <w:r w:rsidRPr="0018150C">
        <w:rPr>
          <w:i/>
        </w:rPr>
        <w:t>Posterior</w:t>
      </w:r>
      <w:r w:rsidRPr="00585E55">
        <w:t xml:space="preserve">, </w:t>
      </w:r>
      <w:r w:rsidRPr="0018150C">
        <w:rPr>
          <w:i/>
        </w:rPr>
        <w:t>Intermediate</w:t>
      </w:r>
      <w:r w:rsidRPr="00585E55">
        <w:t xml:space="preserve">, </w:t>
      </w:r>
      <w:r w:rsidRPr="0018150C">
        <w:rPr>
          <w:i/>
        </w:rPr>
        <w:t xml:space="preserve">Panuveitis </w:t>
      </w:r>
      <w:r w:rsidRPr="00585E55">
        <w:t xml:space="preserve">and </w:t>
      </w:r>
      <w:r w:rsidRPr="0018150C">
        <w:rPr>
          <w:i/>
        </w:rPr>
        <w:t>Scleritis</w:t>
      </w:r>
      <w:r w:rsidRPr="00585E55">
        <w:t>. The category "</w:t>
      </w:r>
      <w:r w:rsidR="00774295" w:rsidRPr="00585E55">
        <w:t>S</w:t>
      </w:r>
      <w:r w:rsidRPr="00585E55">
        <w:t>cleritis" refers to inflammation of episcleral and scleral tissue</w:t>
      </w:r>
      <w:r w:rsidR="00BC6275" w:rsidRPr="00585E55">
        <w:t xml:space="preserve"> </w:t>
      </w:r>
      <w:r w:rsidR="00BC6275" w:rsidRPr="00585E55">
        <w:fldChar w:fldCharType="begin"/>
      </w:r>
      <w:r w:rsidR="007D522E">
        <w:instrText xml:space="preserve"> ADDIN ZOTERO_ITEM CSL_CITATION {"citationID":"cvq4YEGW","properties":{"formattedCitation":"[4]","plainCitation":"[4]","noteIndex":0},"citationItems":[{"id":"fSyBROiu/8WPH11uC","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fldChar w:fldCharType="separate"/>
      </w:r>
      <w:r w:rsidR="00710357" w:rsidRPr="00710357">
        <w:t>[4]</w:t>
      </w:r>
      <w:r w:rsidR="00BC6275" w:rsidRPr="00585E55">
        <w:fldChar w:fldCharType="end"/>
      </w:r>
      <w:r w:rsidRPr="00585E55">
        <w:t xml:space="preserve">. Prediction of the location based on laboratory values allows the identification of a subset of laboratory tests (via feature importance) that are suitable for prediction. This would allow a small subset of tests to be used </w:t>
      </w:r>
      <w:r w:rsidR="0018150C">
        <w:t>to aid</w:t>
      </w:r>
      <w:r w:rsidRPr="00585E55">
        <w:t xml:space="preserve"> diagnosis </w:t>
      </w:r>
      <w:r w:rsidRPr="00585E55">
        <w:t xml:space="preserve">based on the location of the inflammation. In addition to faster diagnosis, the reduced number of </w:t>
      </w:r>
      <w:r w:rsidR="00E039E5">
        <w:t xml:space="preserve">lab </w:t>
      </w:r>
      <w:r w:rsidRPr="00585E55">
        <w:t xml:space="preserve">tests required would lead to a reduction in costs. </w:t>
      </w:r>
    </w:p>
    <w:p w14:paraId="0CF2C6A9" w14:textId="32CB7F89" w:rsidR="00BC6275" w:rsidRPr="00585E55" w:rsidRDefault="00BC6275" w:rsidP="00BC6275">
      <w:pPr>
        <w:ind w:firstLine="288"/>
        <w:jc w:val="both"/>
      </w:pPr>
      <w:r w:rsidRPr="00585E55">
        <w:t xml:space="preserve">A second target feature is “Category”. This </w:t>
      </w:r>
      <w:r w:rsidR="00E039E5">
        <w:t>feature</w:t>
      </w:r>
      <w:r w:rsidRPr="00585E55">
        <w:t xml:space="preserve"> describes the origin of the ocular inflammation. This can be, for example, </w:t>
      </w:r>
      <w:r w:rsidRPr="00E039E5">
        <w:rPr>
          <w:i/>
        </w:rPr>
        <w:t>systematic</w:t>
      </w:r>
      <w:r w:rsidRPr="00585E55">
        <w:t xml:space="preserve">, </w:t>
      </w:r>
      <w:r w:rsidRPr="00E039E5">
        <w:rPr>
          <w:i/>
        </w:rPr>
        <w:t>infectious</w:t>
      </w:r>
      <w:r w:rsidRPr="00585E55">
        <w:t xml:space="preserve">, or </w:t>
      </w:r>
      <w:r w:rsidRPr="00E039E5">
        <w:rPr>
          <w:i/>
        </w:rPr>
        <w:t>idiopathic</w:t>
      </w:r>
      <w:r w:rsidRPr="00585E55">
        <w:t>. This feature is based on the results of laboratory tests and has been recorded retrospectively. Predicting the category, aka the origin</w:t>
      </w:r>
      <w:r w:rsidR="0018150C">
        <w:t xml:space="preserve"> or ‘class’</w:t>
      </w:r>
      <w:r w:rsidRPr="00585E55">
        <w:t xml:space="preserve"> of the inflammation</w:t>
      </w:r>
      <w:r w:rsidR="00774295" w:rsidRPr="00585E55">
        <w:t>,</w:t>
      </w:r>
      <w:r w:rsidRPr="00585E55">
        <w:t xml:space="preserve"> can aid the diagnosis further. </w:t>
      </w:r>
    </w:p>
    <w:p w14:paraId="739604C4" w14:textId="2A3DC549" w:rsidR="00BC6275" w:rsidRPr="00585E55" w:rsidRDefault="00BC6275" w:rsidP="00BC6275">
      <w:pPr>
        <w:ind w:firstLine="288"/>
        <w:jc w:val="both"/>
      </w:pPr>
      <w:r w:rsidRPr="00585E55">
        <w:t xml:space="preserve">The third target feature is the specific diagnosis itself. In the dataset, </w:t>
      </w:r>
      <m:oMath>
        <m:r>
          <w:rPr>
            <w:rFonts w:ascii="Cambria Math" w:hAnsi="Cambria Math"/>
          </w:rPr>
          <m:t xml:space="preserve">27 </m:t>
        </m:r>
      </m:oMath>
      <w:r w:rsidRPr="00585E55">
        <w:t xml:space="preserve">different diagnoses were recorded (some can be collapsed based on similarity). The direct prediction of a diagnosis based on laboratory tests could </w:t>
      </w:r>
      <w:r w:rsidR="0018150C">
        <w:t xml:space="preserve">further </w:t>
      </w:r>
      <w:r w:rsidRPr="00585E55">
        <w:t>support the medical staff in their decision making.</w:t>
      </w:r>
    </w:p>
    <w:p w14:paraId="4BC318CA" w14:textId="09EB86F6" w:rsidR="008956C9" w:rsidRPr="00585E55" w:rsidRDefault="008956C9" w:rsidP="008956C9">
      <w:pPr>
        <w:pStyle w:val="berschrift2"/>
      </w:pPr>
      <w:r w:rsidRPr="00585E55">
        <w:t>Data description</w:t>
      </w:r>
    </w:p>
    <w:p w14:paraId="3A89E4E8" w14:textId="6170FC58"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w:t>
      </w:r>
      <w:r w:rsidR="00575E79" w:rsidRPr="0018150C">
        <w:rPr>
          <w:i/>
          <w:lang w:val="en-GB"/>
        </w:rPr>
        <w:t>pars planitis</w:t>
      </w:r>
      <w:r w:rsidR="00575E79" w:rsidRPr="00585E55">
        <w:rPr>
          <w:lang w:val="en-GB"/>
        </w:rPr>
        <w:t xml:space="preserve"> but also other diseases that have inflammation in the eye as a symptom or consequence, </w:t>
      </w:r>
      <w:r w:rsidR="00BB08D5" w:rsidRPr="00585E55">
        <w:rPr>
          <w:lang w:val="en-GB"/>
        </w:rPr>
        <w:t>e.g.,</w:t>
      </w:r>
      <w:r w:rsidR="00575E79" w:rsidRPr="00585E55">
        <w:rPr>
          <w:lang w:val="en-GB"/>
        </w:rPr>
        <w:t xml:space="preserve"> </w:t>
      </w:r>
      <w:r w:rsidR="00575E79" w:rsidRPr="0018150C">
        <w:rPr>
          <w:i/>
          <w:lang w:val="en-GB"/>
        </w:rPr>
        <w:t xml:space="preserve">white dot syndrome </w:t>
      </w:r>
      <w:r w:rsidR="00575E79" w:rsidRPr="00585E55">
        <w:rPr>
          <w:lang w:val="en-GB"/>
        </w:rPr>
        <w:t xml:space="preserve">or </w:t>
      </w:r>
      <w:r w:rsidR="00575E79" w:rsidRPr="0018150C">
        <w:rPr>
          <w:i/>
          <w:lang w:val="en-GB"/>
        </w:rPr>
        <w:t>sarcoidosis</w:t>
      </w:r>
      <w:r w:rsidR="00575E79" w:rsidRPr="00585E55">
        <w:rPr>
          <w:lang w:val="en-GB"/>
        </w:rPr>
        <w:t xml:space="preserve">.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7D522E">
        <w:rPr>
          <w:lang w:val="en-GB"/>
        </w:rPr>
        <w:instrText xml:space="preserve"> ADDIN ZOTERO_ITEM CSL_CITATION {"citationID":"ZgtoeEWj","properties":{"formattedCitation":"[5]","plainCitation":"[5]","noteIndex":0},"citationItems":[{"id":"fSyBROiu/Dqi1fghW","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10357" w:rsidRPr="00710357">
        <w:t>[5]</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r w:rsidRPr="00C142B2">
        <w:rPr>
          <w:rStyle w:val="berschrift3Zchn"/>
          <w:lang w:val="en-GB"/>
        </w:rPr>
        <w:t>64</w:t>
      </w:r>
      <w:r w:rsidRPr="00585E55">
        <w:rPr>
          <w:lang w:val="en-GB"/>
        </w:rPr>
        <w:t xml:space="preserve"> attributes</w:t>
      </w:r>
      <w:r w:rsidR="00710357">
        <w:rPr>
          <w:lang w:val="en-GB"/>
        </w:rPr>
        <w:t xml:space="preserve"> (excluding range</w:t>
      </w:r>
      <w:r w:rsidR="0018150C">
        <w:rPr>
          <w:lang w:val="en-GB"/>
        </w:rPr>
        <w:t>-</w:t>
      </w:r>
      <w:r w:rsidR="00710357">
        <w:rPr>
          <w:lang w:val="en-GB"/>
        </w:rPr>
        <w:t xml:space="preserve"> and UOM</w:t>
      </w:r>
      <w:r w:rsidR="00710357">
        <w:rPr>
          <w:rStyle w:val="Funotenzeichen"/>
          <w:lang w:val="en-GB"/>
        </w:rPr>
        <w:footnoteReference w:id="1"/>
      </w:r>
      <w:r w:rsidR="0018150C">
        <w:rPr>
          <w:lang w:val="en-GB"/>
        </w:rPr>
        <w:t>-</w:t>
      </w:r>
      <w:r w:rsidR="00710357">
        <w:rPr>
          <w:lang w:val="en-GB"/>
        </w:rPr>
        <w:t>attributes)</w:t>
      </w:r>
      <w:r w:rsidRPr="00585E55">
        <w:rPr>
          <w:lang w:val="en-GB"/>
        </w:rPr>
        <w:t>.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1B08376E"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w:t>
      </w:r>
      <w:r w:rsidR="007D522E">
        <w:rPr>
          <w:lang w:val="en-GB"/>
        </w:rPr>
        <w:t>feature</w:t>
      </w:r>
      <w:r w:rsidRPr="00585E55">
        <w:rPr>
          <w:lang w:val="en-GB"/>
        </w:rPr>
        <w:t xml:space="preserve">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t>
      </w:r>
      <w:r w:rsidRPr="00585E55">
        <w:rPr>
          <w:lang w:val="en-GB"/>
        </w:rPr>
        <w:t>WBC</w:t>
      </w:r>
      <w:r w:rsidR="00E10FE1" w:rsidRPr="00585E55">
        <w:rPr>
          <w:lang w:val="en-GB"/>
        </w:rPr>
        <w:t>”</w:t>
      </w:r>
      <w:r w:rsidR="00737B2C">
        <w:rPr>
          <w:lang w:val="en-GB"/>
        </w:rPr>
        <w:t xml:space="preserve"> (white blood cell) </w:t>
      </w:r>
      <w:r w:rsidR="00E10FE1" w:rsidRPr="00585E55">
        <w:rPr>
          <w:lang w:val="en-GB"/>
        </w:rPr>
        <w:t>, “</w:t>
      </w:r>
      <w:r w:rsidRPr="00585E55">
        <w:rPr>
          <w:lang w:val="en-GB"/>
        </w:rPr>
        <w:t>RBC</w:t>
      </w:r>
      <w:r w:rsidR="00E10FE1" w:rsidRPr="00585E55">
        <w:rPr>
          <w:lang w:val="en-GB"/>
        </w:rPr>
        <w:t>”</w:t>
      </w:r>
      <w:r w:rsidR="00E039E5">
        <w:rPr>
          <w:lang w:val="en-GB"/>
        </w:rPr>
        <w:t xml:space="preserve"> (</w:t>
      </w:r>
      <w:r w:rsidR="0018150C">
        <w:rPr>
          <w:lang w:val="en-GB"/>
        </w:rPr>
        <w:t>r</w:t>
      </w:r>
      <w:r w:rsidR="00E039E5" w:rsidRPr="00E039E5">
        <w:rPr>
          <w:lang w:val="en-GB"/>
        </w:rPr>
        <w:t>ed blood cells)</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w:t>
      </w:r>
      <w:r w:rsidR="00E039E5">
        <w:rPr>
          <w:lang w:val="en-GB"/>
        </w:rPr>
        <w:t xml:space="preserve"> (</w:t>
      </w:r>
      <w:r w:rsidR="00E039E5" w:rsidRPr="00E039E5">
        <w:rPr>
          <w:lang w:val="en-GB"/>
        </w:rPr>
        <w:t>mean corpuscular volume)</w:t>
      </w:r>
      <w:r w:rsidR="00E10FE1" w:rsidRPr="00585E55">
        <w:rPr>
          <w:lang w:val="en-GB"/>
        </w:rPr>
        <w:t>, “</w:t>
      </w:r>
      <w:r w:rsidRPr="00585E55">
        <w:rPr>
          <w:lang w:val="en-GB"/>
        </w:rPr>
        <w:t>MCH</w:t>
      </w:r>
      <w:r w:rsidR="00E10FE1" w:rsidRPr="00585E55">
        <w:rPr>
          <w:lang w:val="en-GB"/>
        </w:rPr>
        <w:t>”</w:t>
      </w:r>
      <w:r w:rsidR="00E039E5">
        <w:rPr>
          <w:lang w:val="en-GB"/>
        </w:rPr>
        <w:t xml:space="preserve"> </w:t>
      </w:r>
      <w:r w:rsidR="00E039E5">
        <w:rPr>
          <w:lang w:val="en-GB"/>
        </w:rPr>
        <w:lastRenderedPageBreak/>
        <w:t>(</w:t>
      </w:r>
      <w:r w:rsidR="0018150C">
        <w:rPr>
          <w:lang w:val="en-GB"/>
        </w:rPr>
        <w:t>m</w:t>
      </w:r>
      <w:r w:rsidR="00E039E5" w:rsidRPr="00E039E5">
        <w:rPr>
          <w:lang w:val="en-GB"/>
        </w:rPr>
        <w:t>ean corpuscular hemoglobin)</w:t>
      </w:r>
      <w:r w:rsidR="00E10FE1" w:rsidRPr="00585E55">
        <w:rPr>
          <w:lang w:val="en-GB"/>
        </w:rPr>
        <w:t>, “</w:t>
      </w:r>
      <w:r w:rsidRPr="00585E55">
        <w:rPr>
          <w:lang w:val="en-GB"/>
        </w:rPr>
        <w:t>MCHC</w:t>
      </w:r>
      <w:r w:rsidR="00E10FE1" w:rsidRPr="00585E55">
        <w:rPr>
          <w:lang w:val="en-GB"/>
        </w:rPr>
        <w:t>”</w:t>
      </w:r>
      <w:r w:rsidR="00737B2C">
        <w:rPr>
          <w:lang w:val="en-GB"/>
        </w:rPr>
        <w:t xml:space="preserve"> (</w:t>
      </w:r>
      <w:r w:rsidR="00737B2C" w:rsidRPr="00737B2C">
        <w:rPr>
          <w:lang w:val="en-GB"/>
        </w:rPr>
        <w:t>mean corpuscular hemoglobin concentration)</w:t>
      </w:r>
      <w:r w:rsidR="00E10FE1" w:rsidRPr="00585E55">
        <w:rPr>
          <w:lang w:val="en-GB"/>
        </w:rPr>
        <w:t>, “</w:t>
      </w:r>
      <w:r w:rsidRPr="00585E55">
        <w:rPr>
          <w:lang w:val="en-GB"/>
        </w:rPr>
        <w:t>RDW</w:t>
      </w:r>
      <w:r w:rsidR="00E10FE1" w:rsidRPr="00585E55">
        <w:rPr>
          <w:lang w:val="en-GB"/>
        </w:rPr>
        <w:t>”</w:t>
      </w:r>
      <w:r w:rsidR="00737B2C">
        <w:rPr>
          <w:lang w:val="en-GB"/>
        </w:rPr>
        <w:t xml:space="preserve"> (red cell distribution </w:t>
      </w:r>
      <w:r w:rsidR="007D522E">
        <w:rPr>
          <w:lang w:val="en-GB"/>
        </w:rPr>
        <w:t>width</w:t>
      </w:r>
      <w:r w:rsidR="00737B2C">
        <w:rPr>
          <w:lang w:val="en-GB"/>
        </w:rPr>
        <w:t>)</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w:t>
      </w:r>
      <w:r w:rsidR="00737B2C">
        <w:rPr>
          <w:lang w:val="en-GB"/>
        </w:rPr>
        <w:t xml:space="preserve"> (Ant</w:t>
      </w:r>
      <w:r w:rsidR="007D522E">
        <w:rPr>
          <w:lang w:val="en-GB"/>
        </w:rPr>
        <w:t>i</w:t>
      </w:r>
      <w:r w:rsidR="00737B2C">
        <w:rPr>
          <w:lang w:val="en-GB"/>
        </w:rPr>
        <w:t>-cyclic citrullinated peptides)</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737B2C">
        <w:rPr>
          <w:lang w:val="en-GB"/>
        </w:rPr>
        <w:t xml:space="preserve">”, and the following types of hepatitis: </w:t>
      </w:r>
      <w:r w:rsidR="00011696" w:rsidRPr="00585E55">
        <w:rPr>
          <w:lang w:val="en-GB"/>
        </w:rPr>
        <w:t>“</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r w:rsidR="00737B2C">
        <w:rPr>
          <w:lang w:val="en-GB"/>
        </w:rPr>
        <w:t xml:space="preserve">Other columns like “notes” </w:t>
      </w:r>
      <w:r w:rsidR="0018150C">
        <w:rPr>
          <w:lang w:val="en-GB"/>
        </w:rPr>
        <w:t xml:space="preserve">or “other_” </w:t>
      </w:r>
      <w:r w:rsidR="00737B2C">
        <w:rPr>
          <w:lang w:val="en-GB"/>
        </w:rPr>
        <w:t>were not considered.</w:t>
      </w:r>
    </w:p>
    <w:p w14:paraId="11F44A84" w14:textId="0A880D91" w:rsidR="00627EA9" w:rsidRPr="00585E55" w:rsidRDefault="00F16307" w:rsidP="00627EA9">
      <w:pPr>
        <w:pStyle w:val="berschrift1"/>
      </w:pPr>
      <w:r w:rsidRPr="00585E55">
        <w:t>Exploatory data analysis</w:t>
      </w:r>
    </w:p>
    <w:p w14:paraId="2D5866F7" w14:textId="4D03ED70" w:rsidR="005A5E34" w:rsidRPr="00585E55" w:rsidRDefault="005A5E34" w:rsidP="00710357">
      <w:pPr>
        <w:ind w:firstLine="216"/>
        <w:jc w:val="both"/>
      </w:pPr>
      <w:r w:rsidRPr="00585E55">
        <w:t xml:space="preserve">The scope of exploratory data analysis was to evaluate and properly prepare the data for further elaboration while highlighting primary/principal insights. 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fldChar w:fldCharType="begin"/>
      </w:r>
      <w:r w:rsidR="007D522E">
        <w:instrText xml:space="preserve"> ADDIN ZOTERO_ITEM CSL_CITATION {"citationID":"vu9XQ7iZ","properties":{"formattedCitation":"[6]","plainCitation":"[6]","noteIndex":0},"citationItems":[{"id":"fSyBROiu/dRASMkfH","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fldChar w:fldCharType="separate"/>
      </w:r>
      <w:r w:rsidR="00710357" w:rsidRPr="00710357">
        <w:rPr>
          <w:rFonts w:ascii="Calibri" w:hAnsi="Calibri" w:cs="Calibri"/>
        </w:rPr>
        <w:t>[6]</w:t>
      </w:r>
      <w:r w:rsidRPr="00585E55">
        <w:fldChar w:fldCharType="end"/>
      </w:r>
      <w:r w:rsidRPr="00585E55">
        <w:t xml:space="preserve"> to allow to establish, during pre-processing, a satisfactory missing values approach. </w:t>
      </w:r>
    </w:p>
    <w:p w14:paraId="2CC9016F" w14:textId="77777777" w:rsidR="005A5E34" w:rsidRPr="00585E55" w:rsidRDefault="005A5E34" w:rsidP="005A5E34">
      <w:pPr>
        <w:jc w:val="both"/>
      </w:pPr>
    </w:p>
    <w:p w14:paraId="3372CD4D" w14:textId="77777777" w:rsidR="005A5E34" w:rsidRPr="00585E55" w:rsidRDefault="005A5E34" w:rsidP="00710357">
      <w:pPr>
        <w:ind w:firstLine="216"/>
        <w:jc w:val="both"/>
      </w:pPr>
      <w:r w:rsidRPr="00585E55">
        <w:t xml:space="preserve">Observations indicate that columns “_others” and “notes” contain </w:t>
      </w:r>
      <w:r w:rsidRPr="00C142B2">
        <w:rPr>
          <w:rStyle w:val="berschrift3Zchn"/>
          <w:lang w:val="en-GB"/>
        </w:rPr>
        <w:t>79.07%</w:t>
      </w:r>
      <w:r w:rsidRPr="00585E55">
        <w:t xml:space="preserve"> missing values. Other columns have a similar issue; “anti-dnase_b” is composed of </w:t>
      </w:r>
      <w:r w:rsidRPr="00C142B2">
        <w:rPr>
          <w:rStyle w:val="berschrift3Zchn"/>
          <w:lang w:val="en-GB"/>
        </w:rPr>
        <w:t>99.63%</w:t>
      </w:r>
      <w:r w:rsidRPr="00585E55">
        <w:t xml:space="preserve"> of missing values. Features “beta-2-microglobulin” and “lupus_anticoagulant” contain approximately </w:t>
      </w:r>
      <w:r w:rsidRPr="00C142B2">
        <w:rPr>
          <w:rStyle w:val="berschrift3Zchn"/>
          <w:lang w:val="en-GB"/>
        </w:rPr>
        <w:t>65%</w:t>
      </w:r>
      <w:r w:rsidRPr="00585E55">
        <w:t xml:space="preserve"> missing values. This underlines the need for a highly flexible missing values strategy that is not limited to only imputing missing values but also to selectively remove features that score above a determined missing value percentage. </w:t>
      </w:r>
    </w:p>
    <w:p w14:paraId="0F6593FA" w14:textId="11D6F331" w:rsidR="00631019" w:rsidRDefault="005A5E34" w:rsidP="005A5E34">
      <w:pPr>
        <w:jc w:val="both"/>
      </w:pPr>
      <w:r w:rsidRPr="00585E55">
        <w:t xml:space="preserve">Next steps include controlling for data inconsistencies. Edge cases were found in the UOM columns, prompting an accurate evaluation and appropriate response during pre-processing. Then came formatting errors, where extensive work </w:t>
      </w:r>
      <w:r w:rsidR="0018150C">
        <w:t>had</w:t>
      </w:r>
      <w:r w:rsidRPr="00585E55">
        <w:t xml:space="preserve"> to be invested to adapt non-standard missing values to machine</w:t>
      </w:r>
      <w:r w:rsidR="006544F8">
        <w:t>-</w:t>
      </w:r>
      <w:r w:rsidRPr="00585E55">
        <w:t xml:space="preserve">readable information. Possible optimizations included collapsing </w:t>
      </w:r>
      <w:r w:rsidR="007D522E">
        <w:t>feature</w:t>
      </w:r>
      <w:r w:rsidRPr="00585E55">
        <w:t>s. This includes the extreme</w:t>
      </w:r>
      <w:r w:rsidR="0018150C">
        <w:t>,</w:t>
      </w:r>
      <w:r w:rsidRPr="00585E55">
        <w:t xml:space="preserve"> where the target </w:t>
      </w:r>
      <w:r w:rsidR="0018150C">
        <w:t xml:space="preserve">feature </w:t>
      </w:r>
      <w:r w:rsidRPr="00585E55">
        <w:t xml:space="preserve">is </w:t>
      </w:r>
      <w:r w:rsidR="0018150C">
        <w:t xml:space="preserve">collapsed from multiple categories to a </w:t>
      </w:r>
      <w:r w:rsidRPr="00585E55">
        <w:t xml:space="preserve">binary </w:t>
      </w:r>
      <w:r w:rsidR="0018150C">
        <w:t xml:space="preserve">feature, </w:t>
      </w:r>
      <w:r w:rsidRPr="00585E55">
        <w:t>and less drastic measures, i.e., by removing or collapsing, low count occurrences in the “</w:t>
      </w:r>
      <w:r w:rsidR="00585E55" w:rsidRPr="00585E55">
        <w:t>specific diagnosis</w:t>
      </w:r>
      <w:r w:rsidRPr="00585E55">
        <w:t>” column. Totally removing features like “</w:t>
      </w:r>
      <w:r w:rsidR="00585E55" w:rsidRPr="00585E55">
        <w:t>serodiagnoses</w:t>
      </w:r>
      <w:r w:rsidRPr="00585E55">
        <w:t xml:space="preserve">” and “notes” </w:t>
      </w:r>
      <w:r w:rsidR="0018150C">
        <w:t>were</w:t>
      </w:r>
      <w:r w:rsidRPr="00585E55">
        <w:t xml:space="preserve"> also available options to be considered. These features are considered non-essentials</w:t>
      </w:r>
      <w:r w:rsidR="003C0C08">
        <w:t xml:space="preserve"> by the medical staff</w:t>
      </w:r>
      <w:r w:rsidRPr="00585E55">
        <w:t>.</w:t>
      </w:r>
      <w:r w:rsidR="00631019">
        <w:t xml:space="preserve"> </w:t>
      </w:r>
    </w:p>
    <w:p w14:paraId="310E3FB0" w14:textId="77777777" w:rsidR="00631019" w:rsidRDefault="00631019" w:rsidP="005A5E34">
      <w:pPr>
        <w:jc w:val="both"/>
      </w:pPr>
    </w:p>
    <w:p w14:paraId="7E021708" w14:textId="41796D0D" w:rsidR="00631019" w:rsidRPr="00631019" w:rsidRDefault="00AB4C2C" w:rsidP="00AB4C2C">
      <w:pPr>
        <w:jc w:val="both"/>
      </w:pPr>
      <w:r>
        <w:t xml:space="preserve">     </w:t>
      </w:r>
      <w:r w:rsidR="00631019" w:rsidRPr="00631019">
        <w:t xml:space="preserve">One final aspect of explorative data analysis that we undertook was the creation of a correlation matrix for all lab test results. Normalized correlation is a numerical value that ranges from </w:t>
      </w:r>
      <w:r w:rsidR="00631019" w:rsidRPr="00AB4C2C">
        <w:rPr>
          <w:i/>
          <w:iCs/>
        </w:rPr>
        <w:t>-1</w:t>
      </w:r>
      <w:r w:rsidR="00631019" w:rsidRPr="00631019">
        <w:t xml:space="preserve"> to </w:t>
      </w:r>
      <w:r w:rsidR="00631019" w:rsidRPr="00AB4C2C">
        <w:rPr>
          <w:i/>
          <w:iCs/>
        </w:rPr>
        <w:t>1</w:t>
      </w:r>
      <w:r w:rsidR="00631019" w:rsidRPr="00631019">
        <w:t xml:space="preserve">. If the value is </w:t>
      </w:r>
      <w:r w:rsidR="00631019">
        <w:t>high</w:t>
      </w:r>
      <w:r w:rsidR="00631019" w:rsidRPr="00631019">
        <w:t xml:space="preserve">, the </w:t>
      </w:r>
      <w:r w:rsidR="007D522E">
        <w:t>feature</w:t>
      </w:r>
      <w:r w:rsidR="00631019" w:rsidRPr="00631019">
        <w:t>s will move in tandem. The sign indicates the direction</w:t>
      </w:r>
      <w:r w:rsidR="00706D61">
        <w:t>/slope</w:t>
      </w:r>
      <w:r w:rsidR="00631019" w:rsidRPr="00631019">
        <w:t xml:space="preserve"> of the correlation. The Pearson Correlation used measures the </w:t>
      </w:r>
      <w:r w:rsidR="00631019" w:rsidRPr="00631019">
        <w:t xml:space="preserve">strength of the linear relationship between two numerical </w:t>
      </w:r>
      <w:r w:rsidR="007D522E">
        <w:t>feature</w:t>
      </w:r>
      <w:r w:rsidR="00631019" w:rsidRPr="00631019">
        <w:t xml:space="preserve">s. A positive result indicates a positive linear relationship, while a negative result indicates a negative </w:t>
      </w:r>
      <w:r w:rsidR="0018150C">
        <w:t xml:space="preserve">linear </w:t>
      </w:r>
      <w:r w:rsidR="00631019" w:rsidRPr="00631019">
        <w:t xml:space="preserve">relationship.  </w:t>
      </w:r>
      <w:r w:rsidR="0018150C">
        <w:t>I</w:t>
      </w:r>
      <w:r w:rsidR="00631019" w:rsidRPr="00631019">
        <w:t xml:space="preserve">f the correlation result </w:t>
      </w:r>
      <w:r w:rsidR="0018150C">
        <w:t>is close</w:t>
      </w:r>
      <w:r w:rsidR="00631019" w:rsidRPr="00631019">
        <w:t xml:space="preserve"> to zero it stands to indicate that the features change independently of each other.</w:t>
      </w:r>
      <w:r>
        <w:t xml:space="preserve"> </w:t>
      </w:r>
      <w:r w:rsidR="00631019" w:rsidRPr="00631019">
        <w:t>It is paramount to remember that correlation does not equal causation</w:t>
      </w:r>
      <w:r w:rsidR="007D522E">
        <w:t xml:space="preserve"> </w:t>
      </w:r>
      <w:r w:rsidR="007D522E">
        <w:fldChar w:fldCharType="begin"/>
      </w:r>
      <w:r w:rsidR="007D522E">
        <w:instrText xml:space="preserve"> ADDIN ZOTERO_ITEM CSL_CITATION {"citationID":"zOwQ6KRK","properties":{"formattedCitation":"[7]","plainCitation":"[7]","noteIndex":0},"citationItems":[{"id":269,"uris":["http://zotero.org/users/local/gxI3L2pr/items/I6B25A4R"],"uri":["http://zotero.org/users/local/gxI3L2pr/items/I6B25A4R"],"itemData":{"id":269,"type":"article-journal","abstract":"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container-title":"Malawi Medical Journal : The Journal of Medical Association of Malawi","ISSN":"1995-7262","issue":"3","journalAbbreviation":"Malawi Med J","note":"PMID: 23638278\nPMCID: PMC3576830","page":"69-71","source":"PubMed Central","title":"A guide to appropriate use of Correlation coefficient in medical research","volume":"24","author":[{"family":"Mukaka","given":"MM"}],"issued":{"date-parts":[["2012",9]]}}}],"schema":"https://github.com/citation-style-language/schema/raw/master/csl-citation.json"} </w:instrText>
      </w:r>
      <w:r w:rsidR="007D522E">
        <w:fldChar w:fldCharType="separate"/>
      </w:r>
      <w:r w:rsidR="00710357" w:rsidRPr="00710357">
        <w:t>[7]</w:t>
      </w:r>
      <w:r w:rsidR="007D522E">
        <w:fldChar w:fldCharType="end"/>
      </w:r>
      <w:r w:rsidR="00631019" w:rsidRPr="00631019">
        <w:t xml:space="preserve">. The goal was to spot where these correlations are located and what first impressions can be extracted from these results. </w:t>
      </w:r>
    </w:p>
    <w:p w14:paraId="64953B9A" w14:textId="7CF40F71" w:rsidR="00631019" w:rsidRDefault="00631019" w:rsidP="00631019">
      <w:pPr>
        <w:jc w:val="both"/>
      </w:pPr>
      <w:r>
        <w:t xml:space="preserve">Figure 1, a correlation matrix on </w:t>
      </w:r>
      <w:r w:rsidR="00797B79">
        <w:t>a subset of</w:t>
      </w:r>
      <w:r>
        <w:t xml:space="preserve"> numerical features</w:t>
      </w:r>
      <w:r w:rsidR="0018150C">
        <w:t>,</w:t>
      </w:r>
      <w:r>
        <w:t xml:space="preserve"> shows the linear relationships </w:t>
      </w:r>
      <w:r w:rsidR="003030BD">
        <w:t xml:space="preserve">between all possible combinations of </w:t>
      </w:r>
      <w:r w:rsidR="0018150C">
        <w:t xml:space="preserve">a subset of </w:t>
      </w:r>
      <w:r w:rsidR="003030BD">
        <w:t xml:space="preserve">features. </w:t>
      </w:r>
      <w:r w:rsidR="00797B79">
        <w:t>The full correlation matrix can be found in appendix B. We observe a moderate to strong correlation between the following feature pairs:</w:t>
      </w:r>
    </w:p>
    <w:p w14:paraId="402DC942" w14:textId="77777777" w:rsidR="00AB4C2C" w:rsidRDefault="00AB4C2C" w:rsidP="00631019">
      <w:pPr>
        <w:jc w:val="both"/>
      </w:pPr>
    </w:p>
    <w:p w14:paraId="3C7CAFB0" w14:textId="4102743C" w:rsidR="00797B79" w:rsidRPr="00797B79" w:rsidRDefault="00797B79" w:rsidP="00797B79">
      <w:pPr>
        <w:pStyle w:val="berschrift3"/>
        <w:numPr>
          <w:ilvl w:val="2"/>
          <w:numId w:val="18"/>
        </w:numPr>
        <w:ind w:left="540" w:hanging="360"/>
        <w:rPr>
          <w:rStyle w:val="berschrift3Zchn"/>
          <w:i/>
          <w:iCs/>
          <w:noProof w:val="0"/>
          <w:lang w:val="en-GB"/>
        </w:rPr>
      </w:pPr>
      <w:r>
        <w:t xml:space="preserve">Neutrophil and Lymphocytes negatively correlate strongly with </w:t>
      </w:r>
      <m:oMath>
        <m:r>
          <w:rPr>
            <w:rStyle w:val="berschrift3Zchn"/>
            <w:rFonts w:ascii="Cambria Math" w:hAnsi="Cambria Math"/>
          </w:rPr>
          <m:t>-0.94</m:t>
        </m:r>
      </m:oMath>
      <w:r>
        <w:rPr>
          <w:rStyle w:val="berschrift3Zchn"/>
          <w:i/>
          <w:iCs/>
          <w:noProof w:val="0"/>
        </w:rPr>
        <w:t xml:space="preserve">. </w:t>
      </w:r>
    </w:p>
    <w:p w14:paraId="74B37FA3" w14:textId="66A91CC9"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MCV correlate strongly with </w:t>
      </w:r>
      <m:oMath>
        <m:r>
          <w:rPr>
            <w:rStyle w:val="berschrift3Zchn"/>
            <w:rFonts w:ascii="Cambria Math" w:hAnsi="Cambria Math"/>
            <w:noProof w:val="0"/>
          </w:rPr>
          <m:t>0.89</m:t>
        </m:r>
      </m:oMath>
    </w:p>
    <w:p w14:paraId="00C22A1C" w14:textId="721E6FC2"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MCHC correlate moderately with </w:t>
      </w:r>
      <m:oMath>
        <m:r>
          <w:rPr>
            <w:rStyle w:val="berschrift3Zchn"/>
            <w:rFonts w:ascii="Cambria Math" w:hAnsi="Cambria Math"/>
            <w:noProof w:val="0"/>
          </w:rPr>
          <m:t>0.59</m:t>
        </m:r>
      </m:oMath>
    </w:p>
    <w:p w14:paraId="14B24F81" w14:textId="4C4FCE9D"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 xml:space="preserve">MCH and Hemoglobin correlate moderately with </w:t>
      </w:r>
      <m:oMath>
        <m:r>
          <w:rPr>
            <w:rStyle w:val="berschrift3Zchn"/>
            <w:rFonts w:ascii="Cambria Math" w:hAnsi="Cambria Math"/>
            <w:noProof w:val="0"/>
          </w:rPr>
          <m:t>0.45</m:t>
        </m:r>
      </m:oMath>
    </w:p>
    <w:p w14:paraId="1D49A4F8" w14:textId="167BA4CD" w:rsidR="00797B79" w:rsidRPr="00797B79" w:rsidRDefault="00797B79" w:rsidP="00797B79">
      <w:pPr>
        <w:pStyle w:val="berschrift3"/>
        <w:numPr>
          <w:ilvl w:val="2"/>
          <w:numId w:val="18"/>
        </w:numPr>
        <w:rPr>
          <w:rStyle w:val="berschrift3Zchn"/>
          <w:i/>
          <w:iCs/>
          <w:noProof w:val="0"/>
          <w:lang w:val="en-GB"/>
        </w:rPr>
      </w:pPr>
      <w:r>
        <w:rPr>
          <w:rStyle w:val="berschrift3Zchn"/>
          <w:i/>
          <w:iCs/>
          <w:noProof w:val="0"/>
        </w:rPr>
        <w:t>MCHC and Hemoglobin correlate</w:t>
      </w:r>
      <w:r w:rsidR="0018150C">
        <w:rPr>
          <w:rStyle w:val="berschrift3Zchn"/>
          <w:i/>
          <w:iCs/>
          <w:noProof w:val="0"/>
        </w:rPr>
        <w:t xml:space="preserve"> moderately</w:t>
      </w:r>
      <w:r>
        <w:rPr>
          <w:rStyle w:val="berschrift3Zchn"/>
          <w:i/>
          <w:iCs/>
          <w:noProof w:val="0"/>
        </w:rPr>
        <w:t xml:space="preserve"> </w:t>
      </w:r>
      <m:oMath>
        <m:r>
          <w:rPr>
            <w:rStyle w:val="berschrift3Zchn"/>
            <w:rFonts w:ascii="Cambria Math" w:hAnsi="Cambria Math"/>
            <w:noProof w:val="0"/>
          </w:rPr>
          <m:t>0.56</m:t>
        </m:r>
      </m:oMath>
    </w:p>
    <w:p w14:paraId="17922240" w14:textId="6CCD5BDA" w:rsidR="00797B79" w:rsidRPr="00797B79" w:rsidRDefault="00797B79" w:rsidP="00797B79">
      <w:pPr>
        <w:pStyle w:val="berschrift3"/>
        <w:numPr>
          <w:ilvl w:val="2"/>
          <w:numId w:val="18"/>
        </w:numPr>
        <w:rPr>
          <w:noProof w:val="0"/>
        </w:rPr>
      </w:pPr>
      <w:r w:rsidRPr="00797B79">
        <w:t xml:space="preserve">Hemoglobin and Hematocrit strongly correlate </w:t>
      </w:r>
      <m:oMath>
        <m:r>
          <w:rPr>
            <w:rFonts w:ascii="Cambria Math" w:hAnsi="Cambria Math"/>
          </w:rPr>
          <m:t>0.96</m:t>
        </m:r>
      </m:oMath>
    </w:p>
    <w:p w14:paraId="1DF6B10B" w14:textId="2B00BB3D" w:rsidR="00797B79" w:rsidRPr="00797B79" w:rsidRDefault="00797B79" w:rsidP="00797B79">
      <w:pPr>
        <w:pStyle w:val="berschrift3"/>
        <w:numPr>
          <w:ilvl w:val="2"/>
          <w:numId w:val="18"/>
        </w:numPr>
      </w:pPr>
      <w:r>
        <w:t xml:space="preserve">MCH and RDW negativly correlate with </w:t>
      </w:r>
      <m:oMath>
        <m:r>
          <w:rPr>
            <w:rFonts w:ascii="Cambria Math" w:hAnsi="Cambria Math"/>
          </w:rPr>
          <m:t>-0.49</m:t>
        </m:r>
      </m:oMath>
    </w:p>
    <w:p w14:paraId="59B34E56" w14:textId="77777777" w:rsidR="00797B79" w:rsidRDefault="003030BD" w:rsidP="00797B79">
      <w:pPr>
        <w:keepNext/>
        <w:jc w:val="both"/>
      </w:pPr>
      <w:r>
        <w:rPr>
          <w:rFonts w:eastAsiaTheme="minorHAnsi"/>
          <w:noProof/>
        </w:rPr>
        <w:drawing>
          <wp:inline distT="0" distB="0" distL="0" distR="0" wp14:anchorId="64C0F178" wp14:editId="344D9E97">
            <wp:extent cx="3089910" cy="3089910"/>
            <wp:effectExtent l="0" t="0" r="0" b="0"/>
            <wp:docPr id="4" name="Grafik 4"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isch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3089910"/>
                    </a:xfrm>
                    <a:prstGeom prst="rect">
                      <a:avLst/>
                    </a:prstGeom>
                  </pic:spPr>
                </pic:pic>
              </a:graphicData>
            </a:graphic>
          </wp:inline>
        </w:drawing>
      </w:r>
    </w:p>
    <w:p w14:paraId="01015CE7" w14:textId="160DDA36" w:rsidR="003030BD" w:rsidRPr="00797B79" w:rsidRDefault="00797B79" w:rsidP="00797B79">
      <w:pPr>
        <w:pStyle w:val="Beschriftung"/>
        <w:jc w:val="both"/>
        <w:rPr>
          <w:i w:val="0"/>
          <w:iCs w:val="0"/>
          <w:noProof/>
          <w:color w:val="auto"/>
          <w:sz w:val="16"/>
          <w:szCs w:val="16"/>
        </w:rPr>
      </w:pPr>
      <w:r w:rsidRPr="00797B79">
        <w:rPr>
          <w:i w:val="0"/>
          <w:iCs w:val="0"/>
          <w:noProof/>
          <w:color w:val="auto"/>
          <w:sz w:val="16"/>
          <w:szCs w:val="16"/>
        </w:rPr>
        <w:t xml:space="preserve">Fig. </w:t>
      </w:r>
      <w:r w:rsidRPr="00797B79">
        <w:rPr>
          <w:i w:val="0"/>
          <w:iCs w:val="0"/>
          <w:noProof/>
          <w:color w:val="auto"/>
          <w:sz w:val="16"/>
          <w:szCs w:val="16"/>
        </w:rPr>
        <w:fldChar w:fldCharType="begin"/>
      </w:r>
      <w:r w:rsidRPr="00797B79">
        <w:rPr>
          <w:i w:val="0"/>
          <w:iCs w:val="0"/>
          <w:noProof/>
          <w:color w:val="auto"/>
          <w:sz w:val="16"/>
          <w:szCs w:val="16"/>
        </w:rPr>
        <w:instrText xml:space="preserve"> SEQ Figure \* ARABIC </w:instrText>
      </w:r>
      <w:r w:rsidRPr="00797B79">
        <w:rPr>
          <w:i w:val="0"/>
          <w:iCs w:val="0"/>
          <w:noProof/>
          <w:color w:val="auto"/>
          <w:sz w:val="16"/>
          <w:szCs w:val="16"/>
        </w:rPr>
        <w:fldChar w:fldCharType="separate"/>
      </w:r>
      <w:r w:rsidR="009E2AB7">
        <w:rPr>
          <w:i w:val="0"/>
          <w:iCs w:val="0"/>
          <w:noProof/>
          <w:color w:val="auto"/>
          <w:sz w:val="16"/>
          <w:szCs w:val="16"/>
        </w:rPr>
        <w:t>1</w:t>
      </w:r>
      <w:r w:rsidRPr="00797B79">
        <w:rPr>
          <w:i w:val="0"/>
          <w:iCs w:val="0"/>
          <w:noProof/>
          <w:color w:val="auto"/>
          <w:sz w:val="16"/>
          <w:szCs w:val="16"/>
        </w:rPr>
        <w:fldChar w:fldCharType="end"/>
      </w:r>
      <w:r w:rsidRPr="00797B79">
        <w:rPr>
          <w:i w:val="0"/>
          <w:iCs w:val="0"/>
          <w:noProof/>
          <w:color w:val="auto"/>
          <w:sz w:val="16"/>
          <w:szCs w:val="16"/>
        </w:rPr>
        <w:t>. Correlation Matrix of feature subset</w:t>
      </w:r>
    </w:p>
    <w:p w14:paraId="207D2368" w14:textId="39AFE00A" w:rsidR="005A5E34" w:rsidRPr="00585E55" w:rsidRDefault="00631019" w:rsidP="00E075E5">
      <w:pPr>
        <w:jc w:val="both"/>
      </w:pPr>
      <w:r w:rsidRPr="00631019">
        <w:t>Possible next steps</w:t>
      </w:r>
      <w:r w:rsidR="0018150C">
        <w:t>,</w:t>
      </w:r>
      <w:r w:rsidRPr="00631019">
        <w:t xml:space="preserve"> to gain additional insight</w:t>
      </w:r>
      <w:r w:rsidR="0018150C">
        <w:t>,</w:t>
      </w:r>
      <w:r w:rsidR="00797B79">
        <w:t xml:space="preserve"> could</w:t>
      </w:r>
      <w:r w:rsidRPr="00631019">
        <w:t xml:space="preserve"> </w:t>
      </w:r>
      <w:r w:rsidR="003030BD" w:rsidRPr="00631019">
        <w:t>include</w:t>
      </w:r>
      <w:r w:rsidRPr="00631019">
        <w:t xml:space="preserve"> comparing correlations between different uveitis categories, </w:t>
      </w:r>
      <w:r w:rsidR="00797B79" w:rsidRPr="00631019">
        <w:t>location,</w:t>
      </w:r>
      <w:r w:rsidRPr="00631019">
        <w:t xml:space="preserve"> and specific diagnosis.</w:t>
      </w:r>
    </w:p>
    <w:p w14:paraId="4ECCB47B" w14:textId="7DA87595" w:rsidR="00F16307" w:rsidRPr="00585E55" w:rsidRDefault="00F16307" w:rsidP="00774295">
      <w:pPr>
        <w:pStyle w:val="berschrift1"/>
      </w:pPr>
      <w:r w:rsidRPr="00585E55">
        <w:t>Preprocessing</w:t>
      </w:r>
    </w:p>
    <w:p w14:paraId="0DEA25BA" w14:textId="17191413" w:rsidR="004052EC" w:rsidRPr="00585E55" w:rsidRDefault="004052EC" w:rsidP="00AB4C2C">
      <w:pPr>
        <w:ind w:firstLine="216"/>
        <w:jc w:val="both"/>
      </w:pPr>
      <w:r w:rsidRPr="00585E55">
        <w:t>The data obtained need</w:t>
      </w:r>
      <w:r w:rsidR="0018150C">
        <w:t>ed</w:t>
      </w:r>
      <w:r w:rsidRPr="00585E55">
        <w:t xml:space="preserve"> to be cleaned before use. During the EDA process, some deficiencies were noticed. In order to resolve the issues, a </w:t>
      </w:r>
      <w:r w:rsidR="00CD7F6B" w:rsidRPr="00585E55">
        <w:t>pre-processing</w:t>
      </w:r>
      <w:r w:rsidRPr="00585E55">
        <w:t xml:space="preserve"> pipeline was developed, which allowed for great flexibility in data preparation with</w:t>
      </w:r>
      <w:r w:rsidR="006544F8">
        <w:t xml:space="preserve"> up to</w:t>
      </w:r>
      <w:r w:rsidRPr="00585E55">
        <w:t xml:space="preserve"> 13 parameters. The pipeline consists of a series of functions that each take a DataFrame as input and create a DataFrame as output. We take a closer look at the </w:t>
      </w:r>
      <w:r w:rsidR="00CD7F6B" w:rsidRPr="00585E55">
        <w:t>pre-processing</w:t>
      </w:r>
      <w:r w:rsidRPr="00585E55">
        <w:t xml:space="preserve"> by distinguishing categorical from numerical features. After importing the data from Excel format into a Pandas DataFrame structure, we </w:t>
      </w:r>
      <w:r w:rsidR="006544F8">
        <w:t>began</w:t>
      </w:r>
      <w:r w:rsidRPr="00585E55">
        <w:t xml:space="preserve"> by editing the column names. Whitespace were removed, additions like "(Blood)" </w:t>
      </w:r>
      <w:r w:rsidRPr="00585E55">
        <w:lastRenderedPageBreak/>
        <w:t xml:space="preserve">were removed and </w:t>
      </w:r>
      <w:r w:rsidR="00DB3312" w:rsidRPr="00585E55">
        <w:t>upper-case</w:t>
      </w:r>
      <w:r w:rsidRPr="00585E55">
        <w:t xml:space="preserve"> letters were replaced by lower</w:t>
      </w:r>
      <w:r w:rsidR="00DB3312" w:rsidRPr="00585E55">
        <w:t>-</w:t>
      </w:r>
      <w:r w:rsidRPr="00585E55">
        <w:t xml:space="preserve">case letters. In a further step, columns with a relative proportion of missing values above </w:t>
      </w:r>
      <w:r w:rsidRPr="00C142B2">
        <w:rPr>
          <w:rStyle w:val="berschrift3Zchn"/>
          <w:lang w:val="en-GB"/>
        </w:rPr>
        <w:t>20%</w:t>
      </w:r>
      <w:r w:rsidRPr="00585E55">
        <w:t xml:space="preserve"> were removed. This includes the columns "anti-dnase-b" </w:t>
      </w:r>
      <w:r w:rsidRPr="00C142B2">
        <w:rPr>
          <w:rStyle w:val="berschrift3Zchn"/>
          <w:lang w:val="en-GB"/>
        </w:rPr>
        <w:t>(&gt;99%</w:t>
      </w:r>
      <w:r w:rsidR="006544F8">
        <w:rPr>
          <w:rStyle w:val="berschrift3Zchn"/>
          <w:lang w:val="en-GB"/>
        </w:rPr>
        <w:t xml:space="preserve"> missing</w:t>
      </w:r>
      <w:r w:rsidRPr="00C142B2">
        <w:rPr>
          <w:rStyle w:val="berschrift3Zchn"/>
          <w:lang w:val="en-GB"/>
        </w:rPr>
        <w:t>),</w:t>
      </w:r>
      <w:r w:rsidRPr="00585E55">
        <w:t xml:space="preserve"> "other_" </w:t>
      </w:r>
      <w:r w:rsidRPr="00C142B2">
        <w:rPr>
          <w:rStyle w:val="berschrift3Zchn"/>
          <w:lang w:val="en-GB"/>
        </w:rPr>
        <w:t>(&gt;79%</w:t>
      </w:r>
      <w:r w:rsidR="006544F8">
        <w:rPr>
          <w:rStyle w:val="berschrift3Zchn"/>
          <w:lang w:val="en-GB"/>
        </w:rPr>
        <w:t xml:space="preserve"> missing</w:t>
      </w:r>
      <w:r w:rsidRPr="00C142B2">
        <w:rPr>
          <w:rStyle w:val="berschrift3Zchn"/>
          <w:lang w:val="en-GB"/>
        </w:rPr>
        <w:t>),</w:t>
      </w:r>
      <w:r w:rsidRPr="00585E55">
        <w:t xml:space="preserve"> "notes" </w:t>
      </w:r>
      <w:r w:rsidRPr="00C142B2">
        <w:rPr>
          <w:rStyle w:val="berschrift3Zchn"/>
          <w:lang w:val="en-GB"/>
        </w:rPr>
        <w:t>(&gt;79%</w:t>
      </w:r>
      <w:r w:rsidR="006544F8">
        <w:rPr>
          <w:rStyle w:val="berschrift3Zchn"/>
          <w:lang w:val="en-GB"/>
        </w:rPr>
        <w:t xml:space="preserve"> missing</w:t>
      </w:r>
      <w:r w:rsidRPr="00C142B2">
        <w:rPr>
          <w:rStyle w:val="berschrift3Zchn"/>
          <w:lang w:val="en-GB"/>
        </w:rPr>
        <w:t>)</w:t>
      </w:r>
      <w:r w:rsidRPr="00585E55">
        <w:t xml:space="preserve">, "beta-2-microglobulin" </w:t>
      </w:r>
      <w:r w:rsidRPr="00C142B2">
        <w:rPr>
          <w:rStyle w:val="berschrift3Zchn"/>
          <w:lang w:val="en-GB"/>
        </w:rPr>
        <w:t>(&gt;65%</w:t>
      </w:r>
      <w:r w:rsidR="006544F8">
        <w:rPr>
          <w:rStyle w:val="berschrift3Zchn"/>
          <w:lang w:val="en-GB"/>
        </w:rPr>
        <w:t xml:space="preserve"> missing</w:t>
      </w:r>
      <w:r w:rsidRPr="00C142B2">
        <w:rPr>
          <w:rStyle w:val="berschrift3Zchn"/>
          <w:lang w:val="en-GB"/>
        </w:rPr>
        <w:t>),</w:t>
      </w:r>
      <w:r w:rsidRPr="00585E55">
        <w:t xml:space="preserve"> "lupus_anticoagulant" </w:t>
      </w:r>
      <w:r w:rsidRPr="00C142B2">
        <w:rPr>
          <w:rStyle w:val="berschrift3Zchn"/>
          <w:lang w:val="en-GB"/>
        </w:rPr>
        <w:t>(&gt;65%</w:t>
      </w:r>
      <w:r w:rsidR="006544F8">
        <w:rPr>
          <w:rStyle w:val="berschrift3Zchn"/>
          <w:lang w:val="en-GB"/>
        </w:rPr>
        <w:t xml:space="preserve"> missing</w:t>
      </w:r>
      <w:r w:rsidRPr="00C142B2">
        <w:rPr>
          <w:rStyle w:val="berschrift3Zchn"/>
          <w:lang w:val="en-GB"/>
        </w:rPr>
        <w:t>)</w:t>
      </w:r>
      <w:r w:rsidRPr="00585E55">
        <w:t xml:space="preserve">, "myeloperoxidase_ab" </w:t>
      </w:r>
      <w:r w:rsidRPr="00C142B2">
        <w:rPr>
          <w:rStyle w:val="berschrift3Zchn"/>
          <w:lang w:val="en-GB"/>
        </w:rPr>
        <w:t>(&gt;62%</w:t>
      </w:r>
      <w:r w:rsidR="006544F8">
        <w:rPr>
          <w:rStyle w:val="berschrift3Zchn"/>
          <w:lang w:val="en-GB"/>
        </w:rPr>
        <w:t xml:space="preserve"> missing</w:t>
      </w:r>
      <w:r w:rsidRPr="00C142B2">
        <w:rPr>
          <w:rStyle w:val="berschrift3Zchn"/>
          <w:lang w:val="en-GB"/>
        </w:rPr>
        <w:t>)</w:t>
      </w:r>
      <w:r w:rsidRPr="00585E55">
        <w:t xml:space="preserve">, "proteinase-3_antibodies" </w:t>
      </w:r>
      <w:r w:rsidRPr="00C142B2">
        <w:rPr>
          <w:rStyle w:val="berschrift3Zchn"/>
          <w:lang w:val="en-GB"/>
        </w:rPr>
        <w:t>(&gt;62%</w:t>
      </w:r>
      <w:r w:rsidR="006544F8">
        <w:rPr>
          <w:rStyle w:val="berschrift3Zchn"/>
          <w:lang w:val="en-GB"/>
        </w:rPr>
        <w:t xml:space="preserve"> missing</w:t>
      </w:r>
      <w:r w:rsidRPr="00C142B2">
        <w:rPr>
          <w:rStyle w:val="berschrift3Zchn"/>
          <w:lang w:val="en-GB"/>
        </w:rPr>
        <w:t>)</w:t>
      </w:r>
      <w:r w:rsidRPr="00585E55">
        <w:t xml:space="preserve">, "complement_c3" </w:t>
      </w:r>
      <w:r w:rsidRPr="00C142B2">
        <w:rPr>
          <w:rStyle w:val="berschrift3Zchn"/>
          <w:lang w:val="en-GB"/>
        </w:rPr>
        <w:t>(&gt;23%</w:t>
      </w:r>
      <w:r w:rsidR="006544F8">
        <w:rPr>
          <w:rStyle w:val="berschrift3Zchn"/>
          <w:lang w:val="en-GB"/>
        </w:rPr>
        <w:t xml:space="preserve"> missing</w:t>
      </w:r>
      <w:r w:rsidRPr="00C142B2">
        <w:rPr>
          <w:rStyle w:val="berschrift3Zchn"/>
          <w:lang w:val="en-GB"/>
        </w:rPr>
        <w:t>)</w:t>
      </w:r>
      <w:r w:rsidRPr="00585E55">
        <w:t xml:space="preserve">, "complement_c4" </w:t>
      </w:r>
      <w:r w:rsidRPr="00C142B2">
        <w:rPr>
          <w:rStyle w:val="berschrift3Zchn"/>
          <w:lang w:val="en-GB"/>
        </w:rPr>
        <w:t>(&gt;23%</w:t>
      </w:r>
      <w:r w:rsidR="006544F8">
        <w:rPr>
          <w:rStyle w:val="berschrift3Zchn"/>
          <w:lang w:val="en-GB"/>
        </w:rPr>
        <w:t xml:space="preserve"> missing</w:t>
      </w:r>
      <w:r w:rsidRPr="00C142B2">
        <w:rPr>
          <w:rStyle w:val="berschrift3Zchn"/>
          <w:lang w:val="en-GB"/>
        </w:rPr>
        <w:t>)</w:t>
      </w:r>
      <w:r w:rsidRPr="00585E55">
        <w:t>. Imputing values with such a large relative frequency of missing values in a small number of observations (</w:t>
      </w:r>
      <w:r w:rsidRPr="00C142B2">
        <w:rPr>
          <w:rStyle w:val="berschrift3Zchn"/>
          <w:lang w:val="en-GB"/>
        </w:rPr>
        <w:t>n=1075</w:t>
      </w:r>
      <w:r w:rsidRPr="00585E55">
        <w:t>) is questionable. A function to remove columns based on a substring in the column name was introduced</w:t>
      </w:r>
      <w:r w:rsidR="006544F8">
        <w:t xml:space="preserve"> </w:t>
      </w:r>
      <w:r w:rsidR="006544F8" w:rsidRPr="00585E55">
        <w:t>additionally</w:t>
      </w:r>
      <w:r w:rsidRPr="00585E55">
        <w:t>. This allow</w:t>
      </w:r>
      <w:r w:rsidR="006544F8">
        <w:t>ed</w:t>
      </w:r>
      <w:r w:rsidRPr="00585E55">
        <w:t xml:space="preserve"> to remove columns based on a substring, </w:t>
      </w:r>
      <w:r w:rsidR="00DB3312" w:rsidRPr="00585E55">
        <w:t>e.g.,</w:t>
      </w:r>
      <w:r w:rsidRPr="00585E55">
        <w:t xml:space="preserve"> "range"</w:t>
      </w:r>
      <w:r w:rsidR="0018150C">
        <w:t xml:space="preserve">, easily. </w:t>
      </w:r>
      <w:r w:rsidRPr="00585E55">
        <w:t xml:space="preserve"> </w:t>
      </w:r>
    </w:p>
    <w:p w14:paraId="6AB617C0" w14:textId="53BF3B78" w:rsidR="004052EC" w:rsidRPr="00585E55" w:rsidRDefault="004052EC" w:rsidP="006544F8">
      <w:pPr>
        <w:pStyle w:val="berschrift2"/>
        <w:jc w:val="both"/>
      </w:pPr>
      <w:r w:rsidRPr="00585E55">
        <w:t>Categorical Features</w:t>
      </w:r>
    </w:p>
    <w:p w14:paraId="66BA1004" w14:textId="1C13EFDC" w:rsidR="004052EC" w:rsidRPr="00585E55" w:rsidRDefault="004052EC" w:rsidP="00585E55">
      <w:pPr>
        <w:ind w:firstLine="288"/>
        <w:jc w:val="both"/>
      </w:pPr>
      <w:r w:rsidRPr="00585E55">
        <w:t>Essentially, categorical features must be converted to the dtype "category" for correct handling by the encoder</w:t>
      </w:r>
      <w:r w:rsidR="006544F8">
        <w:t>, which transform the data into a machine-readable format</w:t>
      </w:r>
      <w:r w:rsidRPr="00585E55">
        <w:t xml:space="preserve">. However, some require special adjustments, merging of classes, or </w:t>
      </w:r>
      <w:r w:rsidR="00585E55" w:rsidRPr="00585E55">
        <w:t>clean-up</w:t>
      </w:r>
      <w:r w:rsidRPr="00585E55">
        <w:t xml:space="preserve"> of capture errors. The categorical </w:t>
      </w:r>
      <w:r w:rsidR="007D522E">
        <w:t>feature</w:t>
      </w:r>
      <w:r w:rsidRPr="00585E55">
        <w:t xml:space="preserve"> "Race" includes the </w:t>
      </w:r>
      <w:r w:rsidR="007D522E">
        <w:t>class</w:t>
      </w:r>
      <w:r w:rsidRPr="00585E55">
        <w:t xml:space="preserve"> </w:t>
      </w:r>
      <w:r w:rsidR="006544F8">
        <w:t>‘</w:t>
      </w:r>
      <w:r w:rsidRPr="006544F8">
        <w:rPr>
          <w:i/>
        </w:rPr>
        <w:t>race or ethnic group data not provided by source</w:t>
      </w:r>
      <w:r w:rsidR="006544F8">
        <w:t>’</w:t>
      </w:r>
      <w:r w:rsidRPr="00585E55">
        <w:t xml:space="preserve">. These values </w:t>
      </w:r>
      <w:r w:rsidR="006544F8">
        <w:t>were</w:t>
      </w:r>
      <w:r w:rsidRPr="00585E55">
        <w:t xml:space="preserve"> treated as missing values</w:t>
      </w:r>
      <w:r w:rsidR="006544F8">
        <w:t xml:space="preserve"> and transferred to</w:t>
      </w:r>
      <w:r w:rsidRPr="00585E55">
        <w:t xml:space="preserve"> the category </w:t>
      </w:r>
      <w:r w:rsidRPr="006544F8">
        <w:rPr>
          <w:i/>
        </w:rPr>
        <w:t>'unknown</w:t>
      </w:r>
      <w:r w:rsidR="00585E55" w:rsidRPr="006544F8">
        <w:rPr>
          <w:i/>
        </w:rPr>
        <w:t>’</w:t>
      </w:r>
      <w:r w:rsidR="00585E55" w:rsidRPr="00585E55">
        <w:t xml:space="preserve"> since</w:t>
      </w:r>
      <w:r w:rsidRPr="00585E55">
        <w:t xml:space="preserve"> they do not contain any information about the respective person. </w:t>
      </w:r>
      <w:r w:rsidR="006544F8">
        <w:t>‘</w:t>
      </w:r>
      <w:r w:rsidR="00184B92">
        <w:rPr>
          <w:i/>
        </w:rPr>
        <w:t>Race</w:t>
      </w:r>
      <w:r w:rsidRPr="006544F8">
        <w:rPr>
          <w:i/>
        </w:rPr>
        <w:t xml:space="preserve"> or ethnic group data not provided by source</w:t>
      </w:r>
      <w:r w:rsidR="006544F8">
        <w:t>’</w:t>
      </w:r>
      <w:r w:rsidRPr="00585E55">
        <w:t xml:space="preserve"> and </w:t>
      </w:r>
      <w:r w:rsidR="006544F8">
        <w:t>‘</w:t>
      </w:r>
      <w:r w:rsidRPr="006544F8">
        <w:rPr>
          <w:i/>
        </w:rPr>
        <w:t>unknown race</w:t>
      </w:r>
      <w:r w:rsidR="006544F8">
        <w:t>’</w:t>
      </w:r>
      <w:r w:rsidRPr="00585E55">
        <w:t xml:space="preserve"> were collapses into the category </w:t>
      </w:r>
      <w:r w:rsidR="006544F8">
        <w:t>‘</w:t>
      </w:r>
      <w:r w:rsidRPr="00585E55">
        <w:t>unknown</w:t>
      </w:r>
      <w:r w:rsidR="006544F8">
        <w:t>’.</w:t>
      </w:r>
      <w:r w:rsidRPr="00585E55">
        <w:t xml:space="preserve"> Missing values (NaN's</w:t>
      </w:r>
      <w:r w:rsidR="004E3455">
        <w:rPr>
          <w:rStyle w:val="Funotenzeichen"/>
        </w:rPr>
        <w:footnoteReference w:id="2"/>
      </w:r>
      <w:r w:rsidRPr="00585E55">
        <w:t xml:space="preserve">) are also marked with </w:t>
      </w:r>
      <w:r w:rsidRPr="004E3455">
        <w:rPr>
          <w:i/>
        </w:rPr>
        <w:t>'unknown'</w:t>
      </w:r>
      <w:r w:rsidRPr="00585E55">
        <w:t xml:space="preserve">. The feature "location" is a special case. The classes of the categorical feature, out of a total of </w:t>
      </w:r>
      <w:r w:rsidRPr="00C142B2">
        <w:rPr>
          <w:rStyle w:val="berschrift3Zchn"/>
        </w:rPr>
        <w:t>5</w:t>
      </w:r>
      <w:r w:rsidRPr="00585E55">
        <w:t xml:space="preserve"> classes, can be collapsed into the two classes </w:t>
      </w:r>
      <w:r w:rsidR="004E3455">
        <w:t>‘</w:t>
      </w:r>
      <w:r w:rsidRPr="004E3455">
        <w:rPr>
          <w:i/>
        </w:rPr>
        <w:t>anterior</w:t>
      </w:r>
      <w:r w:rsidR="004E3455">
        <w:t>’</w:t>
      </w:r>
      <w:r w:rsidRPr="00585E55">
        <w:t xml:space="preserve"> and </w:t>
      </w:r>
      <w:r w:rsidR="004E3455">
        <w:t>‘</w:t>
      </w:r>
      <w:r w:rsidRPr="004E3455">
        <w:rPr>
          <w:i/>
        </w:rPr>
        <w:t>posterior</w:t>
      </w:r>
      <w:r w:rsidR="004E3455" w:rsidRPr="004E3455">
        <w:rPr>
          <w:i/>
        </w:rPr>
        <w:t>’</w:t>
      </w:r>
      <w:r w:rsidRPr="00585E55">
        <w:t>. This allow</w:t>
      </w:r>
      <w:r w:rsidR="0018150C">
        <w:t>ed</w:t>
      </w:r>
      <w:r w:rsidRPr="00585E55">
        <w:t xml:space="preserve"> us to model two different situations:</w:t>
      </w:r>
    </w:p>
    <w:p w14:paraId="0B055F8B" w14:textId="002AE1E9" w:rsidR="004052EC" w:rsidRPr="00585E55" w:rsidRDefault="004052EC" w:rsidP="00DB3312">
      <w:pPr>
        <w:pStyle w:val="berschrift3"/>
        <w:numPr>
          <w:ilvl w:val="0"/>
          <w:numId w:val="0"/>
        </w:numPr>
        <w:rPr>
          <w:i w:val="0"/>
          <w:iCs w:val="0"/>
          <w:noProof w:val="0"/>
        </w:rPr>
      </w:pPr>
    </w:p>
    <w:p w14:paraId="4A8402B2" w14:textId="7A78FB3F" w:rsidR="006337F2" w:rsidRPr="00585E55" w:rsidRDefault="006337F2" w:rsidP="0053282D">
      <w:pPr>
        <w:pStyle w:val="berschrift3"/>
        <w:ind w:left="540" w:hanging="360"/>
        <w:rPr>
          <w:lang w:eastAsia="de-CH"/>
        </w:rPr>
      </w:pPr>
      <w:r w:rsidRPr="00585E55">
        <w:rPr>
          <w:lang w:eastAsia="de-CH"/>
        </w:rPr>
        <w:t>We keep the categories 'anterior', 'intermediate', 'panuveitis', 'posterior' and 'sclerits'. All categories indicate a diff</w:t>
      </w:r>
      <w:r w:rsidR="004E3455">
        <w:rPr>
          <w:lang w:eastAsia="de-CH"/>
        </w:rPr>
        <w:t>e</w:t>
      </w:r>
      <w:r w:rsidRPr="00585E55">
        <w:rPr>
          <w:lang w:eastAsia="de-CH"/>
        </w:rPr>
        <w:t>rent section of the eye (or multiple at once) that show inflammation.</w:t>
      </w:r>
    </w:p>
    <w:p w14:paraId="6A6EF703" w14:textId="7C20A4F5" w:rsidR="00F40F5F" w:rsidRPr="00585E55" w:rsidRDefault="006337F2" w:rsidP="0053282D">
      <w:pPr>
        <w:pStyle w:val="berschrift3"/>
        <w:ind w:left="540" w:hanging="360"/>
        <w:rPr>
          <w:lang w:eastAsia="de-CH"/>
        </w:rPr>
      </w:pPr>
      <w:r w:rsidRPr="00585E55">
        <w:rPr>
          <w:lang w:eastAsia="de-CH"/>
        </w:rPr>
        <w:t xml:space="preserve">We collapse mutliple categories to get an 'anterior' and 'posterior' category. Aka, collapse the location to inflammations in the front and the back of the eye (binary feature). To achieve this we collapse the categories 'intermediate', 'posterior' and 'panuveities' to the category </w:t>
      </w:r>
      <w:r w:rsidR="004E3455">
        <w:rPr>
          <w:lang w:eastAsia="de-CH"/>
        </w:rPr>
        <w:t>‘</w:t>
      </w:r>
      <w:r w:rsidRPr="00585E55">
        <w:rPr>
          <w:lang w:eastAsia="de-CH"/>
        </w:rPr>
        <w:t>posterior_segment</w:t>
      </w:r>
      <w:r w:rsidR="004E3455">
        <w:rPr>
          <w:lang w:eastAsia="de-CH"/>
        </w:rPr>
        <w:t>’</w:t>
      </w:r>
      <w:r w:rsidRPr="00585E55">
        <w:rPr>
          <w:lang w:eastAsia="de-CH"/>
        </w:rPr>
        <w:t>. 'anterior' and 'scleritis' get collapsed to the category 'anterior_segment'.</w:t>
      </w:r>
      <w:r w:rsidR="0018150C">
        <w:rPr>
          <w:lang w:eastAsia="de-CH"/>
        </w:rPr>
        <w:t xml:space="preserve"> The result is a binary feature.</w:t>
      </w:r>
    </w:p>
    <w:p w14:paraId="24AC6133" w14:textId="77777777" w:rsidR="006337F2" w:rsidRPr="00585E55" w:rsidRDefault="006337F2" w:rsidP="006337F2">
      <w:pPr>
        <w:rPr>
          <w:lang w:eastAsia="de-CH"/>
        </w:rPr>
      </w:pPr>
    </w:p>
    <w:p w14:paraId="75DCCBDF" w14:textId="07819FDB" w:rsidR="006337F2" w:rsidRPr="0018150C" w:rsidRDefault="006337F2" w:rsidP="006337F2">
      <w:pPr>
        <w:jc w:val="both"/>
        <w:rPr>
          <w:i/>
        </w:rPr>
      </w:pPr>
      <w:r w:rsidRPr="00585E55">
        <w:t xml:space="preserve">The class </w:t>
      </w:r>
      <w:r w:rsidRPr="004E3455">
        <w:rPr>
          <w:i/>
        </w:rPr>
        <w:t>'pan'</w:t>
      </w:r>
      <w:r w:rsidRPr="00585E55">
        <w:t xml:space="preserve"> is synonymous to </w:t>
      </w:r>
      <w:r w:rsidRPr="004E3455">
        <w:rPr>
          <w:i/>
        </w:rPr>
        <w:t>'panuveitis'</w:t>
      </w:r>
      <w:r w:rsidRPr="00585E55">
        <w:t xml:space="preserve"> and </w:t>
      </w:r>
      <w:r w:rsidR="0018150C">
        <w:t>was</w:t>
      </w:r>
      <w:r w:rsidRPr="00585E55">
        <w:t xml:space="preserve"> collapsed</w:t>
      </w:r>
      <w:r w:rsidR="0018150C">
        <w:t xml:space="preserve"> into </w:t>
      </w:r>
      <w:r w:rsidR="0018150C">
        <w:rPr>
          <w:i/>
        </w:rPr>
        <w:t>‘panuveitis’.</w:t>
      </w:r>
    </w:p>
    <w:p w14:paraId="0F5D9693" w14:textId="00437E5B" w:rsidR="00DB3312" w:rsidRPr="00585E55" w:rsidRDefault="00DB3312" w:rsidP="00DB3312">
      <w:pPr>
        <w:ind w:firstLine="288"/>
        <w:jc w:val="both"/>
      </w:pPr>
      <w:r w:rsidRPr="00585E55">
        <w:t xml:space="preserve">The column "category" describes the origin of the inflammation and </w:t>
      </w:r>
      <w:r w:rsidR="004E3455">
        <w:t>exhibits</w:t>
      </w:r>
      <w:r w:rsidRPr="00585E55">
        <w:t xml:space="preserve"> the class </w:t>
      </w:r>
      <w:r w:rsidR="004E3455" w:rsidRPr="004E3455">
        <w:rPr>
          <w:i/>
        </w:rPr>
        <w:t>‘</w:t>
      </w:r>
      <w:r w:rsidR="00585E55" w:rsidRPr="004E3455">
        <w:rPr>
          <w:i/>
        </w:rPr>
        <w:t>idiopathic</w:t>
      </w:r>
      <w:r w:rsidR="004E3455" w:rsidRPr="004E3455">
        <w:rPr>
          <w:i/>
        </w:rPr>
        <w:t>’</w:t>
      </w:r>
      <w:r w:rsidR="004E3455">
        <w:t xml:space="preserve"> most frequent</w:t>
      </w:r>
      <w:r w:rsidRPr="00585E55">
        <w:t xml:space="preserve">. The classes </w:t>
      </w:r>
      <w:r w:rsidR="004E3455" w:rsidRPr="004E3455">
        <w:rPr>
          <w:i/>
        </w:rPr>
        <w:t>‘</w:t>
      </w:r>
      <w:r w:rsidRPr="004E3455">
        <w:rPr>
          <w:i/>
        </w:rPr>
        <w:t>nonneoplastic masquerade</w:t>
      </w:r>
      <w:r w:rsidR="004E3455">
        <w:rPr>
          <w:i/>
        </w:rPr>
        <w:t>’</w:t>
      </w:r>
      <w:r w:rsidRPr="00585E55">
        <w:t xml:space="preserve"> and </w:t>
      </w:r>
      <w:r w:rsidR="004E3455">
        <w:rPr>
          <w:i/>
        </w:rPr>
        <w:t>‘</w:t>
      </w:r>
      <w:r w:rsidRPr="004E3455">
        <w:rPr>
          <w:i/>
        </w:rPr>
        <w:t>neoplastic masquerade</w:t>
      </w:r>
      <w:r w:rsidR="004E3455">
        <w:rPr>
          <w:i/>
        </w:rPr>
        <w:t xml:space="preserve">’ </w:t>
      </w:r>
      <w:r w:rsidRPr="00585E55">
        <w:t xml:space="preserve">describe a pseudo-uveitis and were transferred to the class </w:t>
      </w:r>
      <w:r w:rsidR="004E3455" w:rsidRPr="004E3455">
        <w:rPr>
          <w:i/>
        </w:rPr>
        <w:t>‘</w:t>
      </w:r>
      <w:r w:rsidRPr="004E3455">
        <w:rPr>
          <w:i/>
        </w:rPr>
        <w:t>not_uveitis</w:t>
      </w:r>
      <w:r w:rsidR="004E3455">
        <w:t>’</w:t>
      </w:r>
      <w:r w:rsidR="00CD7F6B" w:rsidRPr="00585E55">
        <w:t xml:space="preserve"> </w:t>
      </w:r>
      <w:r w:rsidR="00CD7F6B" w:rsidRPr="00585E55">
        <w:fldChar w:fldCharType="begin"/>
      </w:r>
      <w:r w:rsidR="007D522E">
        <w:instrText xml:space="preserve"> ADDIN ZOTERO_ITEM CSL_CITATION {"citationID":"1N2x0vbR","properties":{"formattedCitation":"[8]","plainCitation":"[8]","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fldChar w:fldCharType="separate"/>
      </w:r>
      <w:r w:rsidR="00710357" w:rsidRPr="00710357">
        <w:t>[8]</w:t>
      </w:r>
      <w:r w:rsidR="00CD7F6B" w:rsidRPr="00585E55">
        <w:fldChar w:fldCharType="end"/>
      </w:r>
      <w:r w:rsidR="00CD7F6B" w:rsidRPr="00585E55">
        <w:t xml:space="preserve">. </w:t>
      </w:r>
      <w:r w:rsidRPr="00585E55">
        <w:t xml:space="preserve">"specific_diagnosis" contains </w:t>
      </w:r>
      <w:r w:rsidRPr="00C142B2">
        <w:rPr>
          <w:rStyle w:val="berschrift3Zchn"/>
          <w:lang w:val="en-GB"/>
        </w:rPr>
        <w:t>27</w:t>
      </w:r>
      <w:r w:rsidRPr="00585E55">
        <w:t xml:space="preserve"> different classes, some with very low absolute frequencies. To reduce the number of classes, a function was developed that allowed the merging of classes with </w:t>
      </w:r>
      <m:oMath>
        <m:r>
          <m:rPr>
            <m:sty m:val="p"/>
          </m:rPr>
          <w:rPr>
            <w:rStyle w:val="berschrift3Zchn"/>
            <w:rFonts w:ascii="Cambria Math" w:hAnsi="Cambria Math"/>
            <w:lang w:val="en-GB"/>
          </w:rPr>
          <m:t>&lt;</m:t>
        </m:r>
        <m:r>
          <w:rPr>
            <w:rStyle w:val="berschrift3Zchn"/>
            <w:rFonts w:ascii="Cambria Math" w:hAnsi="Cambria Math"/>
            <w:lang w:val="en-GB"/>
          </w:rPr>
          <m:t>n</m:t>
        </m:r>
      </m:oMath>
      <w:r w:rsidRPr="00585E55">
        <w:t xml:space="preserve"> appearances into the class </w:t>
      </w:r>
      <w:r w:rsidR="004E3455">
        <w:t>‘</w:t>
      </w:r>
      <w:r w:rsidRPr="004E3455">
        <w:rPr>
          <w:i/>
        </w:rPr>
        <w:t>other</w:t>
      </w:r>
      <w:r w:rsidR="004E3455">
        <w:t>’</w:t>
      </w:r>
      <w:r w:rsidRPr="00585E55">
        <w:t xml:space="preserve">. Later, all classes with </w:t>
      </w:r>
      <m:oMath>
        <m:r>
          <m:rPr>
            <m:sty m:val="p"/>
          </m:rPr>
          <w:rPr>
            <w:rStyle w:val="berschrift3Zchn"/>
            <w:rFonts w:ascii="Cambria Math" w:hAnsi="Cambria Math"/>
            <w:lang w:val="en-GB"/>
          </w:rPr>
          <m:t>&lt;20</m:t>
        </m:r>
      </m:oMath>
      <w:r w:rsidRPr="00585E55">
        <w:t xml:space="preserve"> appearances were merged. The features with prefix </w:t>
      </w:r>
      <w:r w:rsidRPr="00585E55">
        <w:t xml:space="preserve">"ac_abn_" and "vit_abn_" </w:t>
      </w:r>
      <w:r w:rsidR="0018150C">
        <w:t>exhibits</w:t>
      </w:r>
      <w:r w:rsidR="004E3455">
        <w:t xml:space="preserve"> the</w:t>
      </w:r>
      <w:r w:rsidRPr="00585E55">
        <w:t xml:space="preserve"> class </w:t>
      </w:r>
      <w:r w:rsidR="004E3455" w:rsidRPr="004E3455">
        <w:rPr>
          <w:i/>
        </w:rPr>
        <w:t>‘</w:t>
      </w:r>
      <w:r w:rsidRPr="004E3455">
        <w:rPr>
          <w:i/>
        </w:rPr>
        <w:t>C</w:t>
      </w:r>
      <w:r w:rsidR="004E3455">
        <w:t xml:space="preserve">’ </w:t>
      </w:r>
      <w:r w:rsidRPr="00585E55">
        <w:t>(which stands for "</w:t>
      </w:r>
      <w:r w:rsidR="00585E55" w:rsidRPr="00585E55">
        <w:t>Cannot</w:t>
      </w:r>
      <w:r w:rsidRPr="00585E55">
        <w:t xml:space="preserve"> identify"). These values are deleted and replaced with NaN values. The features "hbc_ab", "hbs_ag" and "hcv_ab" hold results for different types of hepatitis. A patient can be either negative or reactive. </w:t>
      </w:r>
      <w:r w:rsidR="004E3455">
        <w:t>A</w:t>
      </w:r>
      <w:r w:rsidRPr="00585E55">
        <w:t xml:space="preserve"> function converts invalid values to NaN values and </w:t>
      </w:r>
      <w:r w:rsidR="004E3455">
        <w:t>en</w:t>
      </w:r>
      <w:r w:rsidRPr="00585E55">
        <w:t xml:space="preserve">codes negative cases with </w:t>
      </w:r>
      <w:r w:rsidRPr="00C142B2">
        <w:rPr>
          <w:rStyle w:val="berschrift3Zchn"/>
          <w:lang w:val="en-GB"/>
        </w:rPr>
        <w:t>0</w:t>
      </w:r>
      <w:r w:rsidRPr="00585E55">
        <w:t xml:space="preserve"> and reactive cases with </w:t>
      </w:r>
      <w:r w:rsidRPr="00C142B2">
        <w:rPr>
          <w:rStyle w:val="berschrift3Zchn"/>
          <w:lang w:val="en-GB"/>
        </w:rPr>
        <w:t>1</w:t>
      </w:r>
      <w:r w:rsidRPr="00585E55">
        <w:t xml:space="preserve">. </w:t>
      </w:r>
    </w:p>
    <w:p w14:paraId="1C352EB1" w14:textId="3C8337CD" w:rsidR="00713FCA" w:rsidRPr="00944883" w:rsidRDefault="00713FCA" w:rsidP="00944883">
      <w:pPr>
        <w:pStyle w:val="berschrift2"/>
      </w:pPr>
      <w:r w:rsidRPr="00944883">
        <w:t>Numerical Features</w:t>
      </w:r>
    </w:p>
    <w:p w14:paraId="3038AC5B" w14:textId="141E58A2" w:rsidR="00585E55" w:rsidRDefault="00CD7F6B" w:rsidP="00712C43">
      <w:pPr>
        <w:ind w:firstLine="288"/>
        <w:jc w:val="both"/>
      </w:pPr>
      <w:r w:rsidRPr="00585E55">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w:t>
      </w:r>
      <w:r w:rsidR="004E3455">
        <w:t xml:space="preserve">on </w:t>
      </w:r>
      <w:r w:rsidRPr="00585E55">
        <w:t xml:space="preserve">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t>is in the ranges (annotated by the dashed lines). Such features can be converted into a categorical feature. The</w:t>
      </w:r>
      <w:r w:rsidR="004E3455">
        <w:t xml:space="preserve"> constructed</w:t>
      </w:r>
      <w:r w:rsidRPr="00585E55">
        <w:t xml:space="preserve"> pre-processing function </w:t>
      </w:r>
      <w:r w:rsidR="004E3455">
        <w:t>allowed for</w:t>
      </w:r>
      <w:r w:rsidRPr="00585E55">
        <w:t xml:space="preserve"> the possibility to convert all features with corresponding ranges into categorical features. Values below the specified minimum of the range are converted to </w:t>
      </w:r>
      <w:r w:rsidRPr="00C142B2">
        <w:rPr>
          <w:rStyle w:val="berschrift3Zchn"/>
          <w:lang w:val="en-GB"/>
        </w:rPr>
        <w:t>0</w:t>
      </w:r>
      <w:r w:rsidRPr="00585E55">
        <w:t xml:space="preserve"> = </w:t>
      </w:r>
      <w:r w:rsidRPr="004E3455">
        <w:rPr>
          <w:i/>
        </w:rPr>
        <w:t>'below range'</w:t>
      </w:r>
      <w:r w:rsidRPr="00585E55">
        <w:t xml:space="preserve">, values in the accepted range are converted to </w:t>
      </w:r>
      <w:r w:rsidRPr="00C142B2">
        <w:rPr>
          <w:rStyle w:val="berschrift3Zchn"/>
          <w:lang w:val="en-GB"/>
        </w:rPr>
        <w:t>1</w:t>
      </w:r>
      <w:r w:rsidR="00C142B2">
        <w:rPr>
          <w:rStyle w:val="berschrift3Zchn"/>
          <w:lang w:val="en-GB"/>
        </w:rPr>
        <w:t xml:space="preserve"> </w:t>
      </w:r>
      <w:r w:rsidRPr="00585E55">
        <w:t>=</w:t>
      </w:r>
      <w:r w:rsidRPr="004E3455">
        <w:rPr>
          <w:i/>
        </w:rPr>
        <w:t>'in range'</w:t>
      </w:r>
      <w:r w:rsidRPr="00585E55">
        <w:t xml:space="preserve"> and values above the maximum are converted to </w:t>
      </w:r>
      <w:r w:rsidRPr="00C142B2">
        <w:rPr>
          <w:rStyle w:val="berschrift3Zchn"/>
          <w:lang w:val="en-GB"/>
        </w:rPr>
        <w:t>2</w:t>
      </w:r>
      <w:r w:rsidRPr="00585E55">
        <w:t xml:space="preserve"> = </w:t>
      </w:r>
      <w:r w:rsidRPr="004E3455">
        <w:rPr>
          <w:i/>
        </w:rPr>
        <w:t>'above range'</w:t>
      </w:r>
      <w:r w:rsidRPr="00585E55">
        <w:t xml:space="preserve">. </w:t>
      </w:r>
    </w:p>
    <w:p w14:paraId="58EE12E3" w14:textId="7D7C9A4E" w:rsidR="00365061" w:rsidRPr="00585E55" w:rsidRDefault="0008232E" w:rsidP="00365061">
      <w:pPr>
        <w:keepNext/>
      </w:pPr>
      <w:r w:rsidRPr="00585E55">
        <w:rPr>
          <w:noProof/>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2F0A67A3" w:rsidR="0008232E"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365061" w:rsidRPr="009D5D9D">
        <w:rPr>
          <w:i w:val="0"/>
          <w:iCs w:val="0"/>
          <w:noProof/>
          <w:color w:val="auto"/>
          <w:sz w:val="16"/>
          <w:szCs w:val="16"/>
        </w:rPr>
        <w:t xml:space="preserve"> </w:t>
      </w:r>
      <w:r w:rsidR="00E81CAE" w:rsidRPr="009D5D9D">
        <w:rPr>
          <w:i w:val="0"/>
          <w:iCs w:val="0"/>
          <w:noProof/>
          <w:color w:val="auto"/>
          <w:sz w:val="16"/>
          <w:szCs w:val="16"/>
        </w:rPr>
        <w:fldChar w:fldCharType="begin"/>
      </w:r>
      <w:r w:rsidR="00E81CAE" w:rsidRPr="009D5D9D">
        <w:rPr>
          <w:i w:val="0"/>
          <w:iCs w:val="0"/>
          <w:noProof/>
          <w:color w:val="auto"/>
          <w:sz w:val="16"/>
          <w:szCs w:val="16"/>
        </w:rPr>
        <w:instrText xml:space="preserve"> SEQ Figure \* ARABIC </w:instrText>
      </w:r>
      <w:r w:rsidR="00E81CAE" w:rsidRPr="009D5D9D">
        <w:rPr>
          <w:i w:val="0"/>
          <w:iCs w:val="0"/>
          <w:noProof/>
          <w:color w:val="auto"/>
          <w:sz w:val="16"/>
          <w:szCs w:val="16"/>
        </w:rPr>
        <w:fldChar w:fldCharType="separate"/>
      </w:r>
      <w:r w:rsidR="009E2AB7">
        <w:rPr>
          <w:i w:val="0"/>
          <w:iCs w:val="0"/>
          <w:noProof/>
          <w:color w:val="auto"/>
          <w:sz w:val="16"/>
          <w:szCs w:val="16"/>
        </w:rPr>
        <w:t>2</w:t>
      </w:r>
      <w:r w:rsidR="00E81CAE" w:rsidRPr="009D5D9D">
        <w:rPr>
          <w:i w:val="0"/>
          <w:iCs w:val="0"/>
          <w:noProof/>
          <w:color w:val="auto"/>
          <w:sz w:val="16"/>
          <w:szCs w:val="16"/>
        </w:rPr>
        <w:fldChar w:fldCharType="end"/>
      </w:r>
      <w:r w:rsidR="00365061" w:rsidRPr="009D5D9D">
        <w:rPr>
          <w:i w:val="0"/>
          <w:iCs w:val="0"/>
          <w:noProof/>
          <w:color w:val="auto"/>
          <w:sz w:val="16"/>
          <w:szCs w:val="16"/>
        </w:rPr>
        <w:t>, Ranges of Feature "lactate_dehydrog</w:t>
      </w:r>
      <w:r w:rsidR="00585E55" w:rsidRPr="009D5D9D">
        <w:rPr>
          <w:i w:val="0"/>
          <w:iCs w:val="0"/>
          <w:noProof/>
          <w:color w:val="auto"/>
          <w:sz w:val="16"/>
          <w:szCs w:val="16"/>
        </w:rPr>
        <w:t>e</w:t>
      </w:r>
      <w:r w:rsidR="00365061" w:rsidRPr="009D5D9D">
        <w:rPr>
          <w:i w:val="0"/>
          <w:iCs w:val="0"/>
          <w:noProof/>
          <w:color w:val="auto"/>
          <w:sz w:val="16"/>
          <w:szCs w:val="16"/>
        </w:rPr>
        <w:t>nase"</w:t>
      </w:r>
    </w:p>
    <w:p w14:paraId="52DD442A" w14:textId="4AECA513" w:rsidR="00585E55" w:rsidRDefault="00CD7F6B" w:rsidP="00585E55">
      <w:pPr>
        <w:jc w:val="both"/>
      </w:pPr>
      <w:r w:rsidRPr="00585E55">
        <w:t xml:space="preserve">The feature </w:t>
      </w:r>
      <w:r w:rsidR="001E788E">
        <w:t>“</w:t>
      </w:r>
      <w:r w:rsidRPr="00585E55">
        <w:t xml:space="preserve">C-Reactive Protein, Normal and High Sensitivity” contains multiple units of measurement (mg/dl and mg/L). </w:t>
      </w:r>
      <w:r w:rsidR="00585E55" w:rsidRPr="00585E55">
        <w:t xml:space="preserve">In pre-processing, the values were standardized to mg/dl. HLA features were not used and were removed </w:t>
      </w:r>
      <w:r w:rsidR="004E3455">
        <w:t>at a later stage</w:t>
      </w:r>
      <w:r w:rsidR="00585E55" w:rsidRPr="00585E55">
        <w:t>.</w:t>
      </w:r>
      <w:r w:rsidR="00585E55">
        <w:t xml:space="preserve"> </w:t>
      </w:r>
    </w:p>
    <w:p w14:paraId="670FEA4A" w14:textId="35B0F35E" w:rsidR="00F40F5F" w:rsidRDefault="00F40F5F" w:rsidP="00585E55">
      <w:pPr>
        <w:pStyle w:val="berschrift2"/>
      </w:pPr>
      <w:r w:rsidRPr="00585E55">
        <w:t xml:space="preserve">Features </w:t>
      </w:r>
      <w:r w:rsidR="00585E55" w:rsidRPr="00585E55">
        <w:t>containing</w:t>
      </w:r>
      <w:r w:rsidRPr="00585E55">
        <w:t xml:space="preserve"> numeric and categorical data</w:t>
      </w:r>
    </w:p>
    <w:p w14:paraId="60753E7B" w14:textId="4C6C2776" w:rsidR="009E12FA" w:rsidRPr="009E12FA" w:rsidRDefault="009E12FA" w:rsidP="009E12FA">
      <w:pPr>
        <w:ind w:firstLine="288"/>
        <w:jc w:val="both"/>
      </w:pPr>
      <w:r w:rsidRPr="009E12FA">
        <w:t xml:space="preserve">Several features contain both numeric values and categorical values. These have been treated separately to the clean numeric and categorical features. These include: "Anti-CCP Ab", "Anti-ENA Screen", "Antinuclear Antibody", "DNA Double-Stranded Ab", "Myeloperoxidase Ab" and "Proteinase-3 Antibodies". The majority of "Anti-ENA Screen", "Antinuclear Antibody" and "DNA Double-Stranded-Ab" are negative, as in they contain the value </w:t>
      </w:r>
      <w:r w:rsidR="008E7DD1" w:rsidRPr="008E7DD1">
        <w:rPr>
          <w:i/>
        </w:rPr>
        <w:t>‘</w:t>
      </w:r>
      <w:r w:rsidRPr="008E7DD1">
        <w:rPr>
          <w:i/>
        </w:rPr>
        <w:t>NEGATIVE</w:t>
      </w:r>
      <w:r w:rsidR="008E7DD1" w:rsidRPr="008E7DD1">
        <w:rPr>
          <w:i/>
        </w:rPr>
        <w:t>’</w:t>
      </w:r>
      <w:r w:rsidRPr="009E12FA">
        <w:t>.</w:t>
      </w:r>
      <w:r w:rsidR="00981C60">
        <w:t xml:space="preserve"> </w:t>
      </w:r>
      <w:r w:rsidR="008E7DD1">
        <w:t>N</w:t>
      </w:r>
      <w:r w:rsidRPr="009E12FA">
        <w:t xml:space="preserve">umerical values represent </w:t>
      </w:r>
      <w:r w:rsidR="008E7DD1">
        <w:t xml:space="preserve">a </w:t>
      </w:r>
      <w:r w:rsidRPr="009E12FA">
        <w:t xml:space="preserve">positive </w:t>
      </w:r>
      <w:r w:rsidRPr="009E12FA">
        <w:lastRenderedPageBreak/>
        <w:t xml:space="preserve">expression. These features were converted to binary categorical features by encoding values </w:t>
      </w:r>
      <w:r w:rsidR="00981C60">
        <w:t>‘</w:t>
      </w:r>
      <w:r w:rsidRPr="00981C60">
        <w:rPr>
          <w:i/>
        </w:rPr>
        <w:t>NEGATIVE</w:t>
      </w:r>
      <w:r w:rsidR="00981C60" w:rsidRPr="00981C60">
        <w:rPr>
          <w:i/>
        </w:rPr>
        <w:t>’</w:t>
      </w:r>
      <w:r w:rsidRPr="009E12FA">
        <w:t xml:space="preserve"> with </w:t>
      </w:r>
      <m:oMath>
        <m:r>
          <w:rPr>
            <w:rFonts w:ascii="Cambria Math" w:hAnsi="Cambria Math"/>
          </w:rPr>
          <m:t xml:space="preserve">0 </m:t>
        </m:r>
      </m:oMath>
      <w:r w:rsidRPr="009E12FA">
        <w:t xml:space="preserve">and values </w:t>
      </w:r>
      <w:r w:rsidRPr="00981C60">
        <w:rPr>
          <w:rStyle w:val="berschrift3Zchn"/>
        </w:rPr>
        <w:t xml:space="preserve">&gt;0 </w:t>
      </w:r>
      <w:r w:rsidRPr="009E12FA">
        <w:t xml:space="preserve">with </w:t>
      </w:r>
      <m:oMath>
        <m:r>
          <w:rPr>
            <w:rFonts w:ascii="Cambria Math" w:hAnsi="Cambria Math"/>
          </w:rPr>
          <m:t>1</m:t>
        </m:r>
      </m:oMath>
      <w:r w:rsidRPr="009E12FA">
        <w:t xml:space="preserve">. The features "Myeloperoxidase Ab" and "Proteinase-3 Antibodies" were removed </w:t>
      </w:r>
      <w:r w:rsidR="00981C60">
        <w:t xml:space="preserve">on account </w:t>
      </w:r>
      <w:r w:rsidRPr="009E12FA">
        <w:t>of too many missing values.</w:t>
      </w:r>
    </w:p>
    <w:p w14:paraId="372885CF" w14:textId="596E8AF1" w:rsidR="00585E55" w:rsidRDefault="00713FCA" w:rsidP="009A30EC">
      <w:pPr>
        <w:pStyle w:val="berschrift2"/>
      </w:pPr>
      <w:r w:rsidRPr="00585E55">
        <w:t>Imputing missing values</w:t>
      </w:r>
    </w:p>
    <w:p w14:paraId="36AFF8C6" w14:textId="6E3D8B7E" w:rsidR="00585E55" w:rsidRPr="00C142B2" w:rsidRDefault="00C142B2" w:rsidP="00C142B2">
      <w:pPr>
        <w:ind w:firstLine="288"/>
        <w:jc w:val="both"/>
      </w:pPr>
      <w:r w:rsidRPr="00C142B2">
        <w:t xml:space="preserve">In addition to the pre-processing function, we have introduced the possibility to impute missing values in </w:t>
      </w:r>
      <w:r w:rsidR="00981C60">
        <w:t>various</w:t>
      </w:r>
      <w:r w:rsidRPr="00C142B2">
        <w:t xml:space="preserve"> ways. Analogous to the sklearn class SimpleImputer, missing values can be replaced by the mean, the median, the most frequent value or by a constant</w:t>
      </w:r>
      <w:r w:rsidR="007D522E">
        <w:t xml:space="preserve"> </w:t>
      </w:r>
      <w:r w:rsidR="007D522E">
        <w:fldChar w:fldCharType="begin"/>
      </w:r>
      <w:r w:rsidR="007D522E">
        <w:instrText xml:space="preserve"> ADDIN ZOTERO_ITEM CSL_CITATION {"citationID":"OkTTcGWJ","properties":{"formattedCitation":"[9]","plainCitation":"[9]","noteIndex":0},"citationItems":[{"id":272,"uris":["http://zotero.org/users/local/gxI3L2pr/items/FBRMPTXQ"],"uri":["http://zotero.org/users/local/gxI3L2pr/items/FBRMPTXQ"],"itemData":{"id":272,"type":"webpage","title":"sklearn.impute.SimpleImputer — scikit-learn 0.24.2 documentation","URL":"https://scikit-learn.org/stable/modules/generated/sklearn.impute.SimpleImputer.html","accessed":{"date-parts":[["2021",6,25]]}}}],"schema":"https://github.com/citation-style-language/schema/raw/master/csl-citation.json"} </w:instrText>
      </w:r>
      <w:r w:rsidR="007D522E">
        <w:fldChar w:fldCharType="separate"/>
      </w:r>
      <w:r w:rsidR="00710357" w:rsidRPr="00710357">
        <w:t>[9]</w:t>
      </w:r>
      <w:r w:rsidR="007D522E">
        <w:fldChar w:fldCharType="end"/>
      </w:r>
      <w:r w:rsidRPr="00C142B2">
        <w:t xml:space="preserve">. In addition, we </w:t>
      </w:r>
      <w:r w:rsidR="0018150C">
        <w:t>included an optional</w:t>
      </w:r>
      <w:r w:rsidRPr="00C142B2">
        <w:t xml:space="preserve"> KNN imputer which imputes missing values using a k-Nearest Neighbour. Here, the missing values are replaced by the mean of the values of the </w:t>
      </w:r>
      <m:oMath>
        <m:r>
          <w:rPr>
            <w:rFonts w:ascii="Cambria Math" w:hAnsi="Cambria Math"/>
          </w:rPr>
          <m:t>n</m:t>
        </m:r>
      </m:oMath>
      <w:r w:rsidRPr="00C142B2">
        <w:t xml:space="preserve"> nearest neighbours. Two observations are similar if both have similar non-missing values. </w:t>
      </w:r>
      <w:r>
        <w:rPr>
          <w:lang w:val="de-CH"/>
        </w:rPr>
        <w:fldChar w:fldCharType="begin"/>
      </w:r>
      <w:r w:rsidR="007D522E">
        <w:instrText xml:space="preserve"> ADDIN ZOTERO_ITEM CSL_CITATION {"citationID":"xSYBlp28","properties":{"formattedCitation":"[10]","plainCitation":"[10]","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00710357" w:rsidRPr="00710357">
        <w:t>[10]</w:t>
      </w:r>
      <w:r>
        <w:rPr>
          <w:lang w:val="de-CH"/>
        </w:rPr>
        <w:fldChar w:fldCharType="end"/>
      </w:r>
      <w:r w:rsidRPr="00A77AC7">
        <w:t xml:space="preserve">. </w:t>
      </w:r>
      <w:r w:rsidRPr="00C142B2">
        <w:t>For the models explained in IV, either categorical values were imputed</w:t>
      </w:r>
      <w:r w:rsidR="00981C60">
        <w:t xml:space="preserve"> with the </w:t>
      </w:r>
      <w:r w:rsidRPr="00C142B2">
        <w:t xml:space="preserve">most frequent </w:t>
      </w:r>
      <w:r w:rsidR="00981C60">
        <w:t xml:space="preserve">value </w:t>
      </w:r>
      <w:r w:rsidRPr="00C142B2">
        <w:t>and numerical values were imputed using the mean</w:t>
      </w:r>
      <w:r w:rsidR="00981C60">
        <w:t xml:space="preserve"> value</w:t>
      </w:r>
      <w:r w:rsidRPr="00C142B2">
        <w:t>, or the values were imputed by a KNN with n = 3</w:t>
      </w:r>
      <w:r>
        <w:t xml:space="preserve"> (three neighbours)</w:t>
      </w:r>
      <w:r w:rsidRPr="00C142B2">
        <w:t>.</w:t>
      </w:r>
    </w:p>
    <w:p w14:paraId="70D23A82" w14:textId="2B7F0982" w:rsidR="00713FCA" w:rsidRDefault="00713FCA" w:rsidP="00713FCA">
      <w:pPr>
        <w:pStyle w:val="berschrift2"/>
      </w:pPr>
      <w:r w:rsidRPr="00585E55">
        <w:t>Encoding</w:t>
      </w:r>
    </w:p>
    <w:p w14:paraId="1D1FC91E" w14:textId="478A02AB" w:rsidR="00DA62E0" w:rsidRDefault="00DA62E0" w:rsidP="00DA62E0">
      <w:pPr>
        <w:ind w:firstLine="288"/>
        <w:jc w:val="both"/>
      </w:pPr>
      <w:r w:rsidRPr="00DA62E0">
        <w:t xml:space="preserve">Many machine learning algorithms can only work with numeric data. Strings or other data types can therefore not be used. This makes a transformation of the categorical </w:t>
      </w:r>
      <w:r w:rsidR="007D522E">
        <w:t>feature</w:t>
      </w:r>
      <w:r w:rsidRPr="00DA62E0">
        <w:t>s necessary. There are two possibilities</w:t>
      </w:r>
      <w:r w:rsidR="00981C60">
        <w:t xml:space="preserve"> that were considered and implemented as options in the pre-processing pipeline</w:t>
      </w:r>
      <w:r w:rsidRPr="00DA62E0">
        <w:t xml:space="preserve">: </w:t>
      </w:r>
    </w:p>
    <w:p w14:paraId="00EDF799" w14:textId="2024C3EB" w:rsidR="00712C43" w:rsidRPr="00A77AC7" w:rsidRDefault="00712C43" w:rsidP="00DA62E0">
      <w:pPr>
        <w:ind w:firstLine="288"/>
        <w:jc w:val="both"/>
        <w:rPr>
          <w:i/>
          <w:iCs/>
          <w:noProof/>
        </w:rPr>
      </w:pPr>
    </w:p>
    <w:p w14:paraId="10C4A56B" w14:textId="70400C98" w:rsidR="00DA62E0" w:rsidRPr="00DA62E0" w:rsidRDefault="00DA62E0" w:rsidP="0053282D">
      <w:pPr>
        <w:pStyle w:val="berschrift3"/>
        <w:ind w:left="540" w:hanging="360"/>
      </w:pPr>
      <w:r w:rsidRPr="00DA62E0">
        <w:t xml:space="preserve">Assign a number to a class of a categorical </w:t>
      </w:r>
      <w:r w:rsidR="007D522E">
        <w:t>feature</w:t>
      </w:r>
      <w:r w:rsidRPr="00DA62E0">
        <w:t xml:space="preserve">. E.g. in the </w:t>
      </w:r>
      <w:r w:rsidR="007D522E">
        <w:t>feature</w:t>
      </w:r>
      <w:r w:rsidRPr="00DA62E0">
        <w:t xml:space="preserve"> "category" 1 represents 'idiopathic', 2 represents 'systemic' etc.. However, this can lead to problems, </w:t>
      </w:r>
      <w:r w:rsidR="00981C60">
        <w:t>as</w:t>
      </w:r>
      <w:r w:rsidRPr="00DA62E0">
        <w:t xml:space="preserve"> a higher number can be considered as "more important", which leads to a</w:t>
      </w:r>
      <w:r>
        <w:t>n unwanted</w:t>
      </w:r>
      <w:r w:rsidRPr="00DA62E0">
        <w:t xml:space="preserve"> ranking of the classes. </w:t>
      </w:r>
    </w:p>
    <w:p w14:paraId="2AA30A17" w14:textId="0E5074A0" w:rsidR="00DA62E0" w:rsidRDefault="00DA62E0" w:rsidP="0053282D">
      <w:pPr>
        <w:pStyle w:val="berschrift3"/>
        <w:ind w:left="540" w:hanging="360"/>
      </w:pPr>
      <w:r w:rsidRPr="00DA62E0">
        <w:t xml:space="preserve">For each class of a categorical </w:t>
      </w:r>
      <w:r w:rsidR="007D522E">
        <w:t>feature</w:t>
      </w:r>
      <w:r w:rsidRPr="00DA62E0">
        <w:t>, a new feature is created which records whether an observation falls into this class or not</w:t>
      </w:r>
      <w:r w:rsidR="00981C60">
        <w:t xml:space="preserve"> in a binary fashion</w:t>
      </w:r>
      <w:r w:rsidRPr="00DA62E0">
        <w:t xml:space="preserve">. Example: the class 'idiopathic' in "category" becomes a new feature with the name 'category_idiopathic' which can take </w:t>
      </w:r>
      <w:r w:rsidR="00981C60">
        <w:t xml:space="preserve">on </w:t>
      </w:r>
      <w:r w:rsidRPr="00DA62E0">
        <w:t xml:space="preserve">the values </w:t>
      </w:r>
      <w:r w:rsidRPr="00712C43">
        <w:t>1</w:t>
      </w:r>
      <w:r w:rsidRPr="00DA62E0">
        <w:t xml:space="preserve"> or </w:t>
      </w:r>
      <w:r w:rsidRPr="00712C43">
        <w:t>0</w:t>
      </w:r>
      <w:r w:rsidRPr="00DA62E0">
        <w:t xml:space="preserve">. </w:t>
      </w:r>
      <w:r w:rsidRPr="00712C43">
        <w:t>1</w:t>
      </w:r>
      <w:r w:rsidRPr="00DA62E0">
        <w:t xml:space="preserve"> indicates that this observation in "category" takes the class 'idopathic'. This is called OneHotEncoding and is the preffered method as it prevents a ranking of the classes</w:t>
      </w:r>
      <w:r w:rsidR="00B713FB">
        <w:t xml:space="preserve"> </w:t>
      </w:r>
      <w:r w:rsidR="00B713FB">
        <w:fldChar w:fldCharType="begin"/>
      </w:r>
      <w:r w:rsidR="007D522E">
        <w:instrText xml:space="preserve"> ADDIN ZOTERO_ITEM CSL_CITATION {"citationID":"XA1Tss9G","properties":{"formattedCitation":"[11]","plainCitation":"[11]","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fldChar w:fldCharType="separate"/>
      </w:r>
      <w:r w:rsidR="00710357" w:rsidRPr="00710357">
        <w:t>[11]</w:t>
      </w:r>
      <w:r w:rsidR="00B713FB">
        <w:fldChar w:fldCharType="end"/>
      </w:r>
      <w:r w:rsidRPr="00DA62E0">
        <w:t xml:space="preserve">. </w:t>
      </w:r>
    </w:p>
    <w:p w14:paraId="4E439D72" w14:textId="14466305" w:rsidR="00F16307" w:rsidRDefault="00F16307" w:rsidP="00712C43">
      <w:pPr>
        <w:pStyle w:val="berschrift1"/>
      </w:pPr>
      <w:r w:rsidRPr="00585E55">
        <w:t>Modelling</w:t>
      </w:r>
    </w:p>
    <w:p w14:paraId="0DD07567" w14:textId="5C8A9912" w:rsidR="00A20ADD" w:rsidRDefault="00C911CB" w:rsidP="00C911CB">
      <w:pPr>
        <w:ind w:firstLine="288"/>
        <w:jc w:val="both"/>
      </w:pPr>
      <w:r w:rsidRPr="00C911CB">
        <w:t xml:space="preserve">In this chapter we describe the modeling procedure and the algorithms used. We present the results in Appendix A, as well as in Chapter V. In addition to the total data set with n = 1075 samples before pre-processing (depending on the target </w:t>
      </w:r>
      <w:r w:rsidR="007D522E">
        <w:t>feature</w:t>
      </w:r>
      <w:r w:rsidRPr="00C911CB">
        <w:t xml:space="preserve">, the total number of samples varies slightly, since samples with missing values in the target </w:t>
      </w:r>
      <w:r w:rsidR="007D522E">
        <w:t>feature</w:t>
      </w:r>
      <w:r w:rsidRPr="00C911CB">
        <w:t xml:space="preserve"> were removed), two additional data sets</w:t>
      </w:r>
      <w:r w:rsidR="00981C60">
        <w:t>,</w:t>
      </w:r>
      <w:r w:rsidRPr="00C911CB">
        <w:t xml:space="preserve"> divided by gender</w:t>
      </w:r>
      <w:r w:rsidR="00981C60">
        <w:t>,</w:t>
      </w:r>
      <w:r w:rsidRPr="00C911CB">
        <w:t xml:space="preserve"> were introduced. We thus investigate the assumption that we could obtain better results if we treated male and female patients separately. This could also lead to different feature </w:t>
      </w:r>
      <w:r w:rsidR="00577DFB">
        <w:t>importances</w:t>
      </w:r>
      <w:r w:rsidRPr="00C911CB">
        <w:t xml:space="preserve"> and thus to differences in the </w:t>
      </w:r>
      <w:r w:rsidR="007D522E">
        <w:t>feature</w:t>
      </w:r>
      <w:r w:rsidRPr="00C911CB">
        <w:t xml:space="preserve">s relevant for prediction. </w:t>
      </w:r>
    </w:p>
    <w:p w14:paraId="14BEC43B" w14:textId="29168998" w:rsidR="00981C60" w:rsidRDefault="00C911CB" w:rsidP="00C911CB">
      <w:pPr>
        <w:ind w:firstLine="288"/>
        <w:jc w:val="both"/>
      </w:pPr>
      <w:r w:rsidRPr="00C911CB">
        <w:t>We focused on classification algorithms that are comprehensible, reproducible and allow the extraction of feature importance</w:t>
      </w:r>
      <w:r w:rsidR="00981C60">
        <w:t>.</w:t>
      </w:r>
      <w:r w:rsidRPr="00C911CB">
        <w:t xml:space="preserve"> We considered seven algorithms: </w:t>
      </w:r>
      <w:r w:rsidRPr="00C911CB">
        <w:t>Decision Trees, Random Forest, k</w:t>
      </w:r>
      <w:r>
        <w:t>-</w:t>
      </w:r>
      <w:r w:rsidRPr="00C911CB">
        <w:t>nearest Neighbour</w:t>
      </w:r>
      <w:r>
        <w:t xml:space="preserve"> (KNN)</w:t>
      </w:r>
      <w:r w:rsidRPr="00C911CB">
        <w:t>, Support Vector Machines</w:t>
      </w:r>
      <w:r>
        <w:t xml:space="preserve"> (SVM)</w:t>
      </w:r>
      <w:r w:rsidRPr="00C911CB">
        <w:t>, XGBoost, AdaBoost with Decision Trees as base estimators, and Multi</w:t>
      </w:r>
      <w:r>
        <w:t>-</w:t>
      </w:r>
      <w:r w:rsidRPr="00C911CB">
        <w:t>Layer Perceptron</w:t>
      </w:r>
      <w:r>
        <w:t xml:space="preserve"> (MLP)</w:t>
      </w:r>
      <w:r w:rsidRPr="00C911CB">
        <w:t>.</w:t>
      </w:r>
      <w:r>
        <w:t xml:space="preserve"> </w:t>
      </w:r>
      <w:r w:rsidR="003C0C08">
        <w:t xml:space="preserve">For all algorithms, the seed was set to random_state = 43 for reproducibility. </w:t>
      </w:r>
      <w:r w:rsidRPr="00C911CB">
        <w:t>With the exception of MLP, SVM, and KNN, all algorithms are tree-based, albeit a majority are ensemble methods.</w:t>
      </w:r>
      <w:r w:rsidR="00981C60">
        <w:t xml:space="preserve"> MLP, SVM and KNN do not allow for easy feature importance extraction. </w:t>
      </w:r>
    </w:p>
    <w:p w14:paraId="0640970C" w14:textId="6D3B3DCD" w:rsidR="00C911CB" w:rsidRDefault="00A20ADD" w:rsidP="00C911CB">
      <w:pPr>
        <w:ind w:firstLine="288"/>
        <w:jc w:val="both"/>
      </w:pPr>
      <w:r>
        <w:t xml:space="preserve"> </w:t>
      </w:r>
    </w:p>
    <w:p w14:paraId="46E98DDC" w14:textId="797EE0DF" w:rsidR="00A20ADD" w:rsidRDefault="00A20ADD" w:rsidP="0053282D">
      <w:pPr>
        <w:pStyle w:val="berschrift3"/>
        <w:ind w:left="540" w:hanging="360"/>
      </w:pPr>
      <w:r>
        <w:t xml:space="preserve">KNN searches for the </w:t>
      </w:r>
      <m:oMath>
        <m:r>
          <w:rPr>
            <w:rFonts w:ascii="Cambria Math" w:hAnsi="Cambria Math"/>
          </w:rPr>
          <m:t>k</m:t>
        </m:r>
      </m:oMath>
      <w:r>
        <w:t xml:space="preserve"> most similar neigbours and assigns the most frequent label</w:t>
      </w:r>
      <w:r w:rsidR="007D522E">
        <w:t xml:space="preserve"> </w:t>
      </w:r>
      <w:r w:rsidR="00710357">
        <w:fldChar w:fldCharType="begin"/>
      </w:r>
      <w:r w:rsidR="00710357">
        <w:instrText xml:space="preserve"> ADDIN ZOTERO_ITEM CSL_CITATION {"citationID":"L44TOycC","properties":{"formattedCitation":"[12]","plainCitation":"[12]","noteIndex":0},"citationItems":[{"id":274,"uris":["http://zotero.org/users/local/gxI3L2pr/items/GV8PD4ZV"],"uri":["http://zotero.org/users/local/gxI3L2pr/items/GV8PD4ZV"],"itemData":{"id":274,"type":"webpage","title":"sklearn.neighbors.KNeighborsClassifier — scikit-learn 0.24.2 documentation","URL":"https://scikit-learn.org/stable/modules/generated/sklearn.neighbors.KNeighborsClassifier.html","accessed":{"date-parts":[["2021",6,25]]}}}],"schema":"https://github.com/citation-style-language/schema/raw/master/csl-citation.json"} </w:instrText>
      </w:r>
      <w:r w:rsidR="00710357">
        <w:fldChar w:fldCharType="separate"/>
      </w:r>
      <w:r w:rsidR="00710357" w:rsidRPr="00710357">
        <w:t>[12]</w:t>
      </w:r>
      <w:r w:rsidR="00710357">
        <w:fldChar w:fldCharType="end"/>
      </w:r>
      <w:r>
        <w:t xml:space="preserve">. </w:t>
      </w:r>
    </w:p>
    <w:p w14:paraId="19333B26" w14:textId="63B87CCD" w:rsidR="00A20ADD" w:rsidRDefault="00A20ADD" w:rsidP="0053282D">
      <w:pPr>
        <w:pStyle w:val="berschrift3"/>
        <w:ind w:left="540" w:hanging="360"/>
      </w:pPr>
      <w:r>
        <w:t>Decision Trees split the data based on rules and try to minimize entropy. A label is predicted by following these rules</w:t>
      </w:r>
      <w:r w:rsidR="00710357">
        <w:t xml:space="preserve"> </w:t>
      </w:r>
      <w:r w:rsidR="00710357">
        <w:fldChar w:fldCharType="begin"/>
      </w:r>
      <w:r w:rsidR="00710357">
        <w:instrText xml:space="preserve"> ADDIN ZOTERO_ITEM CSL_CITATION {"citationID":"aqDvWkRR","properties":{"formattedCitation":"[13]","plainCitation":"[13]","noteIndex":0},"citationItems":[{"id":276,"uris":["http://zotero.org/users/local/gxI3L2pr/items/A6RYXPF4"],"uri":["http://zotero.org/users/local/gxI3L2pr/items/A6RYXPF4"],"itemData":{"id":276,"type":"webpage","title":"sklearn.tree.DecisionTreeClassifier — scikit-learn 0.24.2 documentation","URL":"https://scikit-learn.org/stable/modules/generated/sklearn.tree.DecisionTreeClassifier.html","accessed":{"date-parts":[["2021",6,25]]}}}],"schema":"https://github.com/citation-style-language/schema/raw/master/csl-citation.json"} </w:instrText>
      </w:r>
      <w:r w:rsidR="00710357">
        <w:fldChar w:fldCharType="separate"/>
      </w:r>
      <w:r w:rsidR="00710357" w:rsidRPr="00710357">
        <w:t>[13]</w:t>
      </w:r>
      <w:r w:rsidR="00710357">
        <w:fldChar w:fldCharType="end"/>
      </w:r>
      <w:r>
        <w:t>.</w:t>
      </w:r>
    </w:p>
    <w:p w14:paraId="111CB012" w14:textId="43341FD0" w:rsidR="00A20ADD" w:rsidRDefault="00A20ADD" w:rsidP="0053282D">
      <w:pPr>
        <w:pStyle w:val="berschrift3"/>
        <w:ind w:left="540" w:hanging="360"/>
      </w:pPr>
      <w:r>
        <w:t>XGBoost, AdaBoost and Random Forest are all ensemble models that use multiple decision trees as a base estimator. XGBoost and AdaBoost are gradient boosted. All predict a label on a majority vote from the base estimators</w:t>
      </w:r>
      <w:r w:rsidR="00710357">
        <w:t xml:space="preserve"> </w:t>
      </w:r>
      <w:r w:rsidR="00710357">
        <w:fldChar w:fldCharType="begin"/>
      </w:r>
      <w:r w:rsidR="00710357">
        <w:instrText xml:space="preserve"> ADDIN ZOTERO_ITEM CSL_CITATION {"citationID":"jHs6mF3z","properties":{"formattedCitation":"[14], [15]","plainCitation":"[14], [15]","noteIndex":0},"citationItems":[{"id":278,"uris":["http://zotero.org/users/local/gxI3L2pr/items/9A7BXYVD"],"uri":["http://zotero.org/users/local/gxI3L2pr/items/9A7BXYVD"],"itemData":{"id":278,"type":"webpage","title":"XGBoost Documentation — xgboost 1.5.0-dev documentation","URL":"https://xgboost.readthedocs.io/en/latest/","accessed":{"date-parts":[["2021",6,25]]}}},{"id":280,"uris":["http://zotero.org/users/local/gxI3L2pr/items/2I5DG22W"],"uri":["http://zotero.org/users/local/gxI3L2pr/items/2I5DG22W"],"itemData":{"id":280,"type":"webpage","title":"sklearn.ensemble.AdaBoostClassifier — scikit-learn 0.24.2 documentation","URL":"https://scikit-learn.org/stable/modules/generated/sklearn.ensemble.AdaBoostClassifier.html","accessed":{"date-parts":[["2021",6,25]]}}}],"schema":"https://github.com/citation-style-language/schema/raw/master/csl-citation.json"} </w:instrText>
      </w:r>
      <w:r w:rsidR="00710357">
        <w:fldChar w:fldCharType="separate"/>
      </w:r>
      <w:r w:rsidR="00710357" w:rsidRPr="00710357">
        <w:t>[14], [15]</w:t>
      </w:r>
      <w:r w:rsidR="00710357">
        <w:fldChar w:fldCharType="end"/>
      </w:r>
      <w:r>
        <w:t>.</w:t>
      </w:r>
    </w:p>
    <w:p w14:paraId="6F75084E" w14:textId="5F5AC5F6" w:rsidR="00A20ADD" w:rsidRDefault="00A20ADD" w:rsidP="0053282D">
      <w:pPr>
        <w:pStyle w:val="berschrift3"/>
        <w:ind w:left="540" w:hanging="360"/>
      </w:pPr>
      <w:r>
        <w:t>Support Vector Machines try to split the data into groups so that around the splits (support vectors) the biggest possible margin without any samples in it</w:t>
      </w:r>
      <w:r w:rsidR="0018150C">
        <w:t xml:space="preserve"> exists</w:t>
      </w:r>
      <w:r w:rsidR="00710357">
        <w:t xml:space="preserve"> </w:t>
      </w:r>
      <w:r w:rsidR="00710357">
        <w:fldChar w:fldCharType="begin"/>
      </w:r>
      <w:r w:rsidR="00710357">
        <w:instrText xml:space="preserve"> ADDIN ZOTERO_ITEM CSL_CITATION {"citationID":"nSLvej5F","properties":{"formattedCitation":"[16]","plainCitation":"[16]","noteIndex":0},"citationItems":[{"id":284,"uris":["http://zotero.org/users/local/gxI3L2pr/items/AZFT2BPY"],"uri":["http://zotero.org/users/local/gxI3L2pr/items/AZFT2BPY"],"itemData":{"id":284,"type":"webpage","title":"sklearn.svm.SVC — scikit-learn 0.24.2 documentation","URL":"https://scikit-learn.org/stable/modules/generated/sklearn.svm.SVC.html","accessed":{"date-parts":[["2021",6,25]]}}}],"schema":"https://github.com/citation-style-language/schema/raw/master/csl-citation.json"} </w:instrText>
      </w:r>
      <w:r w:rsidR="00710357">
        <w:fldChar w:fldCharType="separate"/>
      </w:r>
      <w:r w:rsidR="00710357" w:rsidRPr="00710357">
        <w:t>[16]</w:t>
      </w:r>
      <w:r w:rsidR="00710357">
        <w:fldChar w:fldCharType="end"/>
      </w:r>
      <w:r>
        <w:t xml:space="preserve">. </w:t>
      </w:r>
    </w:p>
    <w:p w14:paraId="6FD4677B" w14:textId="3CF7E311" w:rsidR="00A20ADD" w:rsidRPr="00A20ADD" w:rsidRDefault="00A20ADD" w:rsidP="00A20ADD">
      <w:pPr>
        <w:pStyle w:val="berschrift3"/>
      </w:pPr>
      <w:r>
        <w:t>MLP is the most basic form of</w:t>
      </w:r>
      <w:r w:rsidR="0053282D">
        <w:t xml:space="preserve"> a</w:t>
      </w:r>
      <w:r>
        <w:t xml:space="preserve"> neural network</w:t>
      </w:r>
      <w:r w:rsidR="00710357">
        <w:t xml:space="preserve"> </w:t>
      </w:r>
      <w:r w:rsidR="00710357">
        <w:fldChar w:fldCharType="begin"/>
      </w:r>
      <w:r w:rsidR="00710357">
        <w:instrText xml:space="preserve"> ADDIN ZOTERO_ITEM CSL_CITATION {"citationID":"AiMW2v7T","properties":{"formattedCitation":"[17]","plainCitation":"[17]","noteIndex":0},"citationItems":[{"id":282,"uris":["http://zotero.org/users/local/gxI3L2pr/items/JVNVYI26"],"uri":["http://zotero.org/users/local/gxI3L2pr/items/JVNVYI26"],"itemData":{"id":282,"type":"webpage","title":"sklearn.neural_network.MLPClassifier — scikit-learn 0.24.2 documentation","URL":"https://scikit-learn.org/stable/modules/generated/sklearn.neural_network.MLPClassifier.html","accessed":{"date-parts":[["2021",6,25]]}}}],"schema":"https://github.com/citation-style-language/schema/raw/master/csl-citation.json"} </w:instrText>
      </w:r>
      <w:r w:rsidR="00710357">
        <w:fldChar w:fldCharType="separate"/>
      </w:r>
      <w:r w:rsidR="00710357" w:rsidRPr="00710357">
        <w:t>[17]</w:t>
      </w:r>
      <w:r w:rsidR="00710357">
        <w:fldChar w:fldCharType="end"/>
      </w:r>
      <w:r>
        <w:t>.</w:t>
      </w:r>
    </w:p>
    <w:p w14:paraId="6CCA43F8" w14:textId="197D2761" w:rsidR="00C911CB" w:rsidRDefault="00C911CB" w:rsidP="00C911CB">
      <w:pPr>
        <w:pStyle w:val="berschrift2"/>
      </w:pPr>
      <w:r>
        <w:t>Evaluation</w:t>
      </w:r>
    </w:p>
    <w:p w14:paraId="65966B73" w14:textId="7D8EF533" w:rsidR="00E578F1" w:rsidRPr="00E578F1" w:rsidRDefault="00E578F1" w:rsidP="00E578F1">
      <w:pPr>
        <w:ind w:firstLine="181"/>
        <w:jc w:val="both"/>
      </w:pPr>
      <w:r w:rsidRPr="00E578F1">
        <w:t xml:space="preserve">The data was split into training and test set using sklearn's train_test_split function. A stratified split was performed, meaning that the training and test sets have the same underlying distribution. The </w:t>
      </w:r>
      <w:r w:rsidR="00DB4144" w:rsidRPr="00E578F1">
        <w:t>test set</w:t>
      </w:r>
      <w:r w:rsidRPr="00E578F1">
        <w:t xml:space="preserve"> has a relative share of 25% of the data. Using a </w:t>
      </w:r>
      <w:r w:rsidR="00DB4144" w:rsidRPr="00E578F1">
        <w:t>Grid Search</w:t>
      </w:r>
      <w:r>
        <w:t xml:space="preserve"> approach</w:t>
      </w:r>
      <w:r w:rsidRPr="00E578F1">
        <w:t xml:space="preserve"> and cross-validation (cv = 3), the models attempted to maximize the target metric. The models were trained with two target metrics appropriate for a multiclass scenario:</w:t>
      </w:r>
    </w:p>
    <w:p w14:paraId="17F40907" w14:textId="63F78129" w:rsidR="001E788E" w:rsidRPr="00E578F1" w:rsidRDefault="00E578F1" w:rsidP="00E578F1">
      <w:pPr>
        <w:ind w:firstLine="181"/>
        <w:jc w:val="both"/>
      </w:pPr>
      <w:r w:rsidRPr="00E578F1">
        <w:t>F1 score takes the harmonic mean between a model's Precision and Recall. Precision describes the relative proportion of positive assignments of a model that actually belong to this class. Recall describes the relative proportion of actually correctly identified samples</w:t>
      </w:r>
      <w:r w:rsidR="00710357">
        <w:t xml:space="preserve"> </w:t>
      </w:r>
      <w:r w:rsidR="00710357">
        <w:fldChar w:fldCharType="begin"/>
      </w:r>
      <w:r w:rsidR="00710357">
        <w:instrText xml:space="preserve"> ADDIN ZOTERO_ITEM CSL_CITATION {"citationID":"7mcCyB1O","properties":{"formattedCitation":"[18]","plainCitation":"[18]","noteIndex":0},"citationItems":[{"id":286,"uris":["http://zotero.org/users/local/gxI3L2pr/items/CDSNJ3AW"],"uri":["http://zotero.org/users/local/gxI3L2pr/items/CDSNJ3AW"],"itemData":{"id":286,"type":"webpage","title":"Precision-Recall — scikit-learn 0.24.2 documentation","URL":"https://scikit-learn.org/stable/auto_examples/model_selection/plot_precision_recall.html","accessed":{"date-parts":[["2021",6,25]]}}}],"schema":"https://github.com/citation-style-language/schema/raw/master/csl-citation.json"} </w:instrText>
      </w:r>
      <w:r w:rsidR="00710357">
        <w:fldChar w:fldCharType="separate"/>
      </w:r>
      <w:r w:rsidR="00710357" w:rsidRPr="00710357">
        <w:t>[18]</w:t>
      </w:r>
      <w:r w:rsidR="00710357">
        <w:fldChar w:fldCharType="end"/>
      </w:r>
      <w:r w:rsidRPr="00E578F1">
        <w:t xml:space="preserve">. The harmonic mean </w:t>
      </w:r>
      <w:r w:rsidR="00360448">
        <w:t>ensures</w:t>
      </w:r>
      <w:r w:rsidRPr="00E578F1">
        <w:t xml:space="preserve"> that the F1 score can only be high if both Recall, and Precision are high. If one of the values is strongly lower, the F1 score is lower than it would be with a simple arithmetic mean</w:t>
      </w:r>
      <w:r w:rsidR="001E788E" w:rsidRPr="00E578F1">
        <w:t>.</w:t>
      </w:r>
    </w:p>
    <w:p w14:paraId="0080CCAE" w14:textId="35437E20" w:rsidR="00E578F1" w:rsidRPr="00E578F1" w:rsidRDefault="00E578F1" w:rsidP="00745A54">
      <w:pPr>
        <w:ind w:firstLine="181"/>
        <w:jc w:val="both"/>
      </w:pPr>
    </w:p>
    <w:p w14:paraId="6FE01F75" w14:textId="484AA5E2" w:rsidR="00745A54" w:rsidRDefault="00745A54" w:rsidP="00745A54">
      <w:pPr>
        <w:pStyle w:val="berschrift3"/>
        <w:numPr>
          <w:ilvl w:val="0"/>
          <w:numId w:val="0"/>
        </w:numPr>
        <w:spacing w:before="120" w:after="120"/>
        <w:ind w:left="181"/>
        <w:jc w:val="center"/>
        <w:rPr>
          <w:i w:val="0"/>
          <w:iCs w:val="0"/>
        </w:rPr>
      </w:pPr>
      <w:r w:rsidRPr="00745A54">
        <w:t xml:space="preserve"> </w:t>
      </w:r>
      <w:r>
        <w:t xml:space="preserve">     </w:t>
      </w:r>
      <m:oMath>
        <m:sSub>
          <m:sSubPr>
            <m:ctrlPr>
              <w:rPr>
                <w:rFonts w:ascii="Cambria Math" w:hAnsi="Cambria Math"/>
                <w:lang w:val="de-CH"/>
              </w:rPr>
            </m:ctrlPr>
          </m:sSubPr>
          <m:e>
            <m:r>
              <w:rPr>
                <w:rFonts w:ascii="Cambria Math" w:hAnsi="Cambria Math"/>
                <w:lang w:val="de-CH"/>
              </w:rPr>
              <m:t>F</m:t>
            </m:r>
          </m:e>
          <m:sub>
            <m:r>
              <w:rPr>
                <w:rFonts w:ascii="Cambria Math" w:hAnsi="Cambria Math"/>
              </w:rPr>
              <m:t>1</m:t>
            </m:r>
          </m:sub>
        </m:sSub>
        <m:r>
          <w:rPr>
            <w:rFonts w:ascii="Cambria Math" w:hAnsi="Cambria Math"/>
          </w:rPr>
          <m:t>=2∙</m:t>
        </m:r>
        <m:f>
          <m:fPr>
            <m:type m:val="skw"/>
            <m:ctrlPr>
              <w:rPr>
                <w:rFonts w:ascii="Cambria Math" w:hAnsi="Cambria Math"/>
                <w:lang w:val="de-CH"/>
              </w:rPr>
            </m:ctrlPr>
          </m:fPr>
          <m:num>
            <m:r>
              <m:rPr>
                <m:nor/>
              </m:rPr>
              <w:rPr>
                <w:rFonts w:ascii="Cambria Math" w:hAnsi="Cambria Math"/>
                <w:i w:val="0"/>
              </w:rPr>
              <m:t>Precision ∙ Recall</m:t>
            </m:r>
          </m:num>
          <m:den>
            <m:r>
              <w:rPr>
                <w:rFonts w:ascii="Cambria Math" w:hAnsi="Cambria Math"/>
                <w:lang w:val="de-CH"/>
              </w:rPr>
              <m:t>Precision</m:t>
            </m:r>
            <m:r>
              <w:rPr>
                <w:rFonts w:ascii="Cambria Math" w:hAnsi="Cambria Math"/>
              </w:rPr>
              <m:t>+</m:t>
            </m:r>
            <m:r>
              <w:rPr>
                <w:rFonts w:ascii="Cambria Math" w:hAnsi="Cambria Math"/>
                <w:lang w:val="de-CH"/>
              </w:rPr>
              <m:t>Recall</m:t>
            </m:r>
          </m:den>
        </m:f>
      </m:oMath>
      <w:r>
        <w:t xml:space="preserve">     </w:t>
      </w:r>
      <w:r>
        <w:rPr>
          <w:i w:val="0"/>
          <w:iCs w:val="0"/>
        </w:rPr>
        <w:t>(1)</w:t>
      </w:r>
    </w:p>
    <w:p w14:paraId="1E76552F" w14:textId="49D5F70F" w:rsidR="00745A54" w:rsidRDefault="00745A54" w:rsidP="00745A54"/>
    <w:p w14:paraId="431C2EA3" w14:textId="1D0C0C0C" w:rsidR="004A78F8" w:rsidRPr="00AB4C2C" w:rsidRDefault="00E578F1" w:rsidP="00AB4C2C">
      <w:pPr>
        <w:ind w:firstLine="181"/>
        <w:jc w:val="both"/>
      </w:pPr>
      <w:r w:rsidRPr="00E578F1">
        <w:t xml:space="preserve">Since we did not only work with binary target </w:t>
      </w:r>
      <w:r w:rsidR="007D522E">
        <w:t>feature</w:t>
      </w:r>
      <w:r w:rsidRPr="00E578F1">
        <w:t>s that record the membership to a single class, but with several, i.e., we perform a multiclass classification, we calculate</w:t>
      </w:r>
      <w:r w:rsidR="00360448">
        <w:t>d</w:t>
      </w:r>
      <w:r w:rsidRPr="00E578F1">
        <w:t xml:space="preserve"> the F1 score for each individual class and </w:t>
      </w:r>
      <w:r w:rsidR="00360448">
        <w:t>took</w:t>
      </w:r>
      <w:r w:rsidRPr="00E578F1">
        <w:t xml:space="preserve"> the mean of it.</w:t>
      </w:r>
      <w:r w:rsidR="00360448">
        <w:t xml:space="preserve"> This is called </w:t>
      </w:r>
      <w:r w:rsidR="00360448">
        <w:rPr>
          <w:i/>
        </w:rPr>
        <w:t>Macro-F1</w:t>
      </w:r>
      <w:r w:rsidR="00710357">
        <w:rPr>
          <w:i/>
        </w:rPr>
        <w:t xml:space="preserve"> </w:t>
      </w:r>
      <w:r w:rsidR="00710357">
        <w:rPr>
          <w:i/>
        </w:rPr>
        <w:fldChar w:fldCharType="begin"/>
      </w:r>
      <w:r w:rsidR="00710357">
        <w:rPr>
          <w:i/>
        </w:rPr>
        <w:instrText xml:space="preserve"> ADDIN ZOTERO_ITEM CSL_CITATION {"citationID":"U39TI7PE","properties":{"formattedCitation":"[19, p. 1]","plainCitation":"[19, p. 1]","noteIndex":0},"citationItems":[{"id":290,"uris":["http://zotero.org/users/local/gxI3L2pr/items/P9829CUX"],"uri":["http://zotero.org/users/local/gxI3L2pr/items/P9829CUX"],"itemData":{"id":290,"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container-title":"arXiv:1911.03347 [cs, stat]","note":"arXiv: 1911.03347","source":"arXiv.org","title":"Macro F1 and Macro F1","URL":"http://arxiv.org/abs/1911.03347","author":[{"family":"Opitz","given":"Juri"},{"family":"Burst","given":"Sebastian"}],"accessed":{"date-parts":[["2021",6,25]]},"issued":{"date-parts":[["2021",2,8]]}},"locator":"1"}],"schema":"https://github.com/citation-style-language/schema/raw/master/csl-citation.json"} </w:instrText>
      </w:r>
      <w:r w:rsidR="00710357">
        <w:rPr>
          <w:i/>
        </w:rPr>
        <w:fldChar w:fldCharType="separate"/>
      </w:r>
      <w:r w:rsidR="00710357" w:rsidRPr="00710357">
        <w:t>[19, p. 1]</w:t>
      </w:r>
      <w:r w:rsidR="00710357">
        <w:rPr>
          <w:i/>
        </w:rPr>
        <w:fldChar w:fldCharType="end"/>
      </w:r>
      <w:r w:rsidR="00360448">
        <w:rPr>
          <w:i/>
        </w:rPr>
        <w:t>.</w:t>
      </w:r>
      <w:r w:rsidRPr="00E578F1">
        <w:t xml:space="preserve">  Another metric suitable for the multiclass case is Balanced Accuracy. It takes the mean of the recall over all classes</w:t>
      </w:r>
      <w:r w:rsidR="00710357">
        <w:t xml:space="preserve"> </w:t>
      </w:r>
      <w:r w:rsidR="00710357">
        <w:fldChar w:fldCharType="begin"/>
      </w:r>
      <w:r w:rsidR="00710357">
        <w:instrText xml:space="preserve"> ADDIN ZOTERO_ITEM CSL_CITATION {"citationID":"eFRK1bXe","properties":{"formattedCitation":"[20]","plainCitation":"[20]","noteIndex":0},"citationItems":[{"id":294,"uris":["http://zotero.org/users/local/gxI3L2pr/items/NUEAYE7L"],"uri":["http://zotero.org/users/local/gxI3L2pr/items/NUEAYE7L"],"itemData":{"id":294,"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2010 20th International Conference on Pattern Recognition","DOI":"10.1109/ICPR.2010.764","event":"2010 20th International Conference on Pattern Recognition","note":"ISSN: 1051-4651","page":"3121-3124","source":"IEEE Xplore","title":"The Balanced Accuracy and Its Posterior Distribution","author":[{"family":"Brodersen","given":"Kay Henning"},{"family":"Ong","given":"Cheng Soon"},{"family":"Stephan","given":"Klaas Enno"},{"family":"Buhmann","given":"Joachim M."}],"issued":{"date-parts":[["2010",8]]}}}],"schema":"https://github.com/citation-style-language/schema/raw/master/csl-citation.json"} </w:instrText>
      </w:r>
      <w:r w:rsidR="00710357">
        <w:fldChar w:fldCharType="separate"/>
      </w:r>
      <w:r w:rsidR="00710357" w:rsidRPr="00710357">
        <w:t>[20]</w:t>
      </w:r>
      <w:r w:rsidR="00710357">
        <w:fldChar w:fldCharType="end"/>
      </w:r>
      <w:r w:rsidRPr="00E578F1">
        <w:t xml:space="preserve">. Both metrics take values in the range </w:t>
      </w:r>
      <m:oMath>
        <m:r>
          <m:rPr>
            <m:sty m:val="p"/>
          </m:rPr>
          <w:rPr>
            <w:rStyle w:val="berschrift3Zchn"/>
            <w:rFonts w:ascii="Cambria Math" w:hAnsi="Cambria Math"/>
          </w:rPr>
          <m:t>[0,1]</m:t>
        </m:r>
      </m:oMath>
      <w:r w:rsidRPr="00E578F1">
        <w:t xml:space="preserve"> and are often expressed as percentages.</w:t>
      </w:r>
      <w:r w:rsidR="00AB4C2C">
        <w:t xml:space="preserve"> </w:t>
      </w:r>
      <w:r w:rsidR="004A78F8" w:rsidRPr="004A78F8">
        <w:t xml:space="preserve">We trained all mentioned algorithms with all three datasets </w:t>
      </w:r>
      <w:r w:rsidR="00360448">
        <w:t>on</w:t>
      </w:r>
      <w:r w:rsidR="004A78F8" w:rsidRPr="004A78F8">
        <w:t xml:space="preserve"> both target metrics. In each case, four different imputation methods (OneHotEncoding, No OneHotEncoding, OneHotEncoding with KNN as imputer and no </w:t>
      </w:r>
      <w:r w:rsidR="00577DFB">
        <w:rPr>
          <w:noProof/>
        </w:rPr>
        <w:lastRenderedPageBreak/>
        <mc:AlternateContent>
          <mc:Choice Requires="wpg">
            <w:drawing>
              <wp:anchor distT="0" distB="0" distL="114300" distR="114300" simplePos="0" relativeHeight="251672576" behindDoc="0" locked="0" layoutInCell="1" allowOverlap="1" wp14:anchorId="5B018FD5" wp14:editId="729FA51A">
                <wp:simplePos x="0" y="0"/>
                <wp:positionH relativeFrom="column">
                  <wp:posOffset>3333750</wp:posOffset>
                </wp:positionH>
                <wp:positionV relativeFrom="paragraph">
                  <wp:posOffset>0</wp:posOffset>
                </wp:positionV>
                <wp:extent cx="2998470" cy="2096135"/>
                <wp:effectExtent l="0" t="0" r="0" b="0"/>
                <wp:wrapTopAndBottom/>
                <wp:docPr id="17" name="Gruppieren 17"/>
                <wp:cNvGraphicFramePr/>
                <a:graphic xmlns:a="http://schemas.openxmlformats.org/drawingml/2006/main">
                  <a:graphicData uri="http://schemas.microsoft.com/office/word/2010/wordprocessingGroup">
                    <wpg:wgp>
                      <wpg:cNvGrpSpPr/>
                      <wpg:grpSpPr>
                        <a:xfrm>
                          <a:off x="0" y="0"/>
                          <a:ext cx="2998470" cy="2096135"/>
                          <a:chOff x="19052" y="0"/>
                          <a:chExt cx="2998876" cy="2097315"/>
                        </a:xfrm>
                      </wpg:grpSpPr>
                      <pic:pic xmlns:pic="http://schemas.openxmlformats.org/drawingml/2006/picture">
                        <pic:nvPicPr>
                          <pic:cNvPr id="3" name="Grafik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319178" y="0"/>
                            <a:ext cx="2698750" cy="1974850"/>
                          </a:xfrm>
                          <a:prstGeom prst="rect">
                            <a:avLst/>
                          </a:prstGeom>
                          <a:noFill/>
                          <a:ln>
                            <a:noFill/>
                          </a:ln>
                        </pic:spPr>
                      </pic:pic>
                      <wps:wsp>
                        <wps:cNvPr id="15" name="Textfeld 15"/>
                        <wps:cNvSpPr txBox="1"/>
                        <wps:spPr>
                          <a:xfrm>
                            <a:off x="19052" y="1991295"/>
                            <a:ext cx="2698115" cy="106020"/>
                          </a:xfrm>
                          <a:prstGeom prst="rect">
                            <a:avLst/>
                          </a:prstGeom>
                          <a:solidFill>
                            <a:prstClr val="white"/>
                          </a:solidFill>
                          <a:ln>
                            <a:noFill/>
                          </a:ln>
                        </wps:spPr>
                        <wps:txbx>
                          <w:txbxContent>
                            <w:p w14:paraId="361DFC1E" w14:textId="6FB0E908"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 xml:space="preserve"> 4</w:t>
                              </w:r>
                              <w:r w:rsidRPr="00FF5B4F">
                                <w:rPr>
                                  <w:i w:val="0"/>
                                  <w:iCs w:val="0"/>
                                  <w:noProof/>
                                  <w:color w:val="auto"/>
                                  <w:sz w:val="16"/>
                                  <w:szCs w:val="16"/>
                                </w:rPr>
                                <w:t>, Distribution of multiclass location target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018FD5" id="Gruppieren 17" o:spid="_x0000_s1026" style="position:absolute;left:0;text-align:left;margin-left:262.5pt;margin-top:0;width:236.1pt;height:165.05pt;z-index:251672576;mso-width-relative:margin;mso-height-relative:margin" coordorigin="190" coordsize="29988,209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 o:spid="_x0000_s1027" type="#_x0000_t75" style="position:absolute;left:3191;width:26988;height:197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">
                  <v:imagedata r:id="rId13" o:title=""/>
                </v:shape>
                <v:shapetype id="_x0000_t202" coordsize="21600,21600" o:spt="202" path="m,l,21600r21600,l21600,xe">
                  <v:stroke joinstyle="miter"/>
                  <v:path gradientshapeok="t" o:connecttype="rect"/>
                </v:shapetype>
                <v:shape id="Textfeld 15" o:spid="_x0000_s1028" type="#_x0000_t202" style="position:absolute;left:190;top:19912;width:26981;height:10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361DFC1E" w14:textId="6FB0E908"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 xml:space="preserve"> 4</w:t>
                        </w:r>
                        <w:r w:rsidRPr="00FF5B4F">
                          <w:rPr>
                            <w:i w:val="0"/>
                            <w:iCs w:val="0"/>
                            <w:noProof/>
                            <w:color w:val="auto"/>
                            <w:sz w:val="16"/>
                            <w:szCs w:val="16"/>
                          </w:rPr>
                          <w:t>, Distribution of multiclass location target feature</w:t>
                        </w:r>
                      </w:p>
                    </w:txbxContent>
                  </v:textbox>
                </v:shape>
                <w10:wrap type="topAndBottom"/>
              </v:group>
            </w:pict>
          </mc:Fallback>
        </mc:AlternateContent>
      </w:r>
      <w:r w:rsidR="004A78F8" w:rsidRPr="004A78F8">
        <w:t>OneHotEncoding with KNN as imputer) were used. In total, 712 different models were trained</w:t>
      </w:r>
      <w:r w:rsidR="003C0C08">
        <w:t>, a</w:t>
      </w:r>
      <w:r w:rsidR="004A78F8" w:rsidRPr="004A78F8">
        <w:t>lthough the actual number of trained models is significantly higher, since only the best</w:t>
      </w:r>
      <w:r w:rsidR="003C0C08">
        <w:t xml:space="preserve"> </w:t>
      </w:r>
      <w:r w:rsidR="004A78F8" w:rsidRPr="004A78F8">
        <w:t xml:space="preserve">models were retained during </w:t>
      </w:r>
      <w:r w:rsidR="00A514BF">
        <w:t>each</w:t>
      </w:r>
      <w:r w:rsidR="004A78F8" w:rsidRPr="004A78F8">
        <w:t xml:space="preserve"> respective run</w:t>
      </w:r>
      <w:r w:rsidR="00A514BF">
        <w:t>.</w:t>
      </w:r>
    </w:p>
    <w:p w14:paraId="502A0D88" w14:textId="427E2ACC" w:rsidR="00F16307" w:rsidRDefault="00F16307" w:rsidP="00944883">
      <w:pPr>
        <w:pStyle w:val="berschrift2"/>
      </w:pPr>
      <w:r w:rsidRPr="00585E55">
        <w:t>Location</w:t>
      </w:r>
    </w:p>
    <w:p w14:paraId="520236D8" w14:textId="67C39394" w:rsidR="0053282D" w:rsidRDefault="00577DFB" w:rsidP="00A2017D">
      <w:pPr>
        <w:ind w:firstLine="288"/>
        <w:jc w:val="both"/>
      </w:pPr>
      <w:r>
        <w:rPr>
          <w:noProof/>
        </w:rPr>
        <mc:AlternateContent>
          <mc:Choice Requires="wpg">
            <w:drawing>
              <wp:anchor distT="0" distB="0" distL="114300" distR="114300" simplePos="0" relativeHeight="251675648" behindDoc="0" locked="0" layoutInCell="1" allowOverlap="1" wp14:anchorId="5CFFBA87" wp14:editId="718DC1BD">
                <wp:simplePos x="0" y="0"/>
                <wp:positionH relativeFrom="column">
                  <wp:posOffset>3338830</wp:posOffset>
                </wp:positionH>
                <wp:positionV relativeFrom="paragraph">
                  <wp:posOffset>1336675</wp:posOffset>
                </wp:positionV>
                <wp:extent cx="3148330" cy="2088515"/>
                <wp:effectExtent l="0" t="0" r="0" b="6985"/>
                <wp:wrapTopAndBottom/>
                <wp:docPr id="16" name="Gruppieren 16"/>
                <wp:cNvGraphicFramePr/>
                <a:graphic xmlns:a="http://schemas.openxmlformats.org/drawingml/2006/main">
                  <a:graphicData uri="http://schemas.microsoft.com/office/word/2010/wordprocessingGroup">
                    <wpg:wgp>
                      <wpg:cNvGrpSpPr/>
                      <wpg:grpSpPr>
                        <a:xfrm>
                          <a:off x="0" y="0"/>
                          <a:ext cx="3148330" cy="2088515"/>
                          <a:chOff x="0" y="0"/>
                          <a:chExt cx="3148330" cy="2088515"/>
                        </a:xfrm>
                      </wpg:grpSpPr>
                      <pic:pic xmlns:pic="http://schemas.openxmlformats.org/drawingml/2006/picture">
                        <pic:nvPicPr>
                          <pic:cNvPr id="6" name="Grafik 6"/>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295275" y="0"/>
                            <a:ext cx="2645410" cy="1915160"/>
                          </a:xfrm>
                          <a:prstGeom prst="rect">
                            <a:avLst/>
                          </a:prstGeom>
                          <a:noFill/>
                          <a:ln>
                            <a:noFill/>
                          </a:ln>
                        </pic:spPr>
                      </pic:pic>
                      <wps:wsp>
                        <wps:cNvPr id="18" name="Textfeld 18"/>
                        <wps:cNvSpPr txBox="1"/>
                        <wps:spPr>
                          <a:xfrm>
                            <a:off x="0" y="1933575"/>
                            <a:ext cx="3148330" cy="154940"/>
                          </a:xfrm>
                          <a:prstGeom prst="rect">
                            <a:avLst/>
                          </a:prstGeom>
                          <a:solidFill>
                            <a:prstClr val="white"/>
                          </a:solidFill>
                          <a:ln>
                            <a:noFill/>
                          </a:ln>
                        </wps:spPr>
                        <wps:txbx>
                          <w:txbxContent>
                            <w:p w14:paraId="12AF56E0" w14:textId="521A8C71"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 xml:space="preserve">Fig. </w:t>
                              </w:r>
                              <w:r>
                                <w:rPr>
                                  <w:i w:val="0"/>
                                  <w:iCs w:val="0"/>
                                  <w:noProof/>
                                  <w:color w:val="auto"/>
                                  <w:sz w:val="16"/>
                                  <w:szCs w:val="16"/>
                                </w:rPr>
                                <w:t>5</w:t>
                              </w:r>
                              <w:r w:rsidRPr="00FF5B4F">
                                <w:rPr>
                                  <w:i w:val="0"/>
                                  <w:iCs w:val="0"/>
                                  <w:noProof/>
                                  <w:color w:val="auto"/>
                                  <w:sz w:val="16"/>
                                  <w:szCs w:val="16"/>
                                </w:rPr>
                                <w:t>, Distribution of one vs. all location target feature for class "anteri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CFFBA87" id="Gruppieren 16" o:spid="_x0000_s1029" style="position:absolute;left:0;text-align:left;margin-left:262.9pt;margin-top:105.25pt;width:247.9pt;height:164.45pt;z-index:251675648" coordsize="31483,20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">
                <v:shape id="Grafik 6" o:spid="_x0000_s1030" type="#_x0000_t75" style="position:absolute;left:2952;width:26454;height:19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">
                  <v:imagedata r:id="rId15" o:title=""/>
                </v:shape>
                <v:shape id="Textfeld 18" o:spid="_x0000_s1031" type="#_x0000_t202" style="position:absolute;top:19335;width:31483;height:15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12AF56E0" w14:textId="521A8C71"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 xml:space="preserve">Fig. </w:t>
                        </w:r>
                        <w:r>
                          <w:rPr>
                            <w:i w:val="0"/>
                            <w:iCs w:val="0"/>
                            <w:noProof/>
                            <w:color w:val="auto"/>
                            <w:sz w:val="16"/>
                            <w:szCs w:val="16"/>
                          </w:rPr>
                          <w:t>5</w:t>
                        </w:r>
                        <w:r w:rsidRPr="00FF5B4F">
                          <w:rPr>
                            <w:i w:val="0"/>
                            <w:iCs w:val="0"/>
                            <w:noProof/>
                            <w:color w:val="auto"/>
                            <w:sz w:val="16"/>
                            <w:szCs w:val="16"/>
                          </w:rPr>
                          <w:t>, Distribution of one vs. all location target feature for class "anterior"</w:t>
                        </w:r>
                      </w:p>
                    </w:txbxContent>
                  </v:textbox>
                </v:shape>
                <w10:wrap type="topAndBottom"/>
              </v:group>
            </w:pict>
          </mc:Fallback>
        </mc:AlternateContent>
      </w:r>
      <w:r w:rsidR="00E17777" w:rsidRPr="00E17777">
        <w:t>The dataset was prepared for location prediction as follows: Features containing non-laboratory values were removed. Features that allow direct inferences to the location were also removed (</w:t>
      </w:r>
      <w:r w:rsidR="004238D7" w:rsidRPr="00E17777">
        <w:t>i.e.,</w:t>
      </w:r>
      <w:r w:rsidR="00E17777" w:rsidRPr="00E17777">
        <w:t xml:space="preserve"> ac_abn_... and vit_abn_... columns). The location can thus only be predicted directly from laboratory values, which prevents an influence through other, </w:t>
      </w:r>
      <w:r w:rsidR="0006358C">
        <w:t>un</w:t>
      </w:r>
      <w:r w:rsidR="0006358C" w:rsidRPr="00E17777">
        <w:t>related</w:t>
      </w:r>
      <w:r w:rsidR="00E17777" w:rsidRPr="00E17777">
        <w:t xml:space="preserve"> values and thus allows the selection of a subset of laboratory tests per location.</w:t>
      </w:r>
      <w:r w:rsidR="004238D7">
        <w:t xml:space="preserve"> </w:t>
      </w:r>
      <w:r w:rsidR="004238D7" w:rsidRPr="004238D7">
        <w:t xml:space="preserve">In a further step, all samples that are not </w:t>
      </w:r>
      <w:r w:rsidR="003C0C08">
        <w:t xml:space="preserve">of a subtype of </w:t>
      </w:r>
      <w:r w:rsidR="004238D7" w:rsidRPr="004238D7">
        <w:t xml:space="preserve">uveitis were filtered out. The aim is to identify features that are relevant for the diagnosis of uveitis. Thus, samples that are not </w:t>
      </w:r>
      <w:r w:rsidR="00360448">
        <w:t xml:space="preserve">of a type of </w:t>
      </w:r>
      <w:r w:rsidR="004238D7" w:rsidRPr="004238D7">
        <w:t>uveitis are of no interest.</w:t>
      </w:r>
    </w:p>
    <w:p w14:paraId="0AF31548" w14:textId="64EA1EC0" w:rsidR="004A78F8" w:rsidRDefault="004A78F8" w:rsidP="004238D7">
      <w:pPr>
        <w:pStyle w:val="berschrift4"/>
      </w:pPr>
      <w:r>
        <w:t>Binary Classification</w:t>
      </w:r>
    </w:p>
    <w:p w14:paraId="069BA867" w14:textId="469F7DFE" w:rsidR="00710357" w:rsidRPr="00577DFB" w:rsidRDefault="00577DFB" w:rsidP="00577DFB">
      <w:pPr>
        <w:ind w:firstLine="360"/>
        <w:jc w:val="both"/>
      </w:pPr>
      <w:r>
        <w:rPr>
          <w:noProof/>
        </w:rPr>
        <mc:AlternateContent>
          <mc:Choice Requires="wpg">
            <w:drawing>
              <wp:anchor distT="0" distB="0" distL="114300" distR="114300" simplePos="0" relativeHeight="251669504" behindDoc="0" locked="0" layoutInCell="1" allowOverlap="1" wp14:anchorId="74031ED2" wp14:editId="664E740E">
                <wp:simplePos x="0" y="0"/>
                <wp:positionH relativeFrom="column">
                  <wp:posOffset>40640</wp:posOffset>
                </wp:positionH>
                <wp:positionV relativeFrom="paragraph">
                  <wp:posOffset>1659255</wp:posOffset>
                </wp:positionV>
                <wp:extent cx="2913380" cy="2199640"/>
                <wp:effectExtent l="0" t="0" r="1270" b="0"/>
                <wp:wrapTopAndBottom/>
                <wp:docPr id="14" name="Gruppieren 14"/>
                <wp:cNvGraphicFramePr/>
                <a:graphic xmlns:a="http://schemas.openxmlformats.org/drawingml/2006/main">
                  <a:graphicData uri="http://schemas.microsoft.com/office/word/2010/wordprocessingGroup">
                    <wpg:wgp>
                      <wpg:cNvGrpSpPr/>
                      <wpg:grpSpPr>
                        <a:xfrm>
                          <a:off x="0" y="0"/>
                          <a:ext cx="2913380" cy="2199640"/>
                          <a:chOff x="0" y="0"/>
                          <a:chExt cx="2913452" cy="2199948"/>
                        </a:xfrm>
                      </wpg:grpSpPr>
                      <pic:pic xmlns:pic="http://schemas.openxmlformats.org/drawingml/2006/picture">
                        <pic:nvPicPr>
                          <pic:cNvPr id="2" name="Grafik 2"/>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163902" y="0"/>
                            <a:ext cx="2749550" cy="2018030"/>
                          </a:xfrm>
                          <a:prstGeom prst="rect">
                            <a:avLst/>
                          </a:prstGeom>
                          <a:noFill/>
                          <a:ln>
                            <a:noFill/>
                          </a:ln>
                        </pic:spPr>
                      </pic:pic>
                      <wps:wsp>
                        <wps:cNvPr id="13" name="Textfeld 13"/>
                        <wps:cNvSpPr txBox="1"/>
                        <wps:spPr>
                          <a:xfrm>
                            <a:off x="0" y="2009936"/>
                            <a:ext cx="2518472" cy="190012"/>
                          </a:xfrm>
                          <a:prstGeom prst="rect">
                            <a:avLst/>
                          </a:prstGeom>
                          <a:solidFill>
                            <a:prstClr val="white"/>
                          </a:solidFill>
                          <a:ln>
                            <a:noFill/>
                          </a:ln>
                        </wps:spPr>
                        <wps:txbx>
                          <w:txbxContent>
                            <w:p w14:paraId="0CEE4C45" w14:textId="339B96BD"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3</w:t>
                              </w:r>
                              <w:r w:rsidRPr="00FF5B4F">
                                <w:rPr>
                                  <w:i w:val="0"/>
                                  <w:iCs w:val="0"/>
                                  <w:noProof/>
                                  <w:color w:val="auto"/>
                                  <w:sz w:val="16"/>
                                  <w:szCs w:val="16"/>
                                </w:rPr>
                                <w:t>, Distribution of binary location target fe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4031ED2" id="Gruppieren 14" o:spid="_x0000_s1032" style="position:absolute;left:0;text-align:left;margin-left:3.2pt;margin-top:130.65pt;width:229.4pt;height:173.2pt;z-index:251669504;mso-height-relative:margin" coordsize="29134,219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">
                <v:shape id="Grafik 2" o:spid="_x0000_s1033" type="#_x0000_t75" style="position:absolute;left:1639;width:27495;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">
                  <v:imagedata r:id="rId17" o:title=""/>
                </v:shape>
                <v:shape id="Textfeld 13" o:spid="_x0000_s1034" type="#_x0000_t202" style="position:absolute;top:20099;width:25184;height:1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0CEE4C45" w14:textId="339B96BD" w:rsidR="00FF5B4F" w:rsidRPr="00FF5B4F" w:rsidRDefault="00FF5B4F" w:rsidP="00FF5B4F">
                        <w:pPr>
                          <w:pStyle w:val="Beschriftung"/>
                          <w:jc w:val="left"/>
                          <w:rPr>
                            <w:i w:val="0"/>
                            <w:iCs w:val="0"/>
                            <w:noProof/>
                            <w:color w:val="auto"/>
                            <w:sz w:val="16"/>
                            <w:szCs w:val="16"/>
                          </w:rPr>
                        </w:pPr>
                        <w:r w:rsidRPr="00FF5B4F">
                          <w:rPr>
                            <w:i w:val="0"/>
                            <w:iCs w:val="0"/>
                            <w:noProof/>
                            <w:color w:val="auto"/>
                            <w:sz w:val="16"/>
                            <w:szCs w:val="16"/>
                          </w:rPr>
                          <w:t>Fig.</w:t>
                        </w:r>
                        <w:r>
                          <w:rPr>
                            <w:i w:val="0"/>
                            <w:iCs w:val="0"/>
                            <w:noProof/>
                            <w:color w:val="auto"/>
                            <w:sz w:val="16"/>
                            <w:szCs w:val="16"/>
                          </w:rPr>
                          <w:t>3</w:t>
                        </w:r>
                        <w:r w:rsidRPr="00FF5B4F">
                          <w:rPr>
                            <w:i w:val="0"/>
                            <w:iCs w:val="0"/>
                            <w:noProof/>
                            <w:color w:val="auto"/>
                            <w:sz w:val="16"/>
                            <w:szCs w:val="16"/>
                          </w:rPr>
                          <w:t>, Distribution of binary location target feature</w:t>
                        </w:r>
                      </w:p>
                    </w:txbxContent>
                  </v:textbox>
                </v:shape>
                <w10:wrap type="topAndBottom"/>
              </v:group>
            </w:pict>
          </mc:Fallback>
        </mc:AlternateContent>
      </w:r>
      <w:r w:rsidR="0006358C" w:rsidRPr="0006358C">
        <w:t xml:space="preserve">In the binary case, the target </w:t>
      </w:r>
      <w:r w:rsidR="007D522E">
        <w:t>feature</w:t>
      </w:r>
      <w:r w:rsidR="0006358C" w:rsidRPr="0006358C">
        <w:t xml:space="preserve"> can only take on the value </w:t>
      </w:r>
      <w:r>
        <w:t>‘</w:t>
      </w:r>
      <w:r w:rsidR="0006358C" w:rsidRPr="00577DFB">
        <w:rPr>
          <w:i/>
        </w:rPr>
        <w:t>anterior</w:t>
      </w:r>
      <w:r>
        <w:t>’</w:t>
      </w:r>
      <w:r w:rsidR="0006358C" w:rsidRPr="0006358C">
        <w:t xml:space="preserve"> or</w:t>
      </w:r>
      <w:r>
        <w:t xml:space="preserve"> ‘</w:t>
      </w:r>
      <w:r w:rsidR="0006358C" w:rsidRPr="00577DFB">
        <w:rPr>
          <w:i/>
        </w:rPr>
        <w:t>posterior</w:t>
      </w:r>
      <w:r>
        <w:t>’</w:t>
      </w:r>
      <w:r w:rsidR="0006358C" w:rsidRPr="0006358C">
        <w:t xml:space="preserve">. </w:t>
      </w:r>
      <w:r w:rsidR="00546A28" w:rsidRPr="00546A28">
        <w:t xml:space="preserve">Figure </w:t>
      </w:r>
      <w:r w:rsidR="00FF5B4F">
        <w:t>3</w:t>
      </w:r>
      <w:r w:rsidR="00546A28" w:rsidRPr="00546A28">
        <w:t xml:space="preserve"> shows the imbalance between the two classes. Based on this distribution, a baseline model was developed that randomly predicts based on the prior probability distribution. In this binary case, a Macro F1</w:t>
      </w:r>
      <w:r w:rsidR="00A2017D">
        <w:t>-</w:t>
      </w:r>
      <w:r w:rsidR="00546A28" w:rsidRPr="00546A28">
        <w:t xml:space="preserve">score of </w:t>
      </w:r>
      <w:r w:rsidR="00546A28" w:rsidRPr="00360448">
        <w:rPr>
          <w:rStyle w:val="berschrift3Zchn"/>
        </w:rPr>
        <w:t>~0.49</w:t>
      </w:r>
      <w:r w:rsidR="00546A28" w:rsidRPr="00546A28">
        <w:t xml:space="preserve"> (complete, uveitis positive dataset) is obtained</w:t>
      </w:r>
      <w:r>
        <w:t xml:space="preserve"> by the baseline model</w:t>
      </w:r>
      <w:r w:rsidR="00546A28" w:rsidRPr="00546A28">
        <w:t xml:space="preserve"> on the test set. For a uniform distribution, we would expect a score of </w:t>
      </w:r>
      <w:r w:rsidR="00546A28" w:rsidRPr="00360448">
        <w:rPr>
          <w:rStyle w:val="berschrift3Zchn"/>
        </w:rPr>
        <w:t>0.5</w:t>
      </w:r>
      <w:r w:rsidR="00546A28" w:rsidRPr="00546A28">
        <w:t xml:space="preserve">. The classes have a prior probability of </w:t>
      </w:r>
      <w:r w:rsidR="00546A28" w:rsidRPr="00360448">
        <w:rPr>
          <w:i/>
        </w:rPr>
        <w:t>anterior segment</w:t>
      </w:r>
      <w:r w:rsidR="00546A28" w:rsidRPr="00546A28">
        <w:t xml:space="preserve"> </w:t>
      </w:r>
      <w:r w:rsidR="00546A28" w:rsidRPr="00360448">
        <w:rPr>
          <w:rStyle w:val="berschrift3Zchn"/>
        </w:rPr>
        <w:t>= 0.31</w:t>
      </w:r>
      <w:r w:rsidR="00546A28" w:rsidRPr="00546A28">
        <w:t xml:space="preserve"> and </w:t>
      </w:r>
      <w:r w:rsidR="00546A28" w:rsidRPr="00360448">
        <w:rPr>
          <w:i/>
        </w:rPr>
        <w:t>posterior segment = 0.69</w:t>
      </w:r>
      <w:r w:rsidR="00546A28" w:rsidRPr="00546A28">
        <w:t>.</w:t>
      </w:r>
      <w:r w:rsidR="00546A28">
        <w:t xml:space="preserve">  </w:t>
      </w:r>
      <w:r w:rsidR="00673F8A" w:rsidRPr="00673F8A">
        <w:t>All seven algorithms mentioned were tested here.</w:t>
      </w:r>
    </w:p>
    <w:p w14:paraId="6FAC2B6B" w14:textId="47B48607" w:rsidR="00546A28" w:rsidRDefault="004A78F8" w:rsidP="00546A28">
      <w:pPr>
        <w:pStyle w:val="berschrift4"/>
      </w:pPr>
      <w:r>
        <w:t>Multiclass Classification</w:t>
      </w:r>
    </w:p>
    <w:p w14:paraId="4E2AD8E0" w14:textId="6FB15D3A" w:rsidR="00710357" w:rsidRPr="00673F8A" w:rsidRDefault="00577DFB" w:rsidP="00A2017D">
      <w:pPr>
        <w:ind w:firstLine="360"/>
        <w:jc w:val="both"/>
      </w:pPr>
      <w:r>
        <w:rPr>
          <w:noProof/>
        </w:rPr>
        <mc:AlternateContent>
          <mc:Choice Requires="wpg">
            <w:drawing>
              <wp:anchor distT="0" distB="0" distL="114300" distR="114300" simplePos="0" relativeHeight="251679744" behindDoc="0" locked="0" layoutInCell="1" allowOverlap="1" wp14:anchorId="081DD1F5" wp14:editId="244C4C3E">
                <wp:simplePos x="0" y="0"/>
                <wp:positionH relativeFrom="column">
                  <wp:posOffset>3424555</wp:posOffset>
                </wp:positionH>
                <wp:positionV relativeFrom="paragraph">
                  <wp:posOffset>-14605</wp:posOffset>
                </wp:positionV>
                <wp:extent cx="2957830" cy="2253615"/>
                <wp:effectExtent l="0" t="0" r="0" b="0"/>
                <wp:wrapTopAndBottom/>
                <wp:docPr id="25" name="Gruppieren 25"/>
                <wp:cNvGraphicFramePr/>
                <a:graphic xmlns:a="http://schemas.openxmlformats.org/drawingml/2006/main">
                  <a:graphicData uri="http://schemas.microsoft.com/office/word/2010/wordprocessingGroup">
                    <wpg:wgp>
                      <wpg:cNvGrpSpPr/>
                      <wpg:grpSpPr>
                        <a:xfrm>
                          <a:off x="0" y="0"/>
                          <a:ext cx="2957830" cy="2253615"/>
                          <a:chOff x="0" y="0"/>
                          <a:chExt cx="2957830" cy="2253615"/>
                        </a:xfrm>
                      </wpg:grpSpPr>
                      <pic:pic xmlns:pic="http://schemas.openxmlformats.org/drawingml/2006/picture">
                        <pic:nvPicPr>
                          <pic:cNvPr id="8" name="Grafik 8"/>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57830" cy="2013585"/>
                          </a:xfrm>
                          <a:prstGeom prst="rect">
                            <a:avLst/>
                          </a:prstGeom>
                          <a:noFill/>
                          <a:ln>
                            <a:noFill/>
                          </a:ln>
                        </pic:spPr>
                      </pic:pic>
                      <wps:wsp>
                        <wps:cNvPr id="24" name="Textfeld 24"/>
                        <wps:cNvSpPr txBox="1"/>
                        <wps:spPr>
                          <a:xfrm>
                            <a:off x="0" y="2009775"/>
                            <a:ext cx="2957830" cy="243840"/>
                          </a:xfrm>
                          <a:prstGeom prst="rect">
                            <a:avLst/>
                          </a:prstGeom>
                          <a:solidFill>
                            <a:prstClr val="white"/>
                          </a:solidFill>
                          <a:ln>
                            <a:noFill/>
                          </a:ln>
                        </wps:spPr>
                        <wps:txbx>
                          <w:txbxContent>
                            <w:p w14:paraId="6D41C84F" w14:textId="0E61BD7B" w:rsidR="00577DFB" w:rsidRPr="00577DFB" w:rsidRDefault="00577DFB" w:rsidP="00577DFB">
                              <w:pPr>
                                <w:pStyle w:val="Beschriftung"/>
                                <w:jc w:val="both"/>
                                <w:rPr>
                                  <w:i w:val="0"/>
                                  <w:iCs w:val="0"/>
                                  <w:noProof/>
                                  <w:color w:val="auto"/>
                                  <w:sz w:val="16"/>
                                  <w:szCs w:val="16"/>
                                  <w:lang w:val="en-US"/>
                                </w:rPr>
                              </w:pPr>
                              <w:r w:rsidRPr="00577DFB">
                                <w:rPr>
                                  <w:i w:val="0"/>
                                  <w:iCs w:val="0"/>
                                  <w:noProof/>
                                  <w:color w:val="auto"/>
                                  <w:sz w:val="16"/>
                                  <w:szCs w:val="16"/>
                                </w:rPr>
                                <w:t>Fig. 6, Distribution of category feature after trans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81DD1F5" id="Gruppieren 25" o:spid="_x0000_s1035" style="position:absolute;left:0;text-align:left;margin-left:269.65pt;margin-top:-1.15pt;width:232.9pt;height:177.45pt;z-index:251679744" coordsize="29578,22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">
                <v:shape id="Grafik 8" o:spid="_x0000_s1036" type="#_x0000_t75" style="position:absolute;width:29578;height:20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">
                  <v:imagedata r:id="rId19" o:title=""/>
                </v:shape>
                <v:shape id="Textfeld 24" o:spid="_x0000_s1037" type="#_x0000_t202" style="position:absolute;top:20097;width:2957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6D41C84F" w14:textId="0E61BD7B" w:rsidR="00577DFB" w:rsidRPr="00577DFB" w:rsidRDefault="00577DFB" w:rsidP="00577DFB">
                        <w:pPr>
                          <w:pStyle w:val="Beschriftung"/>
                          <w:jc w:val="both"/>
                          <w:rPr>
                            <w:i w:val="0"/>
                            <w:iCs w:val="0"/>
                            <w:noProof/>
                            <w:color w:val="auto"/>
                            <w:sz w:val="16"/>
                            <w:szCs w:val="16"/>
                            <w:lang w:val="en-US"/>
                          </w:rPr>
                        </w:pPr>
                        <w:r w:rsidRPr="00577DFB">
                          <w:rPr>
                            <w:i w:val="0"/>
                            <w:iCs w:val="0"/>
                            <w:noProof/>
                            <w:color w:val="auto"/>
                            <w:sz w:val="16"/>
                            <w:szCs w:val="16"/>
                          </w:rPr>
                          <w:t>Fig. 6, Distribution of category feature after transformation</w:t>
                        </w:r>
                      </w:p>
                    </w:txbxContent>
                  </v:textbox>
                </v:shape>
                <w10:wrap type="topAndBottom"/>
              </v:group>
            </w:pict>
          </mc:Fallback>
        </mc:AlternateContent>
      </w:r>
      <w:r w:rsidR="0053282D" w:rsidRPr="0053282D">
        <w:t xml:space="preserve">In the Multiclass case, the class </w:t>
      </w:r>
      <w:r w:rsidR="0053282D" w:rsidRPr="00360448">
        <w:rPr>
          <w:i/>
        </w:rPr>
        <w:t>'Scleritis'</w:t>
      </w:r>
      <w:r w:rsidR="0053282D" w:rsidRPr="0053282D">
        <w:t xml:space="preserve"> was removed because the class has too few values. Thus, four classes remain: </w:t>
      </w:r>
      <w:r w:rsidR="0053282D" w:rsidRPr="00360448">
        <w:rPr>
          <w:i/>
        </w:rPr>
        <w:t>anterior, intermediate, panuveitis, posterior</w:t>
      </w:r>
      <w:r w:rsidR="0053282D" w:rsidRPr="0053282D">
        <w:t xml:space="preserve">. Figure </w:t>
      </w:r>
      <w:r w:rsidR="00FF5B4F">
        <w:t>4</w:t>
      </w:r>
      <w:r w:rsidR="0053282D" w:rsidRPr="0053282D">
        <w:t xml:space="preserve"> shows a relatively uniform distribution of classes (total, uveitis </w:t>
      </w:r>
      <w:r w:rsidR="00D75C7A" w:rsidRPr="0053282D">
        <w:t>positive</w:t>
      </w:r>
      <w:r w:rsidR="0053282D" w:rsidRPr="0053282D">
        <w:t xml:space="preserve"> datase</w:t>
      </w:r>
      <w:r>
        <w:t>t</w:t>
      </w:r>
      <w:r w:rsidR="0053282D" w:rsidRPr="0053282D">
        <w:t xml:space="preserve">). In the baseline model, we expect a score of </w:t>
      </w:r>
      <w:r w:rsidR="0053282D" w:rsidRPr="00360448">
        <w:rPr>
          <w:i/>
        </w:rPr>
        <w:t>~0.25</w:t>
      </w:r>
      <w:r w:rsidR="0053282D" w:rsidRPr="0053282D">
        <w:t xml:space="preserve"> with four uniformly distributed classes. We achieve a Macro F1 score of </w:t>
      </w:r>
      <w:r w:rsidR="0053282D" w:rsidRPr="00360448">
        <w:rPr>
          <w:rStyle w:val="berschrift3Zchn"/>
        </w:rPr>
        <w:t>~0.24</w:t>
      </w:r>
      <w:r>
        <w:rPr>
          <w:rStyle w:val="berschrift3Zchn"/>
        </w:rPr>
        <w:t xml:space="preserve"> </w:t>
      </w:r>
      <w:r w:rsidRPr="00577DFB">
        <w:rPr>
          <w:rStyle w:val="berschrift3Zchn"/>
          <w:i w:val="0"/>
        </w:rPr>
        <w:t>as a baseline</w:t>
      </w:r>
      <w:r w:rsidR="0053282D" w:rsidRPr="00360448">
        <w:rPr>
          <w:rStyle w:val="berschrift3Zchn"/>
        </w:rPr>
        <w:t>.</w:t>
      </w:r>
      <w:r w:rsidR="0053282D" w:rsidRPr="0053282D">
        <w:t xml:space="preserve"> Prior probability is </w:t>
      </w:r>
      <w:r w:rsidR="0053282D" w:rsidRPr="00360448">
        <w:rPr>
          <w:i/>
        </w:rPr>
        <w:t>anterior = 0.26, intermediate = 0.2, panuveitis = 0.26, posterior = 0.28</w:t>
      </w:r>
      <w:r w:rsidR="0053282D" w:rsidRPr="0053282D">
        <w:t>.</w:t>
      </w:r>
      <w:r w:rsidR="00673F8A">
        <w:t xml:space="preserve"> </w:t>
      </w:r>
      <w:r w:rsidR="00673F8A" w:rsidRPr="00673F8A">
        <w:t>As in the binary case, all the mentioned algorithms were used here.</w:t>
      </w:r>
    </w:p>
    <w:p w14:paraId="13806AE8" w14:textId="6A310FB0" w:rsidR="0053282D" w:rsidRPr="0053282D" w:rsidRDefault="004A78F8" w:rsidP="0053282D">
      <w:pPr>
        <w:pStyle w:val="berschrift4"/>
      </w:pPr>
      <w:r>
        <w:t>One vs. All</w:t>
      </w:r>
    </w:p>
    <w:p w14:paraId="7A7E0653" w14:textId="469A8888" w:rsidR="00577DFB" w:rsidRDefault="0053282D" w:rsidP="00577DFB">
      <w:pPr>
        <w:ind w:firstLine="288"/>
        <w:jc w:val="both"/>
      </w:pPr>
      <w:r w:rsidRPr="0053282D">
        <w:t xml:space="preserve">Here we focus specifically on feature importance. For each class of location (e.g., </w:t>
      </w:r>
      <w:r w:rsidRPr="00360448">
        <w:rPr>
          <w:i/>
        </w:rPr>
        <w:t>anterior, posterior</w:t>
      </w:r>
      <w:r w:rsidRPr="00360448">
        <w:t xml:space="preserve"> </w:t>
      </w:r>
      <w:r w:rsidRPr="0053282D">
        <w:t xml:space="preserve">etc.) a separate </w:t>
      </w:r>
    </w:p>
    <w:p w14:paraId="7FCC8DBD" w14:textId="426DA090" w:rsidR="0053282D" w:rsidRDefault="0053282D" w:rsidP="00577DFB">
      <w:pPr>
        <w:jc w:val="both"/>
      </w:pPr>
      <w:r w:rsidRPr="0053282D">
        <w:t xml:space="preserve">model is trained. All other classes are combined and described with </w:t>
      </w:r>
      <w:r w:rsidR="00360448">
        <w:t>‘</w:t>
      </w:r>
      <w:r w:rsidRPr="00360448">
        <w:rPr>
          <w:i/>
        </w:rPr>
        <w:t>other</w:t>
      </w:r>
      <w:r w:rsidR="00360448" w:rsidRPr="00360448">
        <w:rPr>
          <w:i/>
        </w:rPr>
        <w:t>’</w:t>
      </w:r>
      <w:r w:rsidRPr="0053282D">
        <w:t xml:space="preserve">. Figure </w:t>
      </w:r>
      <w:r w:rsidR="00FF5B4F">
        <w:t>5</w:t>
      </w:r>
      <w:r w:rsidRPr="0053282D">
        <w:t xml:space="preserve"> shows such a distribution in the case of </w:t>
      </w:r>
      <w:r w:rsidR="00F62D17">
        <w:t>“A</w:t>
      </w:r>
      <w:r w:rsidRPr="0053282D">
        <w:t xml:space="preserve">nterior vs. </w:t>
      </w:r>
      <w:r w:rsidR="00F62D17">
        <w:t>A</w:t>
      </w:r>
      <w:r w:rsidRPr="0053282D">
        <w:t>ll</w:t>
      </w:r>
      <w:r w:rsidR="00F62D17">
        <w:t>”</w:t>
      </w:r>
      <w:r w:rsidRPr="0053282D">
        <w:t>. The goal here was to develop a model that can predict the minority class and extract the important features from it.</w:t>
      </w:r>
      <w:r w:rsidR="00D75C7A">
        <w:t xml:space="preserve"> At this stage we only worked with XGBoost, as it </w:t>
      </w:r>
      <w:r w:rsidR="00577DFB">
        <w:t xml:space="preserve">was </w:t>
      </w:r>
      <w:r w:rsidR="00D75C7A">
        <w:t>one of the most promising candidates.</w:t>
      </w:r>
    </w:p>
    <w:p w14:paraId="6B59117F" w14:textId="2076CC55" w:rsidR="00F16307" w:rsidRDefault="00F16307" w:rsidP="0053282D">
      <w:pPr>
        <w:pStyle w:val="berschrift2"/>
      </w:pPr>
      <w:r w:rsidRPr="00585E55">
        <w:t>Category</w:t>
      </w:r>
    </w:p>
    <w:p w14:paraId="3C6339E7" w14:textId="03555BF2" w:rsidR="00577DFB" w:rsidRDefault="00AB4C2C" w:rsidP="00577DFB">
      <w:pPr>
        <w:ind w:firstLine="288"/>
        <w:jc w:val="both"/>
      </w:pPr>
      <w:r w:rsidRPr="00AB4C2C">
        <w:t xml:space="preserve">The "Category" feature can take the values </w:t>
      </w:r>
      <w:r w:rsidRPr="00AB4C2C">
        <w:rPr>
          <w:i/>
        </w:rPr>
        <w:t>'idiopathic'</w:t>
      </w:r>
      <w:r w:rsidRPr="00AB4C2C">
        <w:t xml:space="preserve">, </w:t>
      </w:r>
      <w:r w:rsidRPr="00AB4C2C">
        <w:rPr>
          <w:i/>
        </w:rPr>
        <w:t>'</w:t>
      </w:r>
      <w:r w:rsidR="00FF5B4F" w:rsidRPr="00AB4C2C">
        <w:rPr>
          <w:i/>
        </w:rPr>
        <w:t>infectious</w:t>
      </w:r>
      <w:r w:rsidRPr="00AB4C2C">
        <w:rPr>
          <w:i/>
        </w:rPr>
        <w:t>'</w:t>
      </w:r>
      <w:r w:rsidRPr="00AB4C2C">
        <w:t xml:space="preserve">, </w:t>
      </w:r>
      <w:r w:rsidRPr="00AB4C2C">
        <w:rPr>
          <w:i/>
        </w:rPr>
        <w:t>'neoplastic masquerade'</w:t>
      </w:r>
      <w:r w:rsidRPr="00AB4C2C">
        <w:t xml:space="preserve">, </w:t>
      </w:r>
      <w:r w:rsidRPr="00AB4C2C">
        <w:rPr>
          <w:i/>
        </w:rPr>
        <w:t>'nonneoplastic masquerade'</w:t>
      </w:r>
      <w:r w:rsidRPr="00AB4C2C">
        <w:t xml:space="preserve">, </w:t>
      </w:r>
      <w:r w:rsidRPr="00AB4C2C">
        <w:rPr>
          <w:i/>
        </w:rPr>
        <w:t>'not uveitis'</w:t>
      </w:r>
      <w:r w:rsidRPr="00AB4C2C">
        <w:t xml:space="preserve">, </w:t>
      </w:r>
      <w:r w:rsidRPr="00AB4C2C">
        <w:rPr>
          <w:i/>
        </w:rPr>
        <w:t>'scleritis</w:t>
      </w:r>
      <w:r>
        <w:t>’</w:t>
      </w:r>
      <w:r w:rsidRPr="00AB4C2C">
        <w:t xml:space="preserve">, </w:t>
      </w:r>
      <w:r w:rsidRPr="00AB4C2C">
        <w:rPr>
          <w:i/>
        </w:rPr>
        <w:t>'systemic'</w:t>
      </w:r>
      <w:r w:rsidRPr="00AB4C2C">
        <w:t xml:space="preserve"> and </w:t>
      </w:r>
      <w:r w:rsidRPr="00AB4C2C">
        <w:rPr>
          <w:i/>
        </w:rPr>
        <w:t>'wds'</w:t>
      </w:r>
      <w:r w:rsidRPr="00AB4C2C">
        <w:t xml:space="preserve">. </w:t>
      </w:r>
      <w:r w:rsidRPr="00AB4C2C">
        <w:rPr>
          <w:i/>
        </w:rPr>
        <w:t>'neoplastic masquerade'</w:t>
      </w:r>
      <w:r w:rsidRPr="00AB4C2C">
        <w:t xml:space="preserve"> and </w:t>
      </w:r>
      <w:r w:rsidRPr="00AB4C2C">
        <w:rPr>
          <w:i/>
        </w:rPr>
        <w:t xml:space="preserve">'nonneoplastic masquerade' </w:t>
      </w:r>
      <w:r w:rsidRPr="00AB4C2C">
        <w:t xml:space="preserve">were transferred to the category </w:t>
      </w:r>
      <w:r w:rsidRPr="00AB4C2C">
        <w:rPr>
          <w:i/>
        </w:rPr>
        <w:t>'not uveitis'</w:t>
      </w:r>
      <w:r w:rsidRPr="00AB4C2C">
        <w:t>.  Again, features that allow a direct inference to the feature "Category" were removed. All features containing the following substrings were removed: 'hla', 'ac_',</w:t>
      </w:r>
      <w:r>
        <w:t xml:space="preserve"> </w:t>
      </w:r>
      <w:r w:rsidRPr="00AB4C2C">
        <w:t>'vit_',</w:t>
      </w:r>
      <w:r>
        <w:t xml:space="preserve"> </w:t>
      </w:r>
      <w:r w:rsidRPr="00AB4C2C">
        <w:t>'loc'</w:t>
      </w:r>
      <w:r>
        <w:t xml:space="preserve"> (location)</w:t>
      </w:r>
      <w:r w:rsidRPr="00AB4C2C">
        <w:t>,</w:t>
      </w:r>
      <w:r>
        <w:t xml:space="preserve"> </w:t>
      </w:r>
      <w:r w:rsidRPr="00AB4C2C">
        <w:rPr>
          <w:i/>
        </w:rPr>
        <w:t>'race'</w:t>
      </w:r>
      <w:r w:rsidRPr="00AB4C2C">
        <w:t xml:space="preserve"> and </w:t>
      </w:r>
      <w:r w:rsidRPr="00AB4C2C">
        <w:rPr>
          <w:i/>
        </w:rPr>
        <w:t>'specific_diagnosis'</w:t>
      </w:r>
      <w:r w:rsidRPr="00AB4C2C">
        <w:t xml:space="preserve">. The classes were merged as shown in figure </w:t>
      </w:r>
      <w:r w:rsidR="00FF5B4F">
        <w:t>6</w:t>
      </w:r>
      <w:r w:rsidRPr="00AB4C2C">
        <w:t xml:space="preserve">. In the baseline, we obtained an f1-score of </w:t>
      </w:r>
      <m:oMath>
        <m:r>
          <w:rPr>
            <w:rFonts w:ascii="Cambria Math" w:hAnsi="Cambria Math"/>
          </w:rPr>
          <m:t>0.24</m:t>
        </m:r>
      </m:oMath>
      <w:r w:rsidRPr="00AB4C2C">
        <w:t xml:space="preserve"> for four classes</w:t>
      </w:r>
      <w:r w:rsidR="00577DFB">
        <w:t xml:space="preserve"> as a baseline</w:t>
      </w:r>
      <w:r w:rsidRPr="00AB4C2C">
        <w:t>.</w:t>
      </w:r>
    </w:p>
    <w:p w14:paraId="70C1F6B4" w14:textId="0B643625" w:rsidR="00627EA9" w:rsidRDefault="00F16307" w:rsidP="00E578F1">
      <w:pPr>
        <w:pStyle w:val="berschrift2"/>
      </w:pPr>
      <w:r w:rsidRPr="00585E55">
        <w:lastRenderedPageBreak/>
        <w:t>Specific Diagnosis</w:t>
      </w:r>
    </w:p>
    <w:p w14:paraId="02779918" w14:textId="55548725" w:rsidR="005826E8" w:rsidRDefault="00A2017D" w:rsidP="00AB4C2C">
      <w:pPr>
        <w:ind w:firstLine="216"/>
        <w:jc w:val="both"/>
        <w:rPr>
          <w:smallCaps/>
          <w:noProof/>
        </w:rPr>
      </w:pPr>
      <w:r>
        <w:rPr>
          <w:noProof/>
        </w:rPr>
        <mc:AlternateContent>
          <mc:Choice Requires="wpg">
            <w:drawing>
              <wp:anchor distT="0" distB="0" distL="114300" distR="114300" simplePos="0" relativeHeight="251662336" behindDoc="0" locked="0" layoutInCell="1" allowOverlap="1" wp14:anchorId="7C7FF314" wp14:editId="3B257719">
                <wp:simplePos x="0" y="0"/>
                <wp:positionH relativeFrom="column">
                  <wp:posOffset>3291205</wp:posOffset>
                </wp:positionH>
                <wp:positionV relativeFrom="paragraph">
                  <wp:posOffset>177800</wp:posOffset>
                </wp:positionV>
                <wp:extent cx="3122930" cy="2248535"/>
                <wp:effectExtent l="0" t="0" r="1270" b="0"/>
                <wp:wrapTopAndBottom/>
                <wp:docPr id="5" name="Gruppieren 5"/>
                <wp:cNvGraphicFramePr/>
                <a:graphic xmlns:a="http://schemas.openxmlformats.org/drawingml/2006/main">
                  <a:graphicData uri="http://schemas.microsoft.com/office/word/2010/wordprocessingGroup">
                    <wpg:wgp>
                      <wpg:cNvGrpSpPr/>
                      <wpg:grpSpPr>
                        <a:xfrm>
                          <a:off x="0" y="0"/>
                          <a:ext cx="3122930" cy="2248535"/>
                          <a:chOff x="0" y="0"/>
                          <a:chExt cx="3308985" cy="2180590"/>
                        </a:xfrm>
                      </wpg:grpSpPr>
                      <pic:pic xmlns:pic="http://schemas.openxmlformats.org/drawingml/2006/picture">
                        <pic:nvPicPr>
                          <pic:cNvPr id="9" name="Grafik 9"/>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308985" cy="1819910"/>
                          </a:xfrm>
                          <a:prstGeom prst="rect">
                            <a:avLst/>
                          </a:prstGeom>
                          <a:noFill/>
                          <a:ln>
                            <a:noFill/>
                          </a:ln>
                        </pic:spPr>
                      </pic:pic>
                      <wps:wsp>
                        <wps:cNvPr id="10" name="Textfeld 10"/>
                        <wps:cNvSpPr txBox="1"/>
                        <wps:spPr>
                          <a:xfrm>
                            <a:off x="0" y="1819910"/>
                            <a:ext cx="3123565" cy="360680"/>
                          </a:xfrm>
                          <a:prstGeom prst="rect">
                            <a:avLst/>
                          </a:prstGeom>
                          <a:solidFill>
                            <a:prstClr val="white"/>
                          </a:solidFill>
                          <a:ln>
                            <a:noFill/>
                          </a:ln>
                        </wps:spPr>
                        <wps:txbx>
                          <w:txbxContent>
                            <w:p w14:paraId="7A2C510B" w14:textId="67327509"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FF5B4F">
                                <w:rPr>
                                  <w:i w:val="0"/>
                                  <w:iCs w:val="0"/>
                                  <w:noProof/>
                                  <w:color w:val="auto"/>
                                  <w:sz w:val="16"/>
                                  <w:szCs w:val="16"/>
                                </w:rPr>
                                <w:t>7</w:t>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C7FF314" id="Gruppieren 5" o:spid="_x0000_s1038" style="position:absolute;left:0;text-align:left;margin-left:259.15pt;margin-top:14pt;width:245.9pt;height:177.05pt;z-index:251662336;mso-width-relative:margin;mso-height-relative:margin" coordsize="33089,21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">
                <v:shape id="Grafik 9" o:spid="_x0000_s1039" type="#_x0000_t75" style="position:absolute;width:33089;height:181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">
                  <v:imagedata r:id="rId21" o:title=""/>
                </v:shape>
                <v:shape id="Textfeld 10" o:spid="_x0000_s1040" type="#_x0000_t202" style="position:absolute;top:18199;width:31235;height:36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A2C510B" w14:textId="67327509"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FF5B4F">
                          <w:rPr>
                            <w:i w:val="0"/>
                            <w:iCs w:val="0"/>
                            <w:noProof/>
                            <w:color w:val="auto"/>
                            <w:sz w:val="16"/>
                            <w:szCs w:val="16"/>
                          </w:rPr>
                          <w:t>7</w:t>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v:textbox>
                </v:shape>
                <w10:wrap type="topAndBottom"/>
              </v:group>
            </w:pict>
          </mc:Fallback>
        </mc:AlternateContent>
      </w:r>
      <w:r w:rsidR="00673F8A" w:rsidRPr="00673F8A">
        <w:t>Specific Diagnosis is a target feature with a high number of classes. The class "idiopathic" is the majority class</w:t>
      </w:r>
      <w:r w:rsidR="00673F8A">
        <w:t xml:space="preserve"> and is comprised of the sub-classes </w:t>
      </w:r>
      <w:r w:rsidR="00673F8A" w:rsidRPr="00673F8A">
        <w:t>'idiopathic_anterior', 'idopathic_posterior' and 'idiopathic_panuveitis'</w:t>
      </w:r>
      <w:r w:rsidR="00673F8A">
        <w:t xml:space="preserve">. </w:t>
      </w:r>
      <w:r w:rsidR="00673F8A" w:rsidRPr="00673F8A">
        <w:t xml:space="preserve">We randomly removed samples with the class "idiopathic" until there were only 140 samples left in the dataset. We </w:t>
      </w:r>
      <w:r w:rsidR="00673F8A">
        <w:t xml:space="preserve">then </w:t>
      </w:r>
      <w:r w:rsidR="00673F8A" w:rsidRPr="00673F8A">
        <w:t xml:space="preserve">obtained better results </w:t>
      </w:r>
      <w:r w:rsidR="00673F8A">
        <w:t>as</w:t>
      </w:r>
      <w:r w:rsidR="00673F8A" w:rsidRPr="00673F8A">
        <w:t xml:space="preserve"> the classes were </w:t>
      </w:r>
      <w:r w:rsidR="00673F8A">
        <w:t>more uniformly</w:t>
      </w:r>
      <w:r w:rsidR="00673F8A" w:rsidRPr="00673F8A">
        <w:t xml:space="preserve"> distributed. Classes with an absolute frequency of &lt;20 were transferred to the class </w:t>
      </w:r>
      <w:r w:rsidR="00577DFB">
        <w:t>‘</w:t>
      </w:r>
      <w:r w:rsidR="00673F8A" w:rsidRPr="00577DFB">
        <w:rPr>
          <w:i/>
        </w:rPr>
        <w:t>other</w:t>
      </w:r>
      <w:r w:rsidR="00577DFB">
        <w:t xml:space="preserve">’. </w:t>
      </w:r>
      <w:r w:rsidR="00673F8A" w:rsidRPr="00673F8A">
        <w:t xml:space="preserve">The classes </w:t>
      </w:r>
      <w:r w:rsidR="00673F8A" w:rsidRPr="00577DFB">
        <w:rPr>
          <w:i/>
        </w:rPr>
        <w:t>'presumed_sarcoidoisis'</w:t>
      </w:r>
      <w:r w:rsidR="00673F8A" w:rsidRPr="00673F8A">
        <w:t xml:space="preserve"> and </w:t>
      </w:r>
      <w:r w:rsidR="00673F8A" w:rsidRPr="00577DFB">
        <w:rPr>
          <w:i/>
        </w:rPr>
        <w:t>'bx_proven_sarcoidoisis'</w:t>
      </w:r>
      <w:r w:rsidR="00673F8A" w:rsidRPr="00673F8A">
        <w:t xml:space="preserve"> were merged into the class 'sarcoidosis'. Thus, a total of 27 classes were merged into 12 classes. In the baseline model, we obtain a Macro F1 score of </w:t>
      </w:r>
      <m:oMath>
        <m:r>
          <w:rPr>
            <w:rFonts w:ascii="Cambria Math" w:hAnsi="Cambria Math"/>
          </w:rPr>
          <m:t>~0.07</m:t>
        </m:r>
      </m:oMath>
      <w:r w:rsidR="00673F8A" w:rsidRPr="00673F8A">
        <w:t xml:space="preserve">. A score of </w:t>
      </w:r>
      <m:oMath>
        <m:r>
          <w:rPr>
            <w:rFonts w:ascii="Cambria Math" w:hAnsi="Cambria Math"/>
          </w:rPr>
          <m:t>0.08</m:t>
        </m:r>
        <m:acc>
          <m:accPr>
            <m:chr m:val="̅"/>
            <m:ctrlPr>
              <w:rPr>
                <w:rFonts w:ascii="Cambria Math" w:hAnsi="Cambria Math"/>
                <w:i/>
              </w:rPr>
            </m:ctrlPr>
          </m:accPr>
          <m:e>
            <m:r>
              <w:rPr>
                <w:rFonts w:ascii="Cambria Math" w:hAnsi="Cambria Math"/>
              </w:rPr>
              <m:t>3</m:t>
            </m:r>
          </m:e>
        </m:acc>
      </m:oMath>
      <w:r w:rsidR="00673F8A" w:rsidRPr="00673F8A">
        <w:t xml:space="preserve"> would be expected for a uniform distribution. For the classification of </w:t>
      </w:r>
      <w:r w:rsidR="00D629EF">
        <w:t>“s</w:t>
      </w:r>
      <w:r w:rsidR="00673F8A" w:rsidRPr="00673F8A">
        <w:t>pecific</w:t>
      </w:r>
      <w:r w:rsidR="00D629EF">
        <w:t>_</w:t>
      </w:r>
      <w:r w:rsidR="00673F8A" w:rsidRPr="00673F8A">
        <w:t>diagnosis</w:t>
      </w:r>
      <w:r w:rsidR="00D629EF">
        <w:t>”</w:t>
      </w:r>
      <w:r w:rsidR="00673F8A" w:rsidRPr="00673F8A">
        <w:t xml:space="preserve"> all seven machine learning algorithms were used</w:t>
      </w:r>
      <w:r w:rsidR="00D629EF">
        <w:t>.</w:t>
      </w:r>
    </w:p>
    <w:p w14:paraId="5AAC58FC" w14:textId="3544712D" w:rsidR="00F16307" w:rsidRDefault="00F16307" w:rsidP="00F16307">
      <w:pPr>
        <w:pStyle w:val="berschrift1"/>
      </w:pPr>
      <w:r w:rsidRPr="00585E55">
        <w:t>Results</w:t>
      </w:r>
    </w:p>
    <w:p w14:paraId="1DB697ED" w14:textId="44942497" w:rsidR="009D224A" w:rsidRPr="00944883" w:rsidRDefault="009D224A" w:rsidP="00AF287E">
      <w:pPr>
        <w:ind w:firstLine="216"/>
        <w:jc w:val="both"/>
      </w:pPr>
      <w:r>
        <w:t>We recorded the Macro F1-Scores and Balanced Accuracy for every trained machine learning algorithm in the appendix A.</w:t>
      </w:r>
      <w:r w:rsidR="00AF287E">
        <w:t xml:space="preserve"> </w:t>
      </w:r>
      <w:r w:rsidR="00AF287E" w:rsidRPr="00AF287E">
        <w:t xml:space="preserve">In this section we discuss the best results per target </w:t>
      </w:r>
      <w:r w:rsidR="007D522E">
        <w:t>feature</w:t>
      </w:r>
      <w:r w:rsidR="00AF287E" w:rsidRPr="00AF287E">
        <w:t xml:space="preserve"> divided into datasets used.</w:t>
      </w:r>
      <w:r w:rsidR="00AF287E">
        <w:t xml:space="preserve"> </w:t>
      </w:r>
      <w:r w:rsidR="00944883" w:rsidRPr="00944883">
        <w:t xml:space="preserve">The following tables record the maximum score achieved by the respective model. For comparison, the score of the baseline model is given. The algorithms were trained with cross-validation (cv = 3). The standard deviation of the target metric (out of 3 cross-validation runs) is given in std. The column Strategy can take on four values and records the pre-processing strategy. "OneHot" signifies that a OneHotEncoding of the categorical </w:t>
      </w:r>
      <w:r w:rsidR="007D522E">
        <w:t>feature</w:t>
      </w:r>
      <w:r w:rsidR="00944883" w:rsidRPr="00944883">
        <w:t>s has taken place, and missing values are imputed either with most frequent values or by the mean value. "No OneHot" means that only an imputation of missing values has taken place. "OneHot+KNN" means that in addition to a OneHotEncoding the missing values were imputed by a KNN-algorithm (k=3). "KNNImputer" means that only one imputation was done by KNN (k=3)</w:t>
      </w:r>
      <w:r w:rsidR="00577DFB">
        <w:t xml:space="preserve"> with no OneHotEncoding</w:t>
      </w:r>
      <w:r w:rsidR="00944883" w:rsidRPr="00944883">
        <w:t>.</w:t>
      </w:r>
    </w:p>
    <w:p w14:paraId="44D28104" w14:textId="44CEE6E8" w:rsidR="00F16307" w:rsidRDefault="006476C9" w:rsidP="00DA6581">
      <w:pPr>
        <w:pStyle w:val="berschrift2"/>
        <w:jc w:val="both"/>
      </w:pPr>
      <w:r>
        <w:t>Location, Binary Classification</w:t>
      </w:r>
    </w:p>
    <w:p w14:paraId="37FBFBAF" w14:textId="1148B536" w:rsidR="00987E5E" w:rsidRPr="00987E5E" w:rsidRDefault="008C0E79" w:rsidP="009D5D9D">
      <w:pPr>
        <w:pStyle w:val="tablehead"/>
        <w:tabs>
          <w:tab w:val="num" w:pos="1080"/>
        </w:tabs>
        <w:rPr>
          <w:lang w:val="en-GB"/>
        </w:rPr>
      </w:pPr>
      <w:r>
        <w:rPr>
          <w:lang w:val="en-GB"/>
        </w:rPr>
        <w:t xml:space="preserve">Tbl 1. </w:t>
      </w:r>
      <w:r w:rsidR="00987E5E">
        <w:rPr>
          <w:lang w:val="en-GB"/>
        </w:rPr>
        <w:t xml:space="preserve">Macro F1-Score as </w:t>
      </w:r>
      <w:r w:rsidR="00987E5E" w:rsidRPr="009D5D9D">
        <w:t>target</w:t>
      </w:r>
      <w:r w:rsidR="00987E5E">
        <w:rPr>
          <w:lang w:val="en-GB"/>
        </w:rPr>
        <w:t xml:space="preserve">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987E5E" w14:paraId="4657DEF9" w14:textId="77777777" w:rsidTr="00987E5E">
        <w:tc>
          <w:tcPr>
            <w:tcW w:w="835" w:type="dxa"/>
          </w:tcPr>
          <w:p w14:paraId="253484F9" w14:textId="21E21FBD" w:rsidR="00987E5E" w:rsidRPr="00987E5E" w:rsidRDefault="00987E5E" w:rsidP="006476C9">
            <w:pPr>
              <w:rPr>
                <w:b/>
                <w:bCs/>
                <w:sz w:val="15"/>
                <w:szCs w:val="15"/>
              </w:rPr>
            </w:pPr>
            <w:r w:rsidRPr="00987E5E">
              <w:rPr>
                <w:b/>
                <w:bCs/>
                <w:sz w:val="15"/>
                <w:szCs w:val="15"/>
              </w:rPr>
              <w:t>Dataset</w:t>
            </w:r>
          </w:p>
        </w:tc>
        <w:tc>
          <w:tcPr>
            <w:tcW w:w="1063" w:type="dxa"/>
          </w:tcPr>
          <w:p w14:paraId="6ADE0604" w14:textId="2CAD5911" w:rsidR="00987E5E" w:rsidRPr="00987E5E" w:rsidRDefault="00987E5E" w:rsidP="006476C9">
            <w:pPr>
              <w:rPr>
                <w:b/>
                <w:bCs/>
                <w:sz w:val="15"/>
                <w:szCs w:val="15"/>
              </w:rPr>
            </w:pPr>
            <w:r w:rsidRPr="00987E5E">
              <w:rPr>
                <w:b/>
                <w:bCs/>
                <w:sz w:val="15"/>
                <w:szCs w:val="15"/>
              </w:rPr>
              <w:t>Strategy</w:t>
            </w:r>
          </w:p>
        </w:tc>
        <w:tc>
          <w:tcPr>
            <w:tcW w:w="922" w:type="dxa"/>
          </w:tcPr>
          <w:p w14:paraId="6299C52E" w14:textId="4CA9817E" w:rsidR="00987E5E" w:rsidRPr="00987E5E" w:rsidRDefault="00987E5E" w:rsidP="006476C9">
            <w:pPr>
              <w:rPr>
                <w:b/>
                <w:bCs/>
                <w:sz w:val="15"/>
                <w:szCs w:val="15"/>
              </w:rPr>
            </w:pPr>
            <w:r w:rsidRPr="00987E5E">
              <w:rPr>
                <w:b/>
                <w:bCs/>
                <w:sz w:val="15"/>
                <w:szCs w:val="15"/>
              </w:rPr>
              <w:t>Algorithm</w:t>
            </w:r>
          </w:p>
        </w:tc>
        <w:tc>
          <w:tcPr>
            <w:tcW w:w="780" w:type="dxa"/>
          </w:tcPr>
          <w:p w14:paraId="02382294" w14:textId="2AF2BBF5" w:rsidR="00987E5E" w:rsidRPr="00987E5E" w:rsidRDefault="00987E5E" w:rsidP="006476C9">
            <w:pPr>
              <w:rPr>
                <w:b/>
                <w:bCs/>
                <w:sz w:val="15"/>
                <w:szCs w:val="15"/>
              </w:rPr>
            </w:pPr>
            <w:r w:rsidRPr="00987E5E">
              <w:rPr>
                <w:b/>
                <w:bCs/>
                <w:sz w:val="15"/>
                <w:szCs w:val="15"/>
              </w:rPr>
              <w:t>Baseline</w:t>
            </w:r>
          </w:p>
        </w:tc>
        <w:tc>
          <w:tcPr>
            <w:tcW w:w="596" w:type="dxa"/>
          </w:tcPr>
          <w:p w14:paraId="402E6E1F" w14:textId="4A07F1AF" w:rsidR="00987E5E" w:rsidRPr="00987E5E" w:rsidRDefault="00987E5E" w:rsidP="006476C9">
            <w:pPr>
              <w:rPr>
                <w:b/>
                <w:bCs/>
                <w:sz w:val="15"/>
                <w:szCs w:val="15"/>
              </w:rPr>
            </w:pPr>
            <w:r w:rsidRPr="00987E5E">
              <w:rPr>
                <w:b/>
                <w:bCs/>
                <w:sz w:val="15"/>
                <w:szCs w:val="15"/>
              </w:rPr>
              <w:t>Score</w:t>
            </w:r>
          </w:p>
        </w:tc>
        <w:tc>
          <w:tcPr>
            <w:tcW w:w="660" w:type="dxa"/>
          </w:tcPr>
          <w:p w14:paraId="50437121" w14:textId="79BF7803" w:rsidR="00987E5E" w:rsidRPr="00987E5E" w:rsidRDefault="00987E5E" w:rsidP="006476C9">
            <w:pPr>
              <w:rPr>
                <w:b/>
                <w:bCs/>
                <w:sz w:val="15"/>
                <w:szCs w:val="15"/>
                <w:vertAlign w:val="superscript"/>
              </w:rPr>
            </w:pPr>
            <w:r w:rsidRPr="00987E5E">
              <w:rPr>
                <w:b/>
                <w:bCs/>
                <w:sz w:val="15"/>
                <w:szCs w:val="15"/>
              </w:rPr>
              <w:t>Std</w:t>
            </w:r>
            <w:r w:rsidRPr="00987E5E">
              <w:rPr>
                <w:b/>
                <w:bCs/>
                <w:sz w:val="15"/>
                <w:szCs w:val="15"/>
                <w:vertAlign w:val="superscript"/>
              </w:rPr>
              <w:t>a.</w:t>
            </w:r>
          </w:p>
        </w:tc>
      </w:tr>
      <w:tr w:rsidR="006850F5" w14:paraId="6D5D019D" w14:textId="77777777" w:rsidTr="00987E5E">
        <w:tc>
          <w:tcPr>
            <w:tcW w:w="835" w:type="dxa"/>
          </w:tcPr>
          <w:p w14:paraId="3411C415" w14:textId="2495B8A2" w:rsidR="00987E5E" w:rsidRPr="00987E5E" w:rsidRDefault="00987E5E" w:rsidP="006476C9">
            <w:pPr>
              <w:rPr>
                <w:sz w:val="15"/>
                <w:szCs w:val="15"/>
              </w:rPr>
            </w:pPr>
            <w:r w:rsidRPr="00987E5E">
              <w:rPr>
                <w:sz w:val="15"/>
                <w:szCs w:val="15"/>
              </w:rPr>
              <w:t>Complete</w:t>
            </w:r>
          </w:p>
        </w:tc>
        <w:tc>
          <w:tcPr>
            <w:tcW w:w="1063" w:type="dxa"/>
          </w:tcPr>
          <w:p w14:paraId="289C3A5D" w14:textId="2EC5FA46" w:rsidR="00987E5E" w:rsidRPr="00987E5E" w:rsidRDefault="00987E5E" w:rsidP="006476C9">
            <w:pPr>
              <w:rPr>
                <w:sz w:val="15"/>
                <w:szCs w:val="15"/>
              </w:rPr>
            </w:pPr>
            <w:r w:rsidRPr="00987E5E">
              <w:rPr>
                <w:sz w:val="15"/>
                <w:szCs w:val="15"/>
              </w:rPr>
              <w:t>OneHot</w:t>
            </w:r>
          </w:p>
        </w:tc>
        <w:tc>
          <w:tcPr>
            <w:tcW w:w="922" w:type="dxa"/>
          </w:tcPr>
          <w:p w14:paraId="0C77C85F" w14:textId="452677D4" w:rsidR="00987E5E" w:rsidRPr="00987E5E" w:rsidRDefault="00987E5E" w:rsidP="006476C9">
            <w:pPr>
              <w:rPr>
                <w:sz w:val="15"/>
                <w:szCs w:val="15"/>
              </w:rPr>
            </w:pPr>
            <w:r w:rsidRPr="00987E5E">
              <w:rPr>
                <w:sz w:val="15"/>
                <w:szCs w:val="15"/>
              </w:rPr>
              <w:t>XGBoost</w:t>
            </w:r>
          </w:p>
        </w:tc>
        <w:tc>
          <w:tcPr>
            <w:tcW w:w="780" w:type="dxa"/>
          </w:tcPr>
          <w:p w14:paraId="2ECAE86D" w14:textId="3CCDA417" w:rsidR="00987E5E" w:rsidRPr="00987E5E" w:rsidRDefault="00987E5E" w:rsidP="006476C9">
            <w:pPr>
              <w:rPr>
                <w:sz w:val="15"/>
                <w:szCs w:val="15"/>
              </w:rPr>
            </w:pPr>
            <w:r w:rsidRPr="00987E5E">
              <w:rPr>
                <w:sz w:val="15"/>
                <w:szCs w:val="15"/>
              </w:rPr>
              <w:t>0.49</w:t>
            </w:r>
          </w:p>
        </w:tc>
        <w:tc>
          <w:tcPr>
            <w:tcW w:w="596" w:type="dxa"/>
          </w:tcPr>
          <w:p w14:paraId="6A4E9C08" w14:textId="3E932A4F" w:rsidR="00987E5E" w:rsidRPr="00987E5E" w:rsidRDefault="00987E5E" w:rsidP="006476C9">
            <w:pPr>
              <w:rPr>
                <w:sz w:val="15"/>
                <w:szCs w:val="15"/>
              </w:rPr>
            </w:pPr>
            <w:r w:rsidRPr="00987E5E">
              <w:rPr>
                <w:sz w:val="15"/>
                <w:szCs w:val="15"/>
              </w:rPr>
              <w:t>0.54</w:t>
            </w:r>
          </w:p>
        </w:tc>
        <w:tc>
          <w:tcPr>
            <w:tcW w:w="660" w:type="dxa"/>
          </w:tcPr>
          <w:p w14:paraId="64C4CF99" w14:textId="5D2C632C" w:rsidR="00987E5E" w:rsidRPr="00987E5E" w:rsidRDefault="00987E5E" w:rsidP="006476C9">
            <w:pPr>
              <w:rPr>
                <w:sz w:val="15"/>
                <w:szCs w:val="15"/>
              </w:rPr>
            </w:pPr>
            <w:r w:rsidRPr="00987E5E">
              <w:rPr>
                <w:sz w:val="15"/>
                <w:szCs w:val="15"/>
              </w:rPr>
              <w:t>±0.04</w:t>
            </w:r>
          </w:p>
        </w:tc>
      </w:tr>
      <w:tr w:rsidR="006850F5" w14:paraId="4484FA5C" w14:textId="77777777" w:rsidTr="00987E5E">
        <w:tc>
          <w:tcPr>
            <w:tcW w:w="835" w:type="dxa"/>
          </w:tcPr>
          <w:p w14:paraId="2413C67E" w14:textId="4F165462" w:rsidR="00987E5E" w:rsidRPr="00987E5E" w:rsidRDefault="00987E5E" w:rsidP="006476C9">
            <w:pPr>
              <w:rPr>
                <w:sz w:val="15"/>
                <w:szCs w:val="15"/>
              </w:rPr>
            </w:pPr>
            <w:r w:rsidRPr="00987E5E">
              <w:rPr>
                <w:sz w:val="15"/>
                <w:szCs w:val="15"/>
              </w:rPr>
              <w:t>Male</w:t>
            </w:r>
          </w:p>
        </w:tc>
        <w:tc>
          <w:tcPr>
            <w:tcW w:w="1063" w:type="dxa"/>
          </w:tcPr>
          <w:p w14:paraId="25B29D53" w14:textId="53C606C9" w:rsidR="00987E5E" w:rsidRPr="00987E5E" w:rsidRDefault="00987E5E" w:rsidP="006476C9">
            <w:pPr>
              <w:rPr>
                <w:sz w:val="15"/>
                <w:szCs w:val="15"/>
              </w:rPr>
            </w:pPr>
            <w:r w:rsidRPr="00987E5E">
              <w:rPr>
                <w:sz w:val="15"/>
                <w:szCs w:val="15"/>
              </w:rPr>
              <w:t>No OneHot</w:t>
            </w:r>
          </w:p>
        </w:tc>
        <w:tc>
          <w:tcPr>
            <w:tcW w:w="922" w:type="dxa"/>
          </w:tcPr>
          <w:p w14:paraId="504A52EA" w14:textId="7F7949BA" w:rsidR="00987E5E" w:rsidRPr="00987E5E" w:rsidRDefault="00987E5E" w:rsidP="006476C9">
            <w:pPr>
              <w:rPr>
                <w:sz w:val="15"/>
                <w:szCs w:val="15"/>
              </w:rPr>
            </w:pPr>
            <w:r w:rsidRPr="00987E5E">
              <w:rPr>
                <w:sz w:val="15"/>
                <w:szCs w:val="15"/>
              </w:rPr>
              <w:t>AdaBoost</w:t>
            </w:r>
          </w:p>
        </w:tc>
        <w:tc>
          <w:tcPr>
            <w:tcW w:w="780" w:type="dxa"/>
          </w:tcPr>
          <w:p w14:paraId="6B837E48" w14:textId="37714DD0" w:rsidR="00987E5E" w:rsidRPr="00987E5E" w:rsidRDefault="00987E5E" w:rsidP="006476C9">
            <w:pPr>
              <w:rPr>
                <w:sz w:val="15"/>
                <w:szCs w:val="15"/>
              </w:rPr>
            </w:pPr>
            <w:r w:rsidRPr="00987E5E">
              <w:rPr>
                <w:sz w:val="15"/>
                <w:szCs w:val="15"/>
              </w:rPr>
              <w:t>0.52</w:t>
            </w:r>
          </w:p>
        </w:tc>
        <w:tc>
          <w:tcPr>
            <w:tcW w:w="596" w:type="dxa"/>
          </w:tcPr>
          <w:p w14:paraId="4E5BCC13" w14:textId="39437244" w:rsidR="00987E5E" w:rsidRPr="00987E5E" w:rsidRDefault="00987E5E" w:rsidP="006476C9">
            <w:pPr>
              <w:rPr>
                <w:sz w:val="15"/>
                <w:szCs w:val="15"/>
              </w:rPr>
            </w:pPr>
            <w:r w:rsidRPr="00987E5E">
              <w:rPr>
                <w:sz w:val="15"/>
                <w:szCs w:val="15"/>
              </w:rPr>
              <w:t>0.63</w:t>
            </w:r>
          </w:p>
        </w:tc>
        <w:tc>
          <w:tcPr>
            <w:tcW w:w="660" w:type="dxa"/>
          </w:tcPr>
          <w:p w14:paraId="32B0D26A" w14:textId="49877063" w:rsidR="00987E5E" w:rsidRPr="00987E5E" w:rsidRDefault="00987E5E" w:rsidP="006476C9">
            <w:pPr>
              <w:rPr>
                <w:sz w:val="15"/>
                <w:szCs w:val="15"/>
              </w:rPr>
            </w:pPr>
            <w:r w:rsidRPr="00987E5E">
              <w:rPr>
                <w:sz w:val="15"/>
                <w:szCs w:val="15"/>
              </w:rPr>
              <w:t>±0.02</w:t>
            </w:r>
          </w:p>
        </w:tc>
      </w:tr>
      <w:tr w:rsidR="006850F5" w14:paraId="3D40BE18" w14:textId="77777777" w:rsidTr="00987E5E">
        <w:tc>
          <w:tcPr>
            <w:tcW w:w="835" w:type="dxa"/>
          </w:tcPr>
          <w:p w14:paraId="3C856AB2" w14:textId="26B00FB1" w:rsidR="00987E5E" w:rsidRPr="00987E5E" w:rsidRDefault="00987E5E" w:rsidP="006476C9">
            <w:pPr>
              <w:rPr>
                <w:sz w:val="15"/>
                <w:szCs w:val="15"/>
              </w:rPr>
            </w:pPr>
            <w:r w:rsidRPr="00987E5E">
              <w:rPr>
                <w:sz w:val="15"/>
                <w:szCs w:val="15"/>
              </w:rPr>
              <w:t>Female</w:t>
            </w:r>
          </w:p>
        </w:tc>
        <w:tc>
          <w:tcPr>
            <w:tcW w:w="1063" w:type="dxa"/>
          </w:tcPr>
          <w:p w14:paraId="655B0F3F" w14:textId="6F433983" w:rsidR="00987E5E" w:rsidRPr="00987E5E" w:rsidRDefault="00987E5E" w:rsidP="006476C9">
            <w:pPr>
              <w:rPr>
                <w:sz w:val="15"/>
                <w:szCs w:val="15"/>
              </w:rPr>
            </w:pPr>
            <w:r w:rsidRPr="00987E5E">
              <w:rPr>
                <w:sz w:val="15"/>
                <w:szCs w:val="15"/>
              </w:rPr>
              <w:t>KNNImputer</w:t>
            </w:r>
          </w:p>
        </w:tc>
        <w:tc>
          <w:tcPr>
            <w:tcW w:w="922" w:type="dxa"/>
          </w:tcPr>
          <w:p w14:paraId="7164C2E5" w14:textId="4F3F3F8A" w:rsidR="00987E5E" w:rsidRPr="00987E5E" w:rsidRDefault="00987E5E" w:rsidP="006476C9">
            <w:pPr>
              <w:rPr>
                <w:sz w:val="15"/>
                <w:szCs w:val="15"/>
              </w:rPr>
            </w:pPr>
            <w:r w:rsidRPr="00987E5E">
              <w:rPr>
                <w:sz w:val="15"/>
                <w:szCs w:val="15"/>
              </w:rPr>
              <w:t>XGBoost</w:t>
            </w:r>
          </w:p>
        </w:tc>
        <w:tc>
          <w:tcPr>
            <w:tcW w:w="780" w:type="dxa"/>
          </w:tcPr>
          <w:p w14:paraId="778C72CB" w14:textId="221B1254" w:rsidR="00987E5E" w:rsidRPr="00987E5E" w:rsidRDefault="00987E5E" w:rsidP="006476C9">
            <w:pPr>
              <w:rPr>
                <w:sz w:val="15"/>
                <w:szCs w:val="15"/>
              </w:rPr>
            </w:pPr>
            <w:r w:rsidRPr="00987E5E">
              <w:rPr>
                <w:sz w:val="15"/>
                <w:szCs w:val="15"/>
              </w:rPr>
              <w:t>0.57</w:t>
            </w:r>
          </w:p>
        </w:tc>
        <w:tc>
          <w:tcPr>
            <w:tcW w:w="596" w:type="dxa"/>
          </w:tcPr>
          <w:p w14:paraId="4195B152" w14:textId="2E90795B" w:rsidR="00987E5E" w:rsidRPr="00987E5E" w:rsidRDefault="00987E5E" w:rsidP="006476C9">
            <w:pPr>
              <w:rPr>
                <w:sz w:val="15"/>
                <w:szCs w:val="15"/>
              </w:rPr>
            </w:pPr>
            <w:r w:rsidRPr="00987E5E">
              <w:rPr>
                <w:sz w:val="15"/>
                <w:szCs w:val="15"/>
              </w:rPr>
              <w:t>0.58</w:t>
            </w:r>
          </w:p>
        </w:tc>
        <w:tc>
          <w:tcPr>
            <w:tcW w:w="660" w:type="dxa"/>
          </w:tcPr>
          <w:p w14:paraId="26C06072" w14:textId="7DE6641D" w:rsidR="00987E5E" w:rsidRPr="00987E5E" w:rsidRDefault="00987E5E" w:rsidP="006476C9">
            <w:pPr>
              <w:rPr>
                <w:sz w:val="15"/>
                <w:szCs w:val="15"/>
              </w:rPr>
            </w:pPr>
            <w:r w:rsidRPr="00987E5E">
              <w:rPr>
                <w:sz w:val="15"/>
                <w:szCs w:val="15"/>
              </w:rPr>
              <w:t>±0.006</w:t>
            </w:r>
          </w:p>
        </w:tc>
      </w:tr>
    </w:tbl>
    <w:p w14:paraId="6B4464E9" w14:textId="1A4F25DE" w:rsidR="00987E5E" w:rsidRDefault="00987E5E" w:rsidP="00683FA5">
      <w:pPr>
        <w:pStyle w:val="tablefootnote"/>
        <w:numPr>
          <w:ilvl w:val="0"/>
          <w:numId w:val="13"/>
        </w:numPr>
        <w:ind w:left="58" w:hanging="29"/>
      </w:pPr>
      <w:r>
        <w:t>Std: Standard Deviation.</w:t>
      </w:r>
      <w:r w:rsidR="00B35D52">
        <w:rPr>
          <w:i/>
        </w:rPr>
        <w:t xml:space="preserve"> </w:t>
      </w:r>
    </w:p>
    <w:p w14:paraId="7021DD5A" w14:textId="0D9EA346" w:rsidR="00987E5E" w:rsidRDefault="008C0E79" w:rsidP="009D5D9D">
      <w:pPr>
        <w:pStyle w:val="tablehead"/>
        <w:tabs>
          <w:tab w:val="num" w:pos="1080"/>
        </w:tabs>
      </w:pPr>
      <w:r>
        <w:t xml:space="preserve">Tbl 2. </w:t>
      </w:r>
      <w:r w:rsidR="00987E5E">
        <w:t xml:space="preserve">Balanced </w:t>
      </w:r>
      <w:r w:rsidR="00987E5E" w:rsidRPr="009D5D9D">
        <w:rPr>
          <w:lang w:val="en-GB"/>
        </w:rPr>
        <w:t>Accuracy</w:t>
      </w:r>
      <w:r w:rsidR="00987E5E">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987E5E" w14:paraId="02A0ED3E" w14:textId="77777777" w:rsidTr="006850F5">
        <w:tc>
          <w:tcPr>
            <w:tcW w:w="852" w:type="dxa"/>
          </w:tcPr>
          <w:p w14:paraId="7325F2AD" w14:textId="77777777" w:rsidR="00987E5E" w:rsidRPr="00987E5E" w:rsidRDefault="00987E5E" w:rsidP="00DD0AA6">
            <w:pPr>
              <w:rPr>
                <w:b/>
                <w:sz w:val="15"/>
                <w:szCs w:val="15"/>
              </w:rPr>
            </w:pPr>
            <w:r w:rsidRPr="00987E5E">
              <w:rPr>
                <w:b/>
                <w:sz w:val="15"/>
                <w:szCs w:val="15"/>
              </w:rPr>
              <w:t>Dataset</w:t>
            </w:r>
          </w:p>
        </w:tc>
        <w:tc>
          <w:tcPr>
            <w:tcW w:w="1103" w:type="dxa"/>
          </w:tcPr>
          <w:p w14:paraId="11DBCB11" w14:textId="45607301" w:rsidR="00987E5E" w:rsidRPr="00987E5E" w:rsidRDefault="00987E5E" w:rsidP="00DD0AA6">
            <w:pPr>
              <w:rPr>
                <w:b/>
                <w:sz w:val="15"/>
                <w:szCs w:val="15"/>
              </w:rPr>
            </w:pPr>
            <w:r w:rsidRPr="00987E5E">
              <w:rPr>
                <w:b/>
                <w:sz w:val="15"/>
                <w:szCs w:val="15"/>
              </w:rPr>
              <w:t>Strategy</w:t>
            </w:r>
          </w:p>
        </w:tc>
        <w:tc>
          <w:tcPr>
            <w:tcW w:w="910" w:type="dxa"/>
          </w:tcPr>
          <w:p w14:paraId="380A0B17" w14:textId="2B42B6F4" w:rsidR="00987E5E" w:rsidRPr="00987E5E" w:rsidRDefault="00987E5E" w:rsidP="00DD0AA6">
            <w:pPr>
              <w:rPr>
                <w:b/>
                <w:sz w:val="15"/>
                <w:szCs w:val="15"/>
              </w:rPr>
            </w:pPr>
            <w:r w:rsidRPr="00987E5E">
              <w:rPr>
                <w:b/>
                <w:sz w:val="15"/>
                <w:szCs w:val="15"/>
              </w:rPr>
              <w:t>Algorithm</w:t>
            </w:r>
          </w:p>
        </w:tc>
        <w:tc>
          <w:tcPr>
            <w:tcW w:w="756" w:type="dxa"/>
          </w:tcPr>
          <w:p w14:paraId="745848DE" w14:textId="77777777" w:rsidR="00987E5E" w:rsidRPr="00987E5E" w:rsidRDefault="00987E5E" w:rsidP="00DD0AA6">
            <w:pPr>
              <w:rPr>
                <w:b/>
                <w:sz w:val="15"/>
                <w:szCs w:val="15"/>
              </w:rPr>
            </w:pPr>
            <w:r w:rsidRPr="00987E5E">
              <w:rPr>
                <w:b/>
                <w:sz w:val="15"/>
                <w:szCs w:val="15"/>
              </w:rPr>
              <w:t>Baseline</w:t>
            </w:r>
          </w:p>
        </w:tc>
        <w:tc>
          <w:tcPr>
            <w:tcW w:w="588" w:type="dxa"/>
          </w:tcPr>
          <w:p w14:paraId="79F072D8" w14:textId="4CEEF0D3" w:rsidR="00987E5E" w:rsidRPr="00987E5E" w:rsidRDefault="00987E5E" w:rsidP="00DD0AA6">
            <w:pPr>
              <w:rPr>
                <w:b/>
                <w:sz w:val="15"/>
                <w:szCs w:val="15"/>
              </w:rPr>
            </w:pPr>
            <w:r w:rsidRPr="00987E5E">
              <w:rPr>
                <w:b/>
                <w:sz w:val="15"/>
                <w:szCs w:val="15"/>
              </w:rPr>
              <w:t>Score</w:t>
            </w:r>
          </w:p>
        </w:tc>
        <w:tc>
          <w:tcPr>
            <w:tcW w:w="647" w:type="dxa"/>
          </w:tcPr>
          <w:p w14:paraId="1872AE99" w14:textId="6A3F8381" w:rsidR="00987E5E" w:rsidRPr="00987E5E" w:rsidRDefault="00987E5E" w:rsidP="00DD0AA6">
            <w:pPr>
              <w:rPr>
                <w:b/>
                <w:sz w:val="15"/>
                <w:szCs w:val="15"/>
                <w:vertAlign w:val="superscript"/>
              </w:rPr>
            </w:pPr>
            <w:r w:rsidRPr="00987E5E">
              <w:rPr>
                <w:b/>
                <w:sz w:val="15"/>
                <w:szCs w:val="15"/>
              </w:rPr>
              <w:t>Std</w:t>
            </w:r>
          </w:p>
        </w:tc>
      </w:tr>
      <w:tr w:rsidR="00987E5E" w14:paraId="5F048A07" w14:textId="77777777" w:rsidTr="006850F5">
        <w:tc>
          <w:tcPr>
            <w:tcW w:w="852" w:type="dxa"/>
          </w:tcPr>
          <w:p w14:paraId="72BA05D6" w14:textId="77777777" w:rsidR="00987E5E" w:rsidRPr="00987E5E" w:rsidRDefault="00987E5E" w:rsidP="00DD0AA6">
            <w:pPr>
              <w:rPr>
                <w:sz w:val="15"/>
                <w:szCs w:val="15"/>
              </w:rPr>
            </w:pPr>
            <w:r w:rsidRPr="00987E5E">
              <w:rPr>
                <w:sz w:val="15"/>
                <w:szCs w:val="15"/>
              </w:rPr>
              <w:t>Complete</w:t>
            </w:r>
          </w:p>
        </w:tc>
        <w:tc>
          <w:tcPr>
            <w:tcW w:w="1103" w:type="dxa"/>
          </w:tcPr>
          <w:p w14:paraId="657EEA4A" w14:textId="27A9CB87" w:rsidR="00987E5E" w:rsidRPr="00987E5E" w:rsidRDefault="00987E5E" w:rsidP="00DD0AA6">
            <w:pPr>
              <w:rPr>
                <w:sz w:val="15"/>
                <w:szCs w:val="15"/>
              </w:rPr>
            </w:pPr>
            <w:r w:rsidRPr="00987E5E">
              <w:rPr>
                <w:sz w:val="15"/>
                <w:szCs w:val="15"/>
              </w:rPr>
              <w:t>OneHot</w:t>
            </w:r>
          </w:p>
        </w:tc>
        <w:tc>
          <w:tcPr>
            <w:tcW w:w="910" w:type="dxa"/>
          </w:tcPr>
          <w:p w14:paraId="50EEF9EA" w14:textId="47818CDA" w:rsidR="00987E5E" w:rsidRPr="00987E5E" w:rsidRDefault="00987E5E" w:rsidP="00DD0AA6">
            <w:pPr>
              <w:rPr>
                <w:sz w:val="15"/>
                <w:szCs w:val="15"/>
              </w:rPr>
            </w:pPr>
            <w:r w:rsidRPr="00987E5E">
              <w:rPr>
                <w:sz w:val="15"/>
                <w:szCs w:val="15"/>
              </w:rPr>
              <w:t>XGBoost</w:t>
            </w:r>
          </w:p>
        </w:tc>
        <w:tc>
          <w:tcPr>
            <w:tcW w:w="756" w:type="dxa"/>
          </w:tcPr>
          <w:p w14:paraId="7AF66876" w14:textId="36BE7C37" w:rsidR="00987E5E" w:rsidRPr="00987E5E" w:rsidRDefault="00987E5E" w:rsidP="00DD0AA6">
            <w:pPr>
              <w:rPr>
                <w:sz w:val="15"/>
                <w:szCs w:val="15"/>
              </w:rPr>
            </w:pPr>
            <w:r w:rsidRPr="00987E5E">
              <w:rPr>
                <w:sz w:val="15"/>
                <w:szCs w:val="15"/>
              </w:rPr>
              <w:t>0.48</w:t>
            </w:r>
          </w:p>
        </w:tc>
        <w:tc>
          <w:tcPr>
            <w:tcW w:w="588" w:type="dxa"/>
          </w:tcPr>
          <w:p w14:paraId="5A126AA1" w14:textId="27A294C0" w:rsidR="00987E5E" w:rsidRPr="00987E5E" w:rsidRDefault="00987E5E" w:rsidP="00DD0AA6">
            <w:pPr>
              <w:rPr>
                <w:sz w:val="15"/>
                <w:szCs w:val="15"/>
              </w:rPr>
            </w:pPr>
            <w:r w:rsidRPr="00987E5E">
              <w:rPr>
                <w:sz w:val="15"/>
                <w:szCs w:val="15"/>
              </w:rPr>
              <w:t>0.56</w:t>
            </w:r>
          </w:p>
        </w:tc>
        <w:tc>
          <w:tcPr>
            <w:tcW w:w="647" w:type="dxa"/>
          </w:tcPr>
          <w:p w14:paraId="0F9194C2" w14:textId="19B3C038" w:rsidR="00987E5E" w:rsidRPr="00987E5E" w:rsidRDefault="00987E5E" w:rsidP="00DD0AA6">
            <w:pPr>
              <w:rPr>
                <w:sz w:val="15"/>
                <w:szCs w:val="15"/>
              </w:rPr>
            </w:pPr>
            <w:r w:rsidRPr="00987E5E">
              <w:rPr>
                <w:sz w:val="15"/>
                <w:szCs w:val="15"/>
              </w:rPr>
              <w:t>±0.033</w:t>
            </w:r>
          </w:p>
        </w:tc>
      </w:tr>
      <w:tr w:rsidR="00987E5E" w14:paraId="64F17758" w14:textId="77777777" w:rsidTr="006850F5">
        <w:tc>
          <w:tcPr>
            <w:tcW w:w="852" w:type="dxa"/>
          </w:tcPr>
          <w:p w14:paraId="4C30072F" w14:textId="77777777" w:rsidR="00987E5E" w:rsidRPr="00987E5E" w:rsidRDefault="00987E5E" w:rsidP="00DD0AA6">
            <w:pPr>
              <w:rPr>
                <w:sz w:val="15"/>
                <w:szCs w:val="15"/>
              </w:rPr>
            </w:pPr>
            <w:r w:rsidRPr="00987E5E">
              <w:rPr>
                <w:sz w:val="15"/>
                <w:szCs w:val="15"/>
              </w:rPr>
              <w:t>Male</w:t>
            </w:r>
          </w:p>
        </w:tc>
        <w:tc>
          <w:tcPr>
            <w:tcW w:w="1103" w:type="dxa"/>
          </w:tcPr>
          <w:p w14:paraId="69906B57" w14:textId="615378CD" w:rsidR="00987E5E" w:rsidRPr="00987E5E" w:rsidRDefault="00987E5E" w:rsidP="00DD0AA6">
            <w:pPr>
              <w:rPr>
                <w:sz w:val="15"/>
                <w:szCs w:val="15"/>
              </w:rPr>
            </w:pPr>
            <w:r w:rsidRPr="00987E5E">
              <w:rPr>
                <w:sz w:val="15"/>
                <w:szCs w:val="15"/>
              </w:rPr>
              <w:t>OneHot</w:t>
            </w:r>
            <w:r w:rsidR="006850F5">
              <w:rPr>
                <w:sz w:val="15"/>
                <w:szCs w:val="15"/>
              </w:rPr>
              <w:t>+</w:t>
            </w:r>
            <w:r w:rsidRPr="00987E5E">
              <w:rPr>
                <w:sz w:val="15"/>
                <w:szCs w:val="15"/>
              </w:rPr>
              <w:t>KNN</w:t>
            </w:r>
          </w:p>
        </w:tc>
        <w:tc>
          <w:tcPr>
            <w:tcW w:w="910" w:type="dxa"/>
          </w:tcPr>
          <w:p w14:paraId="6472DD91" w14:textId="5FFE2F97" w:rsidR="00987E5E" w:rsidRPr="00987E5E" w:rsidRDefault="00987E5E" w:rsidP="00DD0AA6">
            <w:pPr>
              <w:rPr>
                <w:sz w:val="15"/>
                <w:szCs w:val="15"/>
              </w:rPr>
            </w:pPr>
            <w:r w:rsidRPr="00987E5E">
              <w:rPr>
                <w:sz w:val="15"/>
                <w:szCs w:val="15"/>
              </w:rPr>
              <w:t>AdaBoost</w:t>
            </w:r>
          </w:p>
        </w:tc>
        <w:tc>
          <w:tcPr>
            <w:tcW w:w="756" w:type="dxa"/>
          </w:tcPr>
          <w:p w14:paraId="25AAF246" w14:textId="2C9F6A08" w:rsidR="00987E5E" w:rsidRPr="00987E5E" w:rsidRDefault="00987E5E" w:rsidP="00DD0AA6">
            <w:pPr>
              <w:rPr>
                <w:sz w:val="15"/>
                <w:szCs w:val="15"/>
              </w:rPr>
            </w:pPr>
            <w:r w:rsidRPr="00987E5E">
              <w:rPr>
                <w:sz w:val="15"/>
                <w:szCs w:val="15"/>
              </w:rPr>
              <w:t>0.51</w:t>
            </w:r>
          </w:p>
        </w:tc>
        <w:tc>
          <w:tcPr>
            <w:tcW w:w="588" w:type="dxa"/>
          </w:tcPr>
          <w:p w14:paraId="2A1D1ECE" w14:textId="29575E41" w:rsidR="00987E5E" w:rsidRPr="00987E5E" w:rsidRDefault="00987E5E" w:rsidP="00DD0AA6">
            <w:pPr>
              <w:rPr>
                <w:sz w:val="15"/>
                <w:szCs w:val="15"/>
              </w:rPr>
            </w:pPr>
            <w:r w:rsidRPr="00987E5E">
              <w:rPr>
                <w:sz w:val="15"/>
                <w:szCs w:val="15"/>
              </w:rPr>
              <w:t>0.65</w:t>
            </w:r>
          </w:p>
        </w:tc>
        <w:tc>
          <w:tcPr>
            <w:tcW w:w="647" w:type="dxa"/>
          </w:tcPr>
          <w:p w14:paraId="3A33813B" w14:textId="67127052" w:rsidR="00987E5E" w:rsidRPr="00987E5E" w:rsidRDefault="00987E5E" w:rsidP="00DD0AA6">
            <w:pPr>
              <w:rPr>
                <w:sz w:val="15"/>
                <w:szCs w:val="15"/>
              </w:rPr>
            </w:pPr>
            <w:r w:rsidRPr="00987E5E">
              <w:rPr>
                <w:sz w:val="15"/>
                <w:szCs w:val="15"/>
              </w:rPr>
              <w:t>±0.048</w:t>
            </w:r>
          </w:p>
        </w:tc>
      </w:tr>
      <w:tr w:rsidR="00987E5E" w14:paraId="4CEBC0AE" w14:textId="77777777" w:rsidTr="006850F5">
        <w:tc>
          <w:tcPr>
            <w:tcW w:w="852" w:type="dxa"/>
          </w:tcPr>
          <w:p w14:paraId="1E7C4CAD" w14:textId="77777777" w:rsidR="00987E5E" w:rsidRPr="00987E5E" w:rsidRDefault="00987E5E" w:rsidP="00DD0AA6">
            <w:pPr>
              <w:rPr>
                <w:sz w:val="15"/>
                <w:szCs w:val="15"/>
              </w:rPr>
            </w:pPr>
            <w:r w:rsidRPr="00987E5E">
              <w:rPr>
                <w:sz w:val="15"/>
                <w:szCs w:val="15"/>
              </w:rPr>
              <w:t>Female</w:t>
            </w:r>
          </w:p>
        </w:tc>
        <w:tc>
          <w:tcPr>
            <w:tcW w:w="1103" w:type="dxa"/>
          </w:tcPr>
          <w:p w14:paraId="21965D4B" w14:textId="1F3A6C98" w:rsidR="00987E5E" w:rsidRPr="00987E5E" w:rsidRDefault="006850F5" w:rsidP="00DD0AA6">
            <w:pPr>
              <w:rPr>
                <w:sz w:val="15"/>
                <w:szCs w:val="15"/>
              </w:rPr>
            </w:pPr>
            <w:r>
              <w:rPr>
                <w:sz w:val="15"/>
                <w:szCs w:val="15"/>
              </w:rPr>
              <w:t>KNNImputer</w:t>
            </w:r>
          </w:p>
        </w:tc>
        <w:tc>
          <w:tcPr>
            <w:tcW w:w="910" w:type="dxa"/>
          </w:tcPr>
          <w:p w14:paraId="2085D4EC" w14:textId="23941A49" w:rsidR="00987E5E" w:rsidRPr="00987E5E" w:rsidRDefault="006850F5" w:rsidP="00DD0AA6">
            <w:pPr>
              <w:rPr>
                <w:sz w:val="15"/>
                <w:szCs w:val="15"/>
              </w:rPr>
            </w:pPr>
            <w:r>
              <w:rPr>
                <w:sz w:val="15"/>
                <w:szCs w:val="15"/>
              </w:rPr>
              <w:t>XGBoost</w:t>
            </w:r>
          </w:p>
        </w:tc>
        <w:tc>
          <w:tcPr>
            <w:tcW w:w="756" w:type="dxa"/>
          </w:tcPr>
          <w:p w14:paraId="494630EF" w14:textId="7B8D2078" w:rsidR="00987E5E" w:rsidRPr="00987E5E" w:rsidRDefault="00987E5E" w:rsidP="00DD0AA6">
            <w:pPr>
              <w:rPr>
                <w:sz w:val="15"/>
                <w:szCs w:val="15"/>
              </w:rPr>
            </w:pPr>
            <w:r>
              <w:rPr>
                <w:sz w:val="15"/>
                <w:szCs w:val="15"/>
              </w:rPr>
              <w:t>0.57</w:t>
            </w:r>
          </w:p>
        </w:tc>
        <w:tc>
          <w:tcPr>
            <w:tcW w:w="588" w:type="dxa"/>
          </w:tcPr>
          <w:p w14:paraId="24D01A71" w14:textId="3F7B3B2E" w:rsidR="00987E5E" w:rsidRPr="00987E5E" w:rsidRDefault="00987E5E" w:rsidP="00DD0AA6">
            <w:pPr>
              <w:rPr>
                <w:sz w:val="15"/>
                <w:szCs w:val="15"/>
              </w:rPr>
            </w:pPr>
            <w:r>
              <w:rPr>
                <w:sz w:val="15"/>
                <w:szCs w:val="15"/>
              </w:rPr>
              <w:t>0.</w:t>
            </w:r>
            <w:r w:rsidR="00141885">
              <w:rPr>
                <w:sz w:val="15"/>
                <w:szCs w:val="15"/>
              </w:rPr>
              <w:t>58</w:t>
            </w:r>
          </w:p>
        </w:tc>
        <w:tc>
          <w:tcPr>
            <w:tcW w:w="647" w:type="dxa"/>
          </w:tcPr>
          <w:p w14:paraId="5E931DD1" w14:textId="22D313D5" w:rsidR="00987E5E" w:rsidRPr="00987E5E" w:rsidRDefault="00987E5E" w:rsidP="00DD0AA6">
            <w:pPr>
              <w:rPr>
                <w:sz w:val="15"/>
                <w:szCs w:val="15"/>
              </w:rPr>
            </w:pPr>
            <w:r w:rsidRPr="00987E5E">
              <w:rPr>
                <w:sz w:val="15"/>
                <w:szCs w:val="15"/>
              </w:rPr>
              <w:t>±</w:t>
            </w:r>
            <w:r w:rsidR="006850F5">
              <w:rPr>
                <w:sz w:val="15"/>
                <w:szCs w:val="15"/>
              </w:rPr>
              <w:t>0.008</w:t>
            </w:r>
          </w:p>
        </w:tc>
      </w:tr>
    </w:tbl>
    <w:p w14:paraId="47FCA66F" w14:textId="77777777" w:rsidR="00A2017D" w:rsidRDefault="00A2017D" w:rsidP="00DA6581">
      <w:pPr>
        <w:jc w:val="both"/>
      </w:pPr>
    </w:p>
    <w:p w14:paraId="2E2DC56E" w14:textId="04AE8480" w:rsidR="00DA6581" w:rsidRPr="007A4967" w:rsidRDefault="007A4967" w:rsidP="00DA6581">
      <w:pPr>
        <w:jc w:val="both"/>
      </w:pPr>
      <w:r w:rsidRPr="007A4967">
        <w:t xml:space="preserve">The binary location (Table 1 and 2) is consistently best predicted by the ensemble algorithms (XGBoost and AdaBoost) across all three datasets. On the dataset consisting of the female patients, we only achieve an improvement of </w:t>
      </w:r>
      <w:r w:rsidR="00577DFB">
        <w:t>+</w:t>
      </w:r>
      <w:r w:rsidRPr="007A4967">
        <w:t xml:space="preserve">~1% over </w:t>
      </w:r>
      <w:r w:rsidR="00577DFB">
        <w:t xml:space="preserve">the </w:t>
      </w:r>
      <w:r w:rsidRPr="007A4967">
        <w:t xml:space="preserve">baseline. On the whole dataset, and specifically on the male dataset, we see a significantly better score of up to +14% in balanced accuracy. In Figure </w:t>
      </w:r>
      <w:r w:rsidR="00FF5B4F">
        <w:t>7</w:t>
      </w:r>
      <w:r w:rsidRPr="007A4967">
        <w:t xml:space="preserve"> we identify as the four most important features "Angiotensin Conv#Enzyme" (</w:t>
      </w:r>
      <w:r w:rsidR="00F62D17">
        <w:t xml:space="preserve">responsible for </w:t>
      </w:r>
      <w:r w:rsidRPr="007A4967">
        <w:t>~24%), "WBC" (</w:t>
      </w:r>
      <w:r w:rsidR="00F62D17">
        <w:t xml:space="preserve">responsible for </w:t>
      </w:r>
      <w:r w:rsidRPr="007A4967">
        <w:t>~23%), "MCHC" (</w:t>
      </w:r>
      <w:r w:rsidR="00F62D17">
        <w:t xml:space="preserve">responsible for </w:t>
      </w:r>
      <w:r w:rsidRPr="007A4967">
        <w:t>~15%), "Platelet Count" (</w:t>
      </w:r>
      <w:r w:rsidR="00F62D17">
        <w:t xml:space="preserve">responsible for </w:t>
      </w:r>
      <w:r w:rsidRPr="007A4967">
        <w:t>~14%) for predicting whether inflammation is present in the anterior or posterior region in male patients.</w:t>
      </w:r>
    </w:p>
    <w:p w14:paraId="14562930" w14:textId="46D94152" w:rsidR="00944883" w:rsidRPr="00944883" w:rsidRDefault="00944883" w:rsidP="00944883">
      <w:pPr>
        <w:pStyle w:val="berschrift2"/>
      </w:pPr>
      <w:r w:rsidRPr="00944883">
        <w:t>Location, Multiclass Classification (4 classes)</w:t>
      </w:r>
    </w:p>
    <w:p w14:paraId="70D26B11" w14:textId="6D9A7905" w:rsidR="006850F5" w:rsidRPr="00987E5E" w:rsidRDefault="008C0E79" w:rsidP="009D5D9D">
      <w:pPr>
        <w:pStyle w:val="tablehead"/>
        <w:tabs>
          <w:tab w:val="num" w:pos="1080"/>
        </w:tabs>
        <w:rPr>
          <w:lang w:val="en-GB"/>
        </w:rPr>
      </w:pPr>
      <w:r>
        <w:rPr>
          <w:lang w:val="en-GB"/>
        </w:rPr>
        <w:t xml:space="preserve">Tbl 3. </w:t>
      </w:r>
      <w:r w:rsidR="006850F5">
        <w:rPr>
          <w:lang w:val="en-GB"/>
        </w:rPr>
        <w:t>Macro F1-Score as target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6850F5" w14:paraId="79682CAA" w14:textId="77777777" w:rsidTr="00DD0AA6">
        <w:tc>
          <w:tcPr>
            <w:tcW w:w="835" w:type="dxa"/>
          </w:tcPr>
          <w:p w14:paraId="536271BF" w14:textId="77777777" w:rsidR="006850F5" w:rsidRPr="00987E5E" w:rsidRDefault="006850F5" w:rsidP="00DD0AA6">
            <w:pPr>
              <w:rPr>
                <w:b/>
                <w:bCs/>
                <w:sz w:val="15"/>
                <w:szCs w:val="15"/>
              </w:rPr>
            </w:pPr>
            <w:r w:rsidRPr="00987E5E">
              <w:rPr>
                <w:b/>
                <w:bCs/>
                <w:sz w:val="15"/>
                <w:szCs w:val="15"/>
              </w:rPr>
              <w:t>Dataset</w:t>
            </w:r>
          </w:p>
        </w:tc>
        <w:tc>
          <w:tcPr>
            <w:tcW w:w="1063" w:type="dxa"/>
          </w:tcPr>
          <w:p w14:paraId="02B28EEC" w14:textId="77777777" w:rsidR="006850F5" w:rsidRPr="00987E5E" w:rsidRDefault="006850F5" w:rsidP="00DD0AA6">
            <w:pPr>
              <w:rPr>
                <w:b/>
                <w:bCs/>
                <w:sz w:val="15"/>
                <w:szCs w:val="15"/>
              </w:rPr>
            </w:pPr>
            <w:r w:rsidRPr="00987E5E">
              <w:rPr>
                <w:b/>
                <w:bCs/>
                <w:sz w:val="15"/>
                <w:szCs w:val="15"/>
              </w:rPr>
              <w:t>Strategy</w:t>
            </w:r>
          </w:p>
        </w:tc>
        <w:tc>
          <w:tcPr>
            <w:tcW w:w="922" w:type="dxa"/>
          </w:tcPr>
          <w:p w14:paraId="1721A1BE" w14:textId="64E3A9FA" w:rsidR="006850F5" w:rsidRPr="00987E5E" w:rsidRDefault="006850F5" w:rsidP="00DD0AA6">
            <w:pPr>
              <w:rPr>
                <w:b/>
                <w:bCs/>
                <w:sz w:val="15"/>
                <w:szCs w:val="15"/>
              </w:rPr>
            </w:pPr>
            <w:r w:rsidRPr="00987E5E">
              <w:rPr>
                <w:b/>
                <w:bCs/>
                <w:sz w:val="15"/>
                <w:szCs w:val="15"/>
              </w:rPr>
              <w:t>Algorithm</w:t>
            </w:r>
          </w:p>
        </w:tc>
        <w:tc>
          <w:tcPr>
            <w:tcW w:w="780" w:type="dxa"/>
          </w:tcPr>
          <w:p w14:paraId="0046BDBD" w14:textId="77777777" w:rsidR="006850F5" w:rsidRPr="00987E5E" w:rsidRDefault="006850F5" w:rsidP="00DD0AA6">
            <w:pPr>
              <w:rPr>
                <w:b/>
                <w:bCs/>
                <w:sz w:val="15"/>
                <w:szCs w:val="15"/>
              </w:rPr>
            </w:pPr>
            <w:r w:rsidRPr="00987E5E">
              <w:rPr>
                <w:b/>
                <w:bCs/>
                <w:sz w:val="15"/>
                <w:szCs w:val="15"/>
              </w:rPr>
              <w:t>Baseline</w:t>
            </w:r>
          </w:p>
        </w:tc>
        <w:tc>
          <w:tcPr>
            <w:tcW w:w="596" w:type="dxa"/>
          </w:tcPr>
          <w:p w14:paraId="34E99942" w14:textId="77777777" w:rsidR="006850F5" w:rsidRPr="00987E5E" w:rsidRDefault="006850F5" w:rsidP="00DD0AA6">
            <w:pPr>
              <w:rPr>
                <w:b/>
                <w:bCs/>
                <w:sz w:val="15"/>
                <w:szCs w:val="15"/>
              </w:rPr>
            </w:pPr>
            <w:r w:rsidRPr="00987E5E">
              <w:rPr>
                <w:b/>
                <w:bCs/>
                <w:sz w:val="15"/>
                <w:szCs w:val="15"/>
              </w:rPr>
              <w:t>Score</w:t>
            </w:r>
          </w:p>
        </w:tc>
        <w:tc>
          <w:tcPr>
            <w:tcW w:w="660" w:type="dxa"/>
          </w:tcPr>
          <w:p w14:paraId="00A94928" w14:textId="57E355AA" w:rsidR="006850F5" w:rsidRPr="00987E5E" w:rsidRDefault="006850F5" w:rsidP="00DD0AA6">
            <w:pPr>
              <w:rPr>
                <w:b/>
                <w:bCs/>
                <w:sz w:val="15"/>
                <w:szCs w:val="15"/>
                <w:vertAlign w:val="superscript"/>
              </w:rPr>
            </w:pPr>
            <w:r w:rsidRPr="00987E5E">
              <w:rPr>
                <w:b/>
                <w:bCs/>
                <w:sz w:val="15"/>
                <w:szCs w:val="15"/>
              </w:rPr>
              <w:t>Std</w:t>
            </w:r>
          </w:p>
        </w:tc>
      </w:tr>
      <w:tr w:rsidR="006850F5" w14:paraId="62876246" w14:textId="77777777" w:rsidTr="00DD0AA6">
        <w:tc>
          <w:tcPr>
            <w:tcW w:w="835" w:type="dxa"/>
          </w:tcPr>
          <w:p w14:paraId="2C866B40" w14:textId="77777777" w:rsidR="006850F5" w:rsidRPr="00987E5E" w:rsidRDefault="006850F5" w:rsidP="00DD0AA6">
            <w:pPr>
              <w:rPr>
                <w:sz w:val="15"/>
                <w:szCs w:val="15"/>
              </w:rPr>
            </w:pPr>
            <w:r w:rsidRPr="00987E5E">
              <w:rPr>
                <w:sz w:val="15"/>
                <w:szCs w:val="15"/>
              </w:rPr>
              <w:t>Complete</w:t>
            </w:r>
          </w:p>
        </w:tc>
        <w:tc>
          <w:tcPr>
            <w:tcW w:w="1063" w:type="dxa"/>
          </w:tcPr>
          <w:p w14:paraId="3BCD2E12" w14:textId="50BFAD1F" w:rsidR="006850F5" w:rsidRPr="00987E5E" w:rsidRDefault="006850F5" w:rsidP="00DD0AA6">
            <w:pPr>
              <w:rPr>
                <w:sz w:val="15"/>
                <w:szCs w:val="15"/>
              </w:rPr>
            </w:pPr>
            <w:r>
              <w:rPr>
                <w:sz w:val="15"/>
                <w:szCs w:val="15"/>
              </w:rPr>
              <w:t>KNNImputer</w:t>
            </w:r>
          </w:p>
        </w:tc>
        <w:tc>
          <w:tcPr>
            <w:tcW w:w="922" w:type="dxa"/>
          </w:tcPr>
          <w:p w14:paraId="496D4EBE" w14:textId="150E77B2" w:rsidR="006850F5" w:rsidRPr="00987E5E" w:rsidRDefault="006850F5" w:rsidP="00DD0AA6">
            <w:pPr>
              <w:rPr>
                <w:sz w:val="15"/>
                <w:szCs w:val="15"/>
              </w:rPr>
            </w:pPr>
            <w:r>
              <w:rPr>
                <w:sz w:val="15"/>
                <w:szCs w:val="15"/>
              </w:rPr>
              <w:t>XGBoost</w:t>
            </w:r>
          </w:p>
        </w:tc>
        <w:tc>
          <w:tcPr>
            <w:tcW w:w="780" w:type="dxa"/>
          </w:tcPr>
          <w:p w14:paraId="01729F93" w14:textId="297ED73A" w:rsidR="006850F5" w:rsidRPr="00987E5E" w:rsidRDefault="006850F5" w:rsidP="00DD0AA6">
            <w:pPr>
              <w:rPr>
                <w:sz w:val="15"/>
                <w:szCs w:val="15"/>
              </w:rPr>
            </w:pPr>
            <w:r>
              <w:rPr>
                <w:sz w:val="15"/>
                <w:szCs w:val="15"/>
              </w:rPr>
              <w:t>0.24</w:t>
            </w:r>
          </w:p>
        </w:tc>
        <w:tc>
          <w:tcPr>
            <w:tcW w:w="596" w:type="dxa"/>
          </w:tcPr>
          <w:p w14:paraId="256087FF" w14:textId="7F4D8449" w:rsidR="006850F5" w:rsidRPr="00987E5E" w:rsidRDefault="006850F5" w:rsidP="00DD0AA6">
            <w:pPr>
              <w:rPr>
                <w:sz w:val="15"/>
                <w:szCs w:val="15"/>
              </w:rPr>
            </w:pPr>
            <w:r>
              <w:rPr>
                <w:sz w:val="15"/>
                <w:szCs w:val="15"/>
              </w:rPr>
              <w:t>0.31</w:t>
            </w:r>
          </w:p>
        </w:tc>
        <w:tc>
          <w:tcPr>
            <w:tcW w:w="660" w:type="dxa"/>
          </w:tcPr>
          <w:p w14:paraId="034E00F5" w14:textId="2091D53C" w:rsidR="006850F5" w:rsidRPr="00987E5E" w:rsidRDefault="006850F5" w:rsidP="006850F5">
            <w:pPr>
              <w:rPr>
                <w:sz w:val="15"/>
                <w:szCs w:val="15"/>
              </w:rPr>
            </w:pPr>
            <w:r w:rsidRPr="00987E5E">
              <w:rPr>
                <w:sz w:val="15"/>
                <w:szCs w:val="15"/>
              </w:rPr>
              <w:t>±</w:t>
            </w:r>
            <w:r>
              <w:rPr>
                <w:sz w:val="15"/>
                <w:szCs w:val="15"/>
              </w:rPr>
              <w:t>0.009</w:t>
            </w:r>
          </w:p>
        </w:tc>
      </w:tr>
      <w:tr w:rsidR="006850F5" w14:paraId="667104C2" w14:textId="77777777" w:rsidTr="00DD0AA6">
        <w:tc>
          <w:tcPr>
            <w:tcW w:w="835" w:type="dxa"/>
          </w:tcPr>
          <w:p w14:paraId="7ED20084" w14:textId="77777777" w:rsidR="006850F5" w:rsidRPr="00987E5E" w:rsidRDefault="006850F5" w:rsidP="00DD0AA6">
            <w:pPr>
              <w:rPr>
                <w:sz w:val="15"/>
                <w:szCs w:val="15"/>
              </w:rPr>
            </w:pPr>
            <w:r w:rsidRPr="00987E5E">
              <w:rPr>
                <w:sz w:val="15"/>
                <w:szCs w:val="15"/>
              </w:rPr>
              <w:t>Male</w:t>
            </w:r>
          </w:p>
        </w:tc>
        <w:tc>
          <w:tcPr>
            <w:tcW w:w="1063" w:type="dxa"/>
          </w:tcPr>
          <w:p w14:paraId="596AC262" w14:textId="5657F15E" w:rsidR="006850F5" w:rsidRPr="00987E5E" w:rsidRDefault="006850F5" w:rsidP="00DD0AA6">
            <w:pPr>
              <w:rPr>
                <w:sz w:val="15"/>
                <w:szCs w:val="15"/>
              </w:rPr>
            </w:pPr>
            <w:r>
              <w:rPr>
                <w:sz w:val="15"/>
                <w:szCs w:val="15"/>
              </w:rPr>
              <w:t>OneHot</w:t>
            </w:r>
          </w:p>
        </w:tc>
        <w:tc>
          <w:tcPr>
            <w:tcW w:w="922" w:type="dxa"/>
          </w:tcPr>
          <w:p w14:paraId="6FB0224F" w14:textId="33309608" w:rsidR="006850F5" w:rsidRPr="00987E5E" w:rsidRDefault="006850F5" w:rsidP="00DD0AA6">
            <w:pPr>
              <w:rPr>
                <w:sz w:val="15"/>
                <w:szCs w:val="15"/>
              </w:rPr>
            </w:pPr>
            <w:r>
              <w:rPr>
                <w:sz w:val="15"/>
                <w:szCs w:val="15"/>
              </w:rPr>
              <w:t>AdaBoost</w:t>
            </w:r>
          </w:p>
        </w:tc>
        <w:tc>
          <w:tcPr>
            <w:tcW w:w="780" w:type="dxa"/>
          </w:tcPr>
          <w:p w14:paraId="53212271" w14:textId="6054ED05" w:rsidR="006850F5" w:rsidRPr="00987E5E" w:rsidRDefault="006850F5" w:rsidP="00DD0AA6">
            <w:pPr>
              <w:rPr>
                <w:sz w:val="15"/>
                <w:szCs w:val="15"/>
              </w:rPr>
            </w:pPr>
            <w:r>
              <w:rPr>
                <w:sz w:val="15"/>
                <w:szCs w:val="15"/>
              </w:rPr>
              <w:t>0.32</w:t>
            </w:r>
          </w:p>
        </w:tc>
        <w:tc>
          <w:tcPr>
            <w:tcW w:w="596" w:type="dxa"/>
          </w:tcPr>
          <w:p w14:paraId="393318B3" w14:textId="051C2AA3" w:rsidR="006850F5" w:rsidRPr="00987E5E" w:rsidRDefault="006850F5" w:rsidP="00DD0AA6">
            <w:pPr>
              <w:rPr>
                <w:sz w:val="15"/>
                <w:szCs w:val="15"/>
              </w:rPr>
            </w:pPr>
            <w:r>
              <w:rPr>
                <w:sz w:val="15"/>
                <w:szCs w:val="15"/>
              </w:rPr>
              <w:t>0.33</w:t>
            </w:r>
          </w:p>
        </w:tc>
        <w:tc>
          <w:tcPr>
            <w:tcW w:w="660" w:type="dxa"/>
          </w:tcPr>
          <w:p w14:paraId="78476816" w14:textId="5298A2A1" w:rsidR="006850F5" w:rsidRPr="00987E5E" w:rsidRDefault="006850F5" w:rsidP="00DD0AA6">
            <w:pPr>
              <w:rPr>
                <w:sz w:val="15"/>
                <w:szCs w:val="15"/>
              </w:rPr>
            </w:pPr>
            <w:r w:rsidRPr="00987E5E">
              <w:rPr>
                <w:sz w:val="15"/>
                <w:szCs w:val="15"/>
              </w:rPr>
              <w:t>±</w:t>
            </w:r>
            <w:r>
              <w:rPr>
                <w:sz w:val="15"/>
                <w:szCs w:val="15"/>
              </w:rPr>
              <w:t>0.052</w:t>
            </w:r>
          </w:p>
        </w:tc>
      </w:tr>
      <w:tr w:rsidR="006850F5" w14:paraId="3276B16F" w14:textId="77777777" w:rsidTr="00DD0AA6">
        <w:tc>
          <w:tcPr>
            <w:tcW w:w="835" w:type="dxa"/>
          </w:tcPr>
          <w:p w14:paraId="18D06E8E" w14:textId="77777777" w:rsidR="006850F5" w:rsidRPr="00987E5E" w:rsidRDefault="006850F5" w:rsidP="00DD0AA6">
            <w:pPr>
              <w:rPr>
                <w:sz w:val="15"/>
                <w:szCs w:val="15"/>
              </w:rPr>
            </w:pPr>
            <w:r w:rsidRPr="00987E5E">
              <w:rPr>
                <w:sz w:val="15"/>
                <w:szCs w:val="15"/>
              </w:rPr>
              <w:t>Female</w:t>
            </w:r>
          </w:p>
        </w:tc>
        <w:tc>
          <w:tcPr>
            <w:tcW w:w="1063" w:type="dxa"/>
          </w:tcPr>
          <w:p w14:paraId="0F2DFC87" w14:textId="47543ABD" w:rsidR="006850F5" w:rsidRPr="00987E5E" w:rsidRDefault="006850F5" w:rsidP="00DD0AA6">
            <w:pPr>
              <w:rPr>
                <w:sz w:val="15"/>
                <w:szCs w:val="15"/>
              </w:rPr>
            </w:pPr>
            <w:r>
              <w:rPr>
                <w:sz w:val="15"/>
                <w:szCs w:val="15"/>
              </w:rPr>
              <w:t>KNNImputer</w:t>
            </w:r>
          </w:p>
        </w:tc>
        <w:tc>
          <w:tcPr>
            <w:tcW w:w="922" w:type="dxa"/>
          </w:tcPr>
          <w:p w14:paraId="723D90B2" w14:textId="5A97AD50" w:rsidR="006850F5" w:rsidRPr="00987E5E" w:rsidRDefault="006850F5" w:rsidP="00DD0AA6">
            <w:pPr>
              <w:rPr>
                <w:sz w:val="15"/>
                <w:szCs w:val="15"/>
              </w:rPr>
            </w:pPr>
            <w:r>
              <w:rPr>
                <w:sz w:val="15"/>
                <w:szCs w:val="15"/>
              </w:rPr>
              <w:t>Decision Tree</w:t>
            </w:r>
          </w:p>
        </w:tc>
        <w:tc>
          <w:tcPr>
            <w:tcW w:w="780" w:type="dxa"/>
          </w:tcPr>
          <w:p w14:paraId="3EE4EBB5" w14:textId="00E70FC8" w:rsidR="006850F5" w:rsidRPr="00987E5E" w:rsidRDefault="006850F5" w:rsidP="00DD0AA6">
            <w:pPr>
              <w:rPr>
                <w:sz w:val="15"/>
                <w:szCs w:val="15"/>
              </w:rPr>
            </w:pPr>
            <w:r>
              <w:rPr>
                <w:sz w:val="15"/>
                <w:szCs w:val="15"/>
              </w:rPr>
              <w:t>0.25</w:t>
            </w:r>
          </w:p>
        </w:tc>
        <w:tc>
          <w:tcPr>
            <w:tcW w:w="596" w:type="dxa"/>
          </w:tcPr>
          <w:p w14:paraId="6F336015" w14:textId="13BAD0A4" w:rsidR="006850F5" w:rsidRPr="00987E5E" w:rsidRDefault="006850F5" w:rsidP="00DD0AA6">
            <w:pPr>
              <w:rPr>
                <w:sz w:val="15"/>
                <w:szCs w:val="15"/>
              </w:rPr>
            </w:pPr>
            <w:r>
              <w:rPr>
                <w:sz w:val="15"/>
                <w:szCs w:val="15"/>
              </w:rPr>
              <w:t>0.33</w:t>
            </w:r>
          </w:p>
        </w:tc>
        <w:tc>
          <w:tcPr>
            <w:tcW w:w="660" w:type="dxa"/>
          </w:tcPr>
          <w:p w14:paraId="20FA03F6" w14:textId="78B26112" w:rsidR="006850F5" w:rsidRPr="00987E5E" w:rsidRDefault="006850F5" w:rsidP="00DD0AA6">
            <w:pPr>
              <w:rPr>
                <w:sz w:val="15"/>
                <w:szCs w:val="15"/>
              </w:rPr>
            </w:pPr>
            <w:r w:rsidRPr="00987E5E">
              <w:rPr>
                <w:sz w:val="15"/>
                <w:szCs w:val="15"/>
              </w:rPr>
              <w:t>±</w:t>
            </w:r>
            <w:r>
              <w:rPr>
                <w:sz w:val="15"/>
                <w:szCs w:val="15"/>
              </w:rPr>
              <w:t>0.042</w:t>
            </w:r>
          </w:p>
        </w:tc>
      </w:tr>
    </w:tbl>
    <w:p w14:paraId="22CF5CC6" w14:textId="70459B97" w:rsidR="006850F5" w:rsidRDefault="008C0E79" w:rsidP="00A2017D">
      <w:pPr>
        <w:pStyle w:val="tablehead"/>
        <w:tabs>
          <w:tab w:val="num" w:pos="1080"/>
        </w:tabs>
      </w:pPr>
      <w:r>
        <w:t xml:space="preserve">Tbl 4. </w:t>
      </w:r>
      <w:r w:rsidR="006850F5">
        <w:t xml:space="preserve">Balanced </w:t>
      </w:r>
      <w:r w:rsidR="006850F5" w:rsidRPr="009D5D9D">
        <w:rPr>
          <w:lang w:val="en-GB"/>
        </w:rPr>
        <w:t>Accuracy</w:t>
      </w:r>
      <w:r w:rsidR="006850F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6850F5" w14:paraId="5A8CAB5D" w14:textId="77777777" w:rsidTr="00DD0AA6">
        <w:tc>
          <w:tcPr>
            <w:tcW w:w="852" w:type="dxa"/>
          </w:tcPr>
          <w:p w14:paraId="0826ED47" w14:textId="77777777" w:rsidR="006850F5" w:rsidRPr="00987E5E" w:rsidRDefault="006850F5" w:rsidP="00DD0AA6">
            <w:pPr>
              <w:rPr>
                <w:b/>
                <w:sz w:val="15"/>
                <w:szCs w:val="15"/>
              </w:rPr>
            </w:pPr>
            <w:r w:rsidRPr="00987E5E">
              <w:rPr>
                <w:b/>
                <w:sz w:val="15"/>
                <w:szCs w:val="15"/>
              </w:rPr>
              <w:t>Dataset</w:t>
            </w:r>
          </w:p>
        </w:tc>
        <w:tc>
          <w:tcPr>
            <w:tcW w:w="1103" w:type="dxa"/>
          </w:tcPr>
          <w:p w14:paraId="58696BFF" w14:textId="77777777" w:rsidR="006850F5" w:rsidRPr="00987E5E" w:rsidRDefault="006850F5" w:rsidP="00DD0AA6">
            <w:pPr>
              <w:rPr>
                <w:b/>
                <w:sz w:val="15"/>
                <w:szCs w:val="15"/>
              </w:rPr>
            </w:pPr>
            <w:r w:rsidRPr="00987E5E">
              <w:rPr>
                <w:b/>
                <w:sz w:val="15"/>
                <w:szCs w:val="15"/>
              </w:rPr>
              <w:t>Strategy</w:t>
            </w:r>
          </w:p>
        </w:tc>
        <w:tc>
          <w:tcPr>
            <w:tcW w:w="910" w:type="dxa"/>
          </w:tcPr>
          <w:p w14:paraId="5F61001C" w14:textId="77777777" w:rsidR="006850F5" w:rsidRPr="00987E5E" w:rsidRDefault="006850F5" w:rsidP="00DD0AA6">
            <w:pPr>
              <w:rPr>
                <w:b/>
                <w:sz w:val="15"/>
                <w:szCs w:val="15"/>
              </w:rPr>
            </w:pPr>
            <w:r w:rsidRPr="00987E5E">
              <w:rPr>
                <w:b/>
                <w:sz w:val="15"/>
                <w:szCs w:val="15"/>
              </w:rPr>
              <w:t>Algorithm</w:t>
            </w:r>
          </w:p>
        </w:tc>
        <w:tc>
          <w:tcPr>
            <w:tcW w:w="756" w:type="dxa"/>
          </w:tcPr>
          <w:p w14:paraId="274E1049" w14:textId="77777777" w:rsidR="006850F5" w:rsidRPr="00987E5E" w:rsidRDefault="006850F5" w:rsidP="00DD0AA6">
            <w:pPr>
              <w:rPr>
                <w:b/>
                <w:sz w:val="15"/>
                <w:szCs w:val="15"/>
              </w:rPr>
            </w:pPr>
            <w:r w:rsidRPr="00987E5E">
              <w:rPr>
                <w:b/>
                <w:sz w:val="15"/>
                <w:szCs w:val="15"/>
              </w:rPr>
              <w:t>Baseline</w:t>
            </w:r>
          </w:p>
        </w:tc>
        <w:tc>
          <w:tcPr>
            <w:tcW w:w="588" w:type="dxa"/>
          </w:tcPr>
          <w:p w14:paraId="78D37963" w14:textId="77777777" w:rsidR="006850F5" w:rsidRPr="00987E5E" w:rsidRDefault="006850F5" w:rsidP="00DD0AA6">
            <w:pPr>
              <w:rPr>
                <w:b/>
                <w:sz w:val="15"/>
                <w:szCs w:val="15"/>
              </w:rPr>
            </w:pPr>
            <w:r w:rsidRPr="00987E5E">
              <w:rPr>
                <w:b/>
                <w:sz w:val="15"/>
                <w:szCs w:val="15"/>
              </w:rPr>
              <w:t>Score</w:t>
            </w:r>
          </w:p>
        </w:tc>
        <w:tc>
          <w:tcPr>
            <w:tcW w:w="647" w:type="dxa"/>
          </w:tcPr>
          <w:p w14:paraId="63E4C5FF" w14:textId="77777777" w:rsidR="006850F5" w:rsidRPr="00987E5E" w:rsidRDefault="006850F5" w:rsidP="00DD0AA6">
            <w:pPr>
              <w:rPr>
                <w:b/>
                <w:sz w:val="15"/>
                <w:szCs w:val="15"/>
                <w:vertAlign w:val="superscript"/>
              </w:rPr>
            </w:pPr>
            <w:r w:rsidRPr="00987E5E">
              <w:rPr>
                <w:b/>
                <w:sz w:val="15"/>
                <w:szCs w:val="15"/>
              </w:rPr>
              <w:t>Std</w:t>
            </w:r>
          </w:p>
        </w:tc>
      </w:tr>
      <w:tr w:rsidR="006850F5" w14:paraId="16A9A628" w14:textId="77777777" w:rsidTr="00DD0AA6">
        <w:tc>
          <w:tcPr>
            <w:tcW w:w="852" w:type="dxa"/>
          </w:tcPr>
          <w:p w14:paraId="619705EB" w14:textId="77777777" w:rsidR="006850F5" w:rsidRPr="00987E5E" w:rsidRDefault="006850F5" w:rsidP="00DD0AA6">
            <w:pPr>
              <w:rPr>
                <w:sz w:val="15"/>
                <w:szCs w:val="15"/>
              </w:rPr>
            </w:pPr>
            <w:r w:rsidRPr="00987E5E">
              <w:rPr>
                <w:sz w:val="15"/>
                <w:szCs w:val="15"/>
              </w:rPr>
              <w:t>Complete</w:t>
            </w:r>
          </w:p>
        </w:tc>
        <w:tc>
          <w:tcPr>
            <w:tcW w:w="1103" w:type="dxa"/>
          </w:tcPr>
          <w:p w14:paraId="79CB013A" w14:textId="14CDB02A" w:rsidR="006850F5" w:rsidRPr="00987E5E" w:rsidRDefault="006850F5" w:rsidP="00DD0AA6">
            <w:pPr>
              <w:rPr>
                <w:sz w:val="15"/>
                <w:szCs w:val="15"/>
              </w:rPr>
            </w:pPr>
            <w:r>
              <w:rPr>
                <w:sz w:val="15"/>
                <w:szCs w:val="15"/>
              </w:rPr>
              <w:t>OneHot+KNN</w:t>
            </w:r>
          </w:p>
        </w:tc>
        <w:tc>
          <w:tcPr>
            <w:tcW w:w="910" w:type="dxa"/>
          </w:tcPr>
          <w:p w14:paraId="7BFB0DBF" w14:textId="306C28B8" w:rsidR="006850F5" w:rsidRPr="00987E5E" w:rsidRDefault="006850F5" w:rsidP="00DD0AA6">
            <w:pPr>
              <w:rPr>
                <w:sz w:val="15"/>
                <w:szCs w:val="15"/>
              </w:rPr>
            </w:pPr>
            <w:r>
              <w:rPr>
                <w:sz w:val="15"/>
                <w:szCs w:val="15"/>
              </w:rPr>
              <w:t>XGBoost</w:t>
            </w:r>
          </w:p>
        </w:tc>
        <w:tc>
          <w:tcPr>
            <w:tcW w:w="756" w:type="dxa"/>
          </w:tcPr>
          <w:p w14:paraId="694B4601" w14:textId="3828BA5C" w:rsidR="006850F5" w:rsidRPr="00987E5E" w:rsidRDefault="006850F5" w:rsidP="00DD0AA6">
            <w:pPr>
              <w:rPr>
                <w:sz w:val="15"/>
                <w:szCs w:val="15"/>
              </w:rPr>
            </w:pPr>
            <w:r>
              <w:rPr>
                <w:sz w:val="15"/>
                <w:szCs w:val="15"/>
              </w:rPr>
              <w:t>0.24</w:t>
            </w:r>
          </w:p>
        </w:tc>
        <w:tc>
          <w:tcPr>
            <w:tcW w:w="588" w:type="dxa"/>
          </w:tcPr>
          <w:p w14:paraId="07C98AAE" w14:textId="1478329A" w:rsidR="006850F5" w:rsidRPr="00987E5E" w:rsidRDefault="006850F5" w:rsidP="00DD0AA6">
            <w:pPr>
              <w:rPr>
                <w:sz w:val="15"/>
                <w:szCs w:val="15"/>
              </w:rPr>
            </w:pPr>
            <w:r>
              <w:rPr>
                <w:sz w:val="15"/>
                <w:szCs w:val="15"/>
              </w:rPr>
              <w:t>0.32</w:t>
            </w:r>
          </w:p>
        </w:tc>
        <w:tc>
          <w:tcPr>
            <w:tcW w:w="647" w:type="dxa"/>
          </w:tcPr>
          <w:p w14:paraId="59D9E16B" w14:textId="6F83F0B5" w:rsidR="006850F5" w:rsidRPr="00987E5E" w:rsidRDefault="006850F5" w:rsidP="00DD0AA6">
            <w:pPr>
              <w:rPr>
                <w:sz w:val="15"/>
                <w:szCs w:val="15"/>
              </w:rPr>
            </w:pPr>
            <w:r w:rsidRPr="00987E5E">
              <w:rPr>
                <w:sz w:val="15"/>
                <w:szCs w:val="15"/>
              </w:rPr>
              <w:t>±</w:t>
            </w:r>
            <w:r>
              <w:rPr>
                <w:sz w:val="15"/>
                <w:szCs w:val="15"/>
              </w:rPr>
              <w:t>0.009</w:t>
            </w:r>
          </w:p>
        </w:tc>
      </w:tr>
      <w:tr w:rsidR="006850F5" w14:paraId="466788CC" w14:textId="77777777" w:rsidTr="00DD0AA6">
        <w:tc>
          <w:tcPr>
            <w:tcW w:w="852" w:type="dxa"/>
          </w:tcPr>
          <w:p w14:paraId="05580FAC" w14:textId="77777777" w:rsidR="006850F5" w:rsidRPr="00987E5E" w:rsidRDefault="006850F5" w:rsidP="00DD0AA6">
            <w:pPr>
              <w:rPr>
                <w:sz w:val="15"/>
                <w:szCs w:val="15"/>
              </w:rPr>
            </w:pPr>
            <w:r w:rsidRPr="00987E5E">
              <w:rPr>
                <w:sz w:val="15"/>
                <w:szCs w:val="15"/>
              </w:rPr>
              <w:t>Male</w:t>
            </w:r>
          </w:p>
        </w:tc>
        <w:tc>
          <w:tcPr>
            <w:tcW w:w="1103" w:type="dxa"/>
          </w:tcPr>
          <w:p w14:paraId="1E5DE35F" w14:textId="22F013FB" w:rsidR="006850F5" w:rsidRPr="00987E5E" w:rsidRDefault="006850F5" w:rsidP="00DD0AA6">
            <w:pPr>
              <w:rPr>
                <w:sz w:val="15"/>
                <w:szCs w:val="15"/>
              </w:rPr>
            </w:pPr>
            <w:r>
              <w:rPr>
                <w:sz w:val="15"/>
                <w:szCs w:val="15"/>
              </w:rPr>
              <w:t>OneHot</w:t>
            </w:r>
          </w:p>
        </w:tc>
        <w:tc>
          <w:tcPr>
            <w:tcW w:w="910" w:type="dxa"/>
          </w:tcPr>
          <w:p w14:paraId="12E87B99" w14:textId="29771A7A" w:rsidR="006850F5" w:rsidRPr="00987E5E" w:rsidRDefault="006850F5" w:rsidP="00DD0AA6">
            <w:pPr>
              <w:rPr>
                <w:sz w:val="15"/>
                <w:szCs w:val="15"/>
              </w:rPr>
            </w:pPr>
            <w:r>
              <w:rPr>
                <w:sz w:val="15"/>
                <w:szCs w:val="15"/>
              </w:rPr>
              <w:t>MLP</w:t>
            </w:r>
          </w:p>
        </w:tc>
        <w:tc>
          <w:tcPr>
            <w:tcW w:w="756" w:type="dxa"/>
          </w:tcPr>
          <w:p w14:paraId="7BDA4604" w14:textId="35E69833" w:rsidR="006850F5" w:rsidRPr="00987E5E" w:rsidRDefault="006850F5" w:rsidP="00DD0AA6">
            <w:pPr>
              <w:rPr>
                <w:sz w:val="15"/>
                <w:szCs w:val="15"/>
              </w:rPr>
            </w:pPr>
            <w:r>
              <w:rPr>
                <w:sz w:val="15"/>
                <w:szCs w:val="15"/>
              </w:rPr>
              <w:t>0.32</w:t>
            </w:r>
          </w:p>
        </w:tc>
        <w:tc>
          <w:tcPr>
            <w:tcW w:w="588" w:type="dxa"/>
          </w:tcPr>
          <w:p w14:paraId="7FBCF272" w14:textId="15D15D11" w:rsidR="006850F5" w:rsidRPr="00987E5E" w:rsidRDefault="006850F5" w:rsidP="00DD0AA6">
            <w:pPr>
              <w:rPr>
                <w:sz w:val="15"/>
                <w:szCs w:val="15"/>
              </w:rPr>
            </w:pPr>
            <w:r>
              <w:rPr>
                <w:sz w:val="15"/>
                <w:szCs w:val="15"/>
              </w:rPr>
              <w:t>0.36</w:t>
            </w:r>
          </w:p>
        </w:tc>
        <w:tc>
          <w:tcPr>
            <w:tcW w:w="647" w:type="dxa"/>
          </w:tcPr>
          <w:p w14:paraId="0EAE0E4E" w14:textId="56D1C693" w:rsidR="006850F5" w:rsidRPr="00987E5E" w:rsidRDefault="006850F5" w:rsidP="00DD0AA6">
            <w:pPr>
              <w:rPr>
                <w:sz w:val="15"/>
                <w:szCs w:val="15"/>
              </w:rPr>
            </w:pPr>
            <w:r w:rsidRPr="00987E5E">
              <w:rPr>
                <w:sz w:val="15"/>
                <w:szCs w:val="15"/>
              </w:rPr>
              <w:t>±</w:t>
            </w:r>
            <w:r>
              <w:rPr>
                <w:sz w:val="15"/>
                <w:szCs w:val="15"/>
              </w:rPr>
              <w:t>0.018</w:t>
            </w:r>
          </w:p>
        </w:tc>
      </w:tr>
      <w:tr w:rsidR="006850F5" w14:paraId="6B437416" w14:textId="77777777" w:rsidTr="00DD0AA6">
        <w:tc>
          <w:tcPr>
            <w:tcW w:w="852" w:type="dxa"/>
          </w:tcPr>
          <w:p w14:paraId="0CF7D85F" w14:textId="77777777" w:rsidR="006850F5" w:rsidRPr="00987E5E" w:rsidRDefault="006850F5" w:rsidP="00DD0AA6">
            <w:pPr>
              <w:rPr>
                <w:sz w:val="15"/>
                <w:szCs w:val="15"/>
              </w:rPr>
            </w:pPr>
            <w:r w:rsidRPr="00987E5E">
              <w:rPr>
                <w:sz w:val="15"/>
                <w:szCs w:val="15"/>
              </w:rPr>
              <w:t>Female</w:t>
            </w:r>
          </w:p>
        </w:tc>
        <w:tc>
          <w:tcPr>
            <w:tcW w:w="1103" w:type="dxa"/>
          </w:tcPr>
          <w:p w14:paraId="1B347B52" w14:textId="4C973EBE" w:rsidR="006850F5" w:rsidRPr="00987E5E" w:rsidRDefault="006850F5" w:rsidP="00DD0AA6">
            <w:pPr>
              <w:rPr>
                <w:sz w:val="15"/>
                <w:szCs w:val="15"/>
              </w:rPr>
            </w:pPr>
            <w:r>
              <w:rPr>
                <w:sz w:val="15"/>
                <w:szCs w:val="15"/>
              </w:rPr>
              <w:t>KNNImputer</w:t>
            </w:r>
          </w:p>
        </w:tc>
        <w:tc>
          <w:tcPr>
            <w:tcW w:w="910" w:type="dxa"/>
          </w:tcPr>
          <w:p w14:paraId="476BC537" w14:textId="0594A1FE" w:rsidR="006850F5" w:rsidRPr="00987E5E" w:rsidRDefault="006850F5" w:rsidP="00DD0AA6">
            <w:pPr>
              <w:rPr>
                <w:sz w:val="15"/>
                <w:szCs w:val="15"/>
              </w:rPr>
            </w:pPr>
            <w:r>
              <w:rPr>
                <w:sz w:val="15"/>
                <w:szCs w:val="15"/>
              </w:rPr>
              <w:t>Decision Tree</w:t>
            </w:r>
          </w:p>
        </w:tc>
        <w:tc>
          <w:tcPr>
            <w:tcW w:w="756" w:type="dxa"/>
          </w:tcPr>
          <w:p w14:paraId="0C79B350" w14:textId="480BD6D6" w:rsidR="006850F5" w:rsidRPr="00987E5E" w:rsidRDefault="006850F5" w:rsidP="00DD0AA6">
            <w:pPr>
              <w:rPr>
                <w:sz w:val="15"/>
                <w:szCs w:val="15"/>
              </w:rPr>
            </w:pPr>
            <w:r>
              <w:rPr>
                <w:sz w:val="15"/>
                <w:szCs w:val="15"/>
              </w:rPr>
              <w:t>0.25</w:t>
            </w:r>
          </w:p>
        </w:tc>
        <w:tc>
          <w:tcPr>
            <w:tcW w:w="588" w:type="dxa"/>
          </w:tcPr>
          <w:p w14:paraId="33E0BFDB" w14:textId="7283F034" w:rsidR="006850F5" w:rsidRPr="00987E5E" w:rsidRDefault="006850F5" w:rsidP="00DD0AA6">
            <w:pPr>
              <w:rPr>
                <w:sz w:val="15"/>
                <w:szCs w:val="15"/>
              </w:rPr>
            </w:pPr>
            <w:r>
              <w:rPr>
                <w:sz w:val="15"/>
                <w:szCs w:val="15"/>
              </w:rPr>
              <w:t>0.36</w:t>
            </w:r>
          </w:p>
        </w:tc>
        <w:tc>
          <w:tcPr>
            <w:tcW w:w="647" w:type="dxa"/>
          </w:tcPr>
          <w:p w14:paraId="502D0C73" w14:textId="54600478" w:rsidR="006850F5" w:rsidRPr="00987E5E" w:rsidRDefault="006850F5" w:rsidP="00DD0AA6">
            <w:pPr>
              <w:rPr>
                <w:sz w:val="15"/>
                <w:szCs w:val="15"/>
              </w:rPr>
            </w:pPr>
            <w:r w:rsidRPr="00987E5E">
              <w:rPr>
                <w:sz w:val="15"/>
                <w:szCs w:val="15"/>
              </w:rPr>
              <w:t>±</w:t>
            </w:r>
            <w:r>
              <w:rPr>
                <w:sz w:val="15"/>
                <w:szCs w:val="15"/>
              </w:rPr>
              <w:t>0.026</w:t>
            </w:r>
          </w:p>
        </w:tc>
      </w:tr>
    </w:tbl>
    <w:p w14:paraId="5C5901C1" w14:textId="25E00DA3" w:rsidR="00FD7967" w:rsidRDefault="00E05CDD" w:rsidP="00A2017D">
      <w:pPr>
        <w:jc w:val="both"/>
      </w:pPr>
      <w:r>
        <w:rPr>
          <w:noProof/>
        </w:rPr>
        <mc:AlternateContent>
          <mc:Choice Requires="wpg">
            <w:drawing>
              <wp:anchor distT="0" distB="0" distL="114300" distR="114300" simplePos="0" relativeHeight="251666432" behindDoc="0" locked="0" layoutInCell="1" allowOverlap="1" wp14:anchorId="1F5C4036" wp14:editId="53390850">
                <wp:simplePos x="0" y="0"/>
                <wp:positionH relativeFrom="column">
                  <wp:posOffset>-29845</wp:posOffset>
                </wp:positionH>
                <wp:positionV relativeFrom="paragraph">
                  <wp:posOffset>168275</wp:posOffset>
                </wp:positionV>
                <wp:extent cx="3122930" cy="2156460"/>
                <wp:effectExtent l="0" t="0" r="1270" b="0"/>
                <wp:wrapTopAndBottom/>
                <wp:docPr id="7" name="Gruppieren 7"/>
                <wp:cNvGraphicFramePr/>
                <a:graphic xmlns:a="http://schemas.openxmlformats.org/drawingml/2006/main">
                  <a:graphicData uri="http://schemas.microsoft.com/office/word/2010/wordprocessingGroup">
                    <wpg:wgp>
                      <wpg:cNvGrpSpPr/>
                      <wpg:grpSpPr>
                        <a:xfrm>
                          <a:off x="0" y="0"/>
                          <a:ext cx="3122930" cy="2156460"/>
                          <a:chOff x="0" y="0"/>
                          <a:chExt cx="3279140" cy="2121702"/>
                        </a:xfrm>
                      </wpg:grpSpPr>
                      <pic:pic xmlns:pic="http://schemas.openxmlformats.org/drawingml/2006/picture">
                        <pic:nvPicPr>
                          <pic:cNvPr id="11" name="Grafik 11" descr="Ein Bild, das Vogel, Screenshot enthält.&#10;&#10;Automatisch generierte Beschreibung"/>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79140" cy="1802765"/>
                          </a:xfrm>
                          <a:prstGeom prst="rect">
                            <a:avLst/>
                          </a:prstGeom>
                          <a:noFill/>
                          <a:ln>
                            <a:noFill/>
                          </a:ln>
                        </pic:spPr>
                      </pic:pic>
                      <wps:wsp>
                        <wps:cNvPr id="12" name="Textfeld 12"/>
                        <wps:cNvSpPr txBox="1"/>
                        <wps:spPr>
                          <a:xfrm>
                            <a:off x="0" y="1906437"/>
                            <a:ext cx="3186430" cy="215265"/>
                          </a:xfrm>
                          <a:prstGeom prst="rect">
                            <a:avLst/>
                          </a:prstGeom>
                          <a:solidFill>
                            <a:prstClr val="white"/>
                          </a:solidFill>
                          <a:ln>
                            <a:noFill/>
                          </a:ln>
                        </wps:spPr>
                        <wps:txbx>
                          <w:txbxContent>
                            <w:p w14:paraId="7A995D3B" w14:textId="4D13B80A"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FF5B4F">
                                <w:rPr>
                                  <w:i w:val="0"/>
                                  <w:iCs w:val="0"/>
                                  <w:noProof/>
                                  <w:color w:val="auto"/>
                                  <w:sz w:val="16"/>
                                  <w:szCs w:val="16"/>
                                </w:rPr>
                                <w:t>8</w:t>
                              </w:r>
                              <w:r w:rsidR="00683FA5" w:rsidRPr="00490145">
                                <w:rPr>
                                  <w:i w:val="0"/>
                                  <w:iCs w:val="0"/>
                                  <w:noProof/>
                                  <w:color w:val="auto"/>
                                  <w:sz w:val="16"/>
                                  <w:szCs w:val="16"/>
                                </w:rPr>
                                <w:t>, Feature Importance for complete, positive uveitis data with XGBoo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5C4036" id="Gruppieren 7" o:spid="_x0000_s1041" style="position:absolute;left:0;text-align:left;margin-left:-2.35pt;margin-top:13.25pt;width:245.9pt;height:169.8pt;z-index:251666432;mso-width-relative:margin;mso-height-relative:margin" coordsize="32791,21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">
                <v:shape id="Grafik 11" o:spid="_x0000_s1042" type="#_x0000_t75" alt="Ein Bild, das Vogel, Screenshot enthält.&#10;&#10;Automatisch generierte Beschreibung" style="position:absolute;width:32791;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">
                  <v:imagedata r:id="rId23" o:title="Ein Bild, das Vogel, Screenshot enthält"/>
                </v:shape>
                <v:shape id="Textfeld 12" o:spid="_x0000_s1043" type="#_x0000_t202" style="position:absolute;top:19064;width:31864;height:2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7A995D3B" w14:textId="4D13B80A"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FF5B4F">
                          <w:rPr>
                            <w:i w:val="0"/>
                            <w:iCs w:val="0"/>
                            <w:noProof/>
                            <w:color w:val="auto"/>
                            <w:sz w:val="16"/>
                            <w:szCs w:val="16"/>
                          </w:rPr>
                          <w:t>8</w:t>
                        </w:r>
                        <w:r w:rsidR="00683FA5" w:rsidRPr="00490145">
                          <w:rPr>
                            <w:i w:val="0"/>
                            <w:iCs w:val="0"/>
                            <w:noProof/>
                            <w:color w:val="auto"/>
                            <w:sz w:val="16"/>
                            <w:szCs w:val="16"/>
                          </w:rPr>
                          <w:t>, Feature Importance for complete, positive uveitis data with XGBoost</w:t>
                        </w:r>
                      </w:p>
                    </w:txbxContent>
                  </v:textbox>
                </v:shape>
                <w10:wrap type="topAndBottom"/>
              </v:group>
            </w:pict>
          </mc:Fallback>
        </mc:AlternateContent>
      </w:r>
    </w:p>
    <w:p w14:paraId="37488988" w14:textId="77777777" w:rsidR="00A2017D" w:rsidRDefault="00A2017D" w:rsidP="00FD7967">
      <w:pPr>
        <w:jc w:val="both"/>
      </w:pPr>
    </w:p>
    <w:p w14:paraId="269355C6" w14:textId="5B57E1B5" w:rsidR="00FD7967" w:rsidRPr="007A4967" w:rsidRDefault="007A4967" w:rsidP="00FD7967">
      <w:pPr>
        <w:jc w:val="both"/>
      </w:pPr>
      <w:r w:rsidRPr="007A4967">
        <w:t xml:space="preserve">Tables 3 and 4 hold the best results for the multiclass case of location prediction. We see a good improvement over baseline (+8% at balanced accuracy) for the whole dataset. For the data set with the male patients only a small improvement is visible. In Figure </w:t>
      </w:r>
      <w:r w:rsidR="00FF5B4F">
        <w:t>8</w:t>
      </w:r>
      <w:r w:rsidRPr="007A4967">
        <w:t xml:space="preserve"> we see less pronounced feature </w:t>
      </w:r>
      <w:r w:rsidR="00577DFB">
        <w:t>importances</w:t>
      </w:r>
      <w:r w:rsidRPr="007A4967">
        <w:t xml:space="preserve"> than in the binary case. The most important four features for the prediction of the location over the whole data set are in the multiclass case "Lysozyme Plasma" (</w:t>
      </w:r>
      <w:r w:rsidR="00F62D17">
        <w:t xml:space="preserve">responsible for </w:t>
      </w:r>
      <w:r w:rsidRPr="007A4967">
        <w:t>~9%), "Platelet Count" (</w:t>
      </w:r>
      <w:r w:rsidR="00F62D17">
        <w:t xml:space="preserve">responsible for </w:t>
      </w:r>
      <w:r w:rsidRPr="007A4967">
        <w:t>~9%), "Lymphocytes" (</w:t>
      </w:r>
      <w:r w:rsidR="00F62D17">
        <w:t xml:space="preserve">responsible for </w:t>
      </w:r>
      <w:r w:rsidRPr="007A4967">
        <w:t>~8%) and "Hematocrit" (</w:t>
      </w:r>
      <w:r w:rsidR="00F62D17">
        <w:t xml:space="preserve">responsible for </w:t>
      </w:r>
      <w:r w:rsidRPr="007A4967">
        <w:t>~7%).</w:t>
      </w:r>
    </w:p>
    <w:p w14:paraId="0697948C" w14:textId="528AEAD6" w:rsidR="00B35D52" w:rsidRDefault="006850F5" w:rsidP="006850F5">
      <w:pPr>
        <w:pStyle w:val="berschrift2"/>
      </w:pPr>
      <w:r>
        <w:lastRenderedPageBreak/>
        <w:t>One vs. All, Binary Classification</w:t>
      </w:r>
    </w:p>
    <w:p w14:paraId="1A58A19D" w14:textId="380670D5" w:rsidR="007A4967" w:rsidRDefault="007A4967" w:rsidP="00FD7967">
      <w:pPr>
        <w:jc w:val="both"/>
      </w:pPr>
      <w:r w:rsidRPr="007A4967">
        <w:t xml:space="preserve">In the case of One vs. All binary classification, all locations except one are assigned to the category "other". Here we are only interested in the score of the model in Table 5. We note the feature importance for all </w:t>
      </w:r>
      <w:r w:rsidR="00577DFB">
        <w:t>five</w:t>
      </w:r>
      <w:r w:rsidRPr="007A4967">
        <w:t xml:space="preserve"> categories of location.</w:t>
      </w:r>
    </w:p>
    <w:p w14:paraId="7089AD4A" w14:textId="3F09BE39" w:rsidR="00EC4B23" w:rsidRPr="008C0E79" w:rsidRDefault="008C0E79" w:rsidP="008C0E79">
      <w:pPr>
        <w:pStyle w:val="tablehead"/>
        <w:tabs>
          <w:tab w:val="num" w:pos="1080"/>
        </w:tabs>
        <w:rPr>
          <w:lang w:val="en-GB"/>
        </w:rPr>
      </w:pPr>
      <w:r>
        <w:rPr>
          <w:lang w:val="en-GB"/>
        </w:rPr>
        <w:t>Tbl. 5  Macro F1-Score as target metric</w:t>
      </w:r>
    </w:p>
    <w:tbl>
      <w:tblPr>
        <w:tblStyle w:val="Tabellenraster"/>
        <w:tblW w:w="4825" w:type="dxa"/>
        <w:tblLayout w:type="fixed"/>
        <w:tblLook w:val="04A0" w:firstRow="1" w:lastRow="0" w:firstColumn="1" w:lastColumn="0" w:noHBand="0" w:noVBand="1"/>
      </w:tblPr>
      <w:tblGrid>
        <w:gridCol w:w="812"/>
        <w:gridCol w:w="929"/>
        <w:gridCol w:w="424"/>
        <w:gridCol w:w="665"/>
        <w:gridCol w:w="993"/>
        <w:gridCol w:w="425"/>
        <w:gridCol w:w="577"/>
      </w:tblGrid>
      <w:tr w:rsidR="00C752D3" w14:paraId="237B92A8" w14:textId="77777777" w:rsidTr="00EB2535">
        <w:trPr>
          <w:trHeight w:val="254"/>
        </w:trPr>
        <w:tc>
          <w:tcPr>
            <w:tcW w:w="812" w:type="dxa"/>
            <w:vMerge w:val="restart"/>
          </w:tcPr>
          <w:p w14:paraId="5F68D52D" w14:textId="39DAC03E" w:rsidR="00C752D3" w:rsidRPr="00EB2535" w:rsidRDefault="00C752D3" w:rsidP="00EB2535">
            <w:pPr>
              <w:ind w:left="-113" w:right="-113"/>
              <w:rPr>
                <w:b/>
                <w:bCs/>
                <w:sz w:val="14"/>
                <w:szCs w:val="14"/>
              </w:rPr>
            </w:pPr>
            <w:r w:rsidRPr="00EB2535">
              <w:rPr>
                <w:b/>
                <w:bCs/>
                <w:sz w:val="14"/>
                <w:szCs w:val="14"/>
              </w:rPr>
              <w:t>Class</w:t>
            </w:r>
          </w:p>
        </w:tc>
        <w:tc>
          <w:tcPr>
            <w:tcW w:w="2018" w:type="dxa"/>
            <w:gridSpan w:val="3"/>
          </w:tcPr>
          <w:p w14:paraId="1E2E8410" w14:textId="0F65BDE8" w:rsidR="00C752D3" w:rsidRPr="00EB2535" w:rsidRDefault="00C752D3" w:rsidP="00EB2535">
            <w:pPr>
              <w:ind w:left="-113" w:right="-113"/>
              <w:rPr>
                <w:b/>
                <w:bCs/>
                <w:sz w:val="14"/>
                <w:szCs w:val="14"/>
              </w:rPr>
            </w:pPr>
            <w:r w:rsidRPr="00EB2535">
              <w:rPr>
                <w:b/>
                <w:bCs/>
                <w:sz w:val="14"/>
                <w:szCs w:val="14"/>
              </w:rPr>
              <w:t>F1-Score</w:t>
            </w:r>
          </w:p>
        </w:tc>
        <w:tc>
          <w:tcPr>
            <w:tcW w:w="1995" w:type="dxa"/>
            <w:gridSpan w:val="3"/>
          </w:tcPr>
          <w:p w14:paraId="1B338B81" w14:textId="3438BC2E" w:rsidR="00C752D3" w:rsidRPr="00EB2535" w:rsidRDefault="00C752D3" w:rsidP="00EB2535">
            <w:pPr>
              <w:ind w:left="-113" w:right="-113"/>
              <w:rPr>
                <w:b/>
                <w:bCs/>
                <w:sz w:val="14"/>
                <w:szCs w:val="14"/>
              </w:rPr>
            </w:pPr>
            <w:r w:rsidRPr="00EB2535">
              <w:rPr>
                <w:b/>
                <w:bCs/>
                <w:sz w:val="14"/>
                <w:szCs w:val="14"/>
              </w:rPr>
              <w:t>Balanced Accuracy</w:t>
            </w:r>
          </w:p>
        </w:tc>
      </w:tr>
      <w:tr w:rsidR="00EB2535" w14:paraId="5C3D3F80" w14:textId="77777777" w:rsidTr="00EB2535">
        <w:trPr>
          <w:trHeight w:val="254"/>
        </w:trPr>
        <w:tc>
          <w:tcPr>
            <w:tcW w:w="812" w:type="dxa"/>
            <w:vMerge/>
          </w:tcPr>
          <w:p w14:paraId="56B5F2BF" w14:textId="77777777" w:rsidR="00C752D3" w:rsidRPr="00EB2535" w:rsidRDefault="00C752D3" w:rsidP="00EB2535">
            <w:pPr>
              <w:ind w:left="-113" w:right="-113"/>
              <w:rPr>
                <w:b/>
                <w:bCs/>
                <w:sz w:val="14"/>
                <w:szCs w:val="14"/>
              </w:rPr>
            </w:pPr>
          </w:p>
        </w:tc>
        <w:tc>
          <w:tcPr>
            <w:tcW w:w="929" w:type="dxa"/>
          </w:tcPr>
          <w:p w14:paraId="1D2E80AD" w14:textId="4ADADF64" w:rsidR="00C752D3" w:rsidRPr="00EB2535" w:rsidRDefault="00C752D3" w:rsidP="00EB2535">
            <w:pPr>
              <w:ind w:left="-113" w:right="-113"/>
              <w:rPr>
                <w:b/>
                <w:bCs/>
                <w:sz w:val="14"/>
                <w:szCs w:val="14"/>
              </w:rPr>
            </w:pPr>
            <w:r w:rsidRPr="00EB2535">
              <w:rPr>
                <w:b/>
                <w:bCs/>
                <w:sz w:val="14"/>
                <w:szCs w:val="14"/>
              </w:rPr>
              <w:t>Strategy</w:t>
            </w:r>
          </w:p>
        </w:tc>
        <w:tc>
          <w:tcPr>
            <w:tcW w:w="424" w:type="dxa"/>
          </w:tcPr>
          <w:p w14:paraId="1C0B26EB" w14:textId="07912780" w:rsidR="00C752D3" w:rsidRPr="00EB2535" w:rsidRDefault="00C752D3" w:rsidP="00EB2535">
            <w:pPr>
              <w:ind w:left="-113" w:right="-113"/>
              <w:rPr>
                <w:b/>
                <w:bCs/>
                <w:sz w:val="14"/>
                <w:szCs w:val="14"/>
              </w:rPr>
            </w:pPr>
            <w:r w:rsidRPr="00EB2535">
              <w:rPr>
                <w:b/>
                <w:bCs/>
                <w:sz w:val="14"/>
                <w:szCs w:val="14"/>
              </w:rPr>
              <w:t>Score</w:t>
            </w:r>
          </w:p>
        </w:tc>
        <w:tc>
          <w:tcPr>
            <w:tcW w:w="665" w:type="dxa"/>
          </w:tcPr>
          <w:p w14:paraId="72E0D671" w14:textId="6E5A5E02" w:rsidR="00C752D3" w:rsidRPr="00EB2535" w:rsidRDefault="00C752D3" w:rsidP="00EB2535">
            <w:pPr>
              <w:ind w:left="-113" w:right="-113"/>
              <w:rPr>
                <w:b/>
                <w:bCs/>
                <w:sz w:val="14"/>
                <w:szCs w:val="14"/>
              </w:rPr>
            </w:pPr>
            <w:r w:rsidRPr="00EB2535">
              <w:rPr>
                <w:b/>
                <w:bCs/>
                <w:sz w:val="14"/>
                <w:szCs w:val="14"/>
              </w:rPr>
              <w:t>Std</w:t>
            </w:r>
          </w:p>
        </w:tc>
        <w:tc>
          <w:tcPr>
            <w:tcW w:w="993" w:type="dxa"/>
          </w:tcPr>
          <w:p w14:paraId="368F9B6C" w14:textId="4DE53317" w:rsidR="00C752D3" w:rsidRPr="00EB2535" w:rsidRDefault="00C752D3" w:rsidP="00EB2535">
            <w:pPr>
              <w:ind w:left="-113" w:right="-113"/>
              <w:rPr>
                <w:b/>
                <w:bCs/>
                <w:sz w:val="14"/>
                <w:szCs w:val="14"/>
              </w:rPr>
            </w:pPr>
            <w:r w:rsidRPr="00EB2535">
              <w:rPr>
                <w:b/>
                <w:bCs/>
                <w:sz w:val="14"/>
                <w:szCs w:val="14"/>
              </w:rPr>
              <w:t>Strategy</w:t>
            </w:r>
          </w:p>
        </w:tc>
        <w:tc>
          <w:tcPr>
            <w:tcW w:w="425" w:type="dxa"/>
          </w:tcPr>
          <w:p w14:paraId="3E4A4724" w14:textId="6EA99C6F" w:rsidR="00C752D3" w:rsidRPr="00EB2535" w:rsidRDefault="00C752D3" w:rsidP="00EB2535">
            <w:pPr>
              <w:ind w:left="-113" w:right="-113"/>
              <w:rPr>
                <w:b/>
                <w:bCs/>
                <w:sz w:val="14"/>
                <w:szCs w:val="14"/>
              </w:rPr>
            </w:pPr>
            <w:r w:rsidRPr="00EB2535">
              <w:rPr>
                <w:b/>
                <w:bCs/>
                <w:sz w:val="14"/>
                <w:szCs w:val="14"/>
              </w:rPr>
              <w:t>Score</w:t>
            </w:r>
          </w:p>
        </w:tc>
        <w:tc>
          <w:tcPr>
            <w:tcW w:w="577" w:type="dxa"/>
          </w:tcPr>
          <w:p w14:paraId="4297FFCD" w14:textId="678EE382" w:rsidR="00C752D3" w:rsidRPr="00EB2535" w:rsidRDefault="00C752D3" w:rsidP="00EB2535">
            <w:pPr>
              <w:ind w:left="-113" w:right="-113"/>
              <w:rPr>
                <w:b/>
                <w:bCs/>
                <w:sz w:val="14"/>
                <w:szCs w:val="14"/>
              </w:rPr>
            </w:pPr>
            <w:r w:rsidRPr="00EB2535">
              <w:rPr>
                <w:b/>
                <w:bCs/>
                <w:sz w:val="14"/>
                <w:szCs w:val="14"/>
              </w:rPr>
              <w:t>Std</w:t>
            </w:r>
          </w:p>
        </w:tc>
      </w:tr>
      <w:tr w:rsidR="00EB2535" w14:paraId="3FAEE03E" w14:textId="77777777" w:rsidTr="00EB2535">
        <w:trPr>
          <w:trHeight w:val="254"/>
        </w:trPr>
        <w:tc>
          <w:tcPr>
            <w:tcW w:w="812" w:type="dxa"/>
          </w:tcPr>
          <w:p w14:paraId="34B9FE26" w14:textId="2979CB39" w:rsidR="00C752D3" w:rsidRPr="00C752D3" w:rsidRDefault="00C752D3" w:rsidP="00EB2535">
            <w:pPr>
              <w:ind w:left="-113" w:right="-113"/>
              <w:rPr>
                <w:sz w:val="14"/>
                <w:szCs w:val="14"/>
              </w:rPr>
            </w:pPr>
            <w:r w:rsidRPr="00C752D3">
              <w:rPr>
                <w:sz w:val="14"/>
                <w:szCs w:val="14"/>
              </w:rPr>
              <w:t>Anterior</w:t>
            </w:r>
          </w:p>
        </w:tc>
        <w:tc>
          <w:tcPr>
            <w:tcW w:w="929" w:type="dxa"/>
          </w:tcPr>
          <w:p w14:paraId="5E57B9D1" w14:textId="12B2F22F" w:rsidR="00C752D3" w:rsidRPr="00C752D3" w:rsidRDefault="00C752D3" w:rsidP="00EB2535">
            <w:pPr>
              <w:ind w:left="-113" w:right="-113"/>
              <w:rPr>
                <w:sz w:val="14"/>
                <w:szCs w:val="14"/>
              </w:rPr>
            </w:pPr>
            <w:r w:rsidRPr="00C752D3">
              <w:rPr>
                <w:sz w:val="14"/>
                <w:szCs w:val="14"/>
              </w:rPr>
              <w:t>KNNImputer</w:t>
            </w:r>
          </w:p>
        </w:tc>
        <w:tc>
          <w:tcPr>
            <w:tcW w:w="424" w:type="dxa"/>
          </w:tcPr>
          <w:p w14:paraId="668061BD" w14:textId="1EAE12B8" w:rsidR="00C752D3" w:rsidRPr="00C752D3" w:rsidRDefault="00C752D3" w:rsidP="00EB2535">
            <w:pPr>
              <w:ind w:left="-113" w:right="-113"/>
              <w:rPr>
                <w:sz w:val="14"/>
                <w:szCs w:val="14"/>
              </w:rPr>
            </w:pPr>
            <w:r w:rsidRPr="00C752D3">
              <w:rPr>
                <w:sz w:val="14"/>
                <w:szCs w:val="14"/>
              </w:rPr>
              <w:t>0.51</w:t>
            </w:r>
          </w:p>
        </w:tc>
        <w:tc>
          <w:tcPr>
            <w:tcW w:w="665" w:type="dxa"/>
          </w:tcPr>
          <w:p w14:paraId="66326F31" w14:textId="6A463EE2" w:rsidR="00C752D3" w:rsidRPr="00C752D3" w:rsidRDefault="00C752D3" w:rsidP="00EB2535">
            <w:pPr>
              <w:ind w:left="-113" w:right="-113"/>
              <w:rPr>
                <w:sz w:val="14"/>
                <w:szCs w:val="14"/>
              </w:rPr>
            </w:pPr>
            <w:r w:rsidRPr="00C752D3">
              <w:rPr>
                <w:sz w:val="14"/>
                <w:szCs w:val="14"/>
              </w:rPr>
              <w:t>±0.034</w:t>
            </w:r>
          </w:p>
        </w:tc>
        <w:tc>
          <w:tcPr>
            <w:tcW w:w="993" w:type="dxa"/>
          </w:tcPr>
          <w:p w14:paraId="37E09B58" w14:textId="333667A2" w:rsidR="00C752D3" w:rsidRPr="00C752D3" w:rsidRDefault="00C752D3" w:rsidP="00EB2535">
            <w:pPr>
              <w:ind w:left="-113" w:right="-113"/>
              <w:rPr>
                <w:sz w:val="14"/>
                <w:szCs w:val="14"/>
              </w:rPr>
            </w:pPr>
            <w:r w:rsidRPr="00C752D3">
              <w:rPr>
                <w:sz w:val="14"/>
                <w:szCs w:val="14"/>
              </w:rPr>
              <w:t>KNNImputer</w:t>
            </w:r>
          </w:p>
        </w:tc>
        <w:tc>
          <w:tcPr>
            <w:tcW w:w="425" w:type="dxa"/>
          </w:tcPr>
          <w:p w14:paraId="3EB45211" w14:textId="2C42B5F3" w:rsidR="00C752D3" w:rsidRPr="00C752D3" w:rsidRDefault="00C752D3" w:rsidP="00EB2535">
            <w:pPr>
              <w:ind w:left="-113" w:right="-113"/>
              <w:rPr>
                <w:sz w:val="14"/>
                <w:szCs w:val="14"/>
              </w:rPr>
            </w:pPr>
            <w:r w:rsidRPr="00C752D3">
              <w:rPr>
                <w:sz w:val="14"/>
                <w:szCs w:val="14"/>
              </w:rPr>
              <w:t>0.53</w:t>
            </w:r>
          </w:p>
        </w:tc>
        <w:tc>
          <w:tcPr>
            <w:tcW w:w="577" w:type="dxa"/>
          </w:tcPr>
          <w:p w14:paraId="26BD1A83" w14:textId="4DB70ED4" w:rsidR="00C752D3" w:rsidRPr="00C752D3" w:rsidRDefault="00C752D3" w:rsidP="00EB2535">
            <w:pPr>
              <w:ind w:left="-113" w:right="-113"/>
              <w:rPr>
                <w:sz w:val="14"/>
                <w:szCs w:val="14"/>
              </w:rPr>
            </w:pPr>
            <w:r w:rsidRPr="00C752D3">
              <w:rPr>
                <w:sz w:val="14"/>
                <w:szCs w:val="14"/>
              </w:rPr>
              <w:t>±0.024</w:t>
            </w:r>
          </w:p>
        </w:tc>
      </w:tr>
      <w:tr w:rsidR="00EB2535" w14:paraId="30C2EA30" w14:textId="77777777" w:rsidTr="00EB2535">
        <w:trPr>
          <w:trHeight w:val="236"/>
        </w:trPr>
        <w:tc>
          <w:tcPr>
            <w:tcW w:w="812" w:type="dxa"/>
          </w:tcPr>
          <w:p w14:paraId="32DD7D65" w14:textId="3E157385" w:rsidR="00C752D3" w:rsidRPr="00C752D3" w:rsidRDefault="00C752D3" w:rsidP="00EB2535">
            <w:pPr>
              <w:ind w:left="-113" w:right="-113"/>
              <w:rPr>
                <w:sz w:val="14"/>
                <w:szCs w:val="14"/>
              </w:rPr>
            </w:pPr>
            <w:r w:rsidRPr="00C752D3">
              <w:rPr>
                <w:sz w:val="14"/>
                <w:szCs w:val="14"/>
              </w:rPr>
              <w:t>Intermediate</w:t>
            </w:r>
          </w:p>
        </w:tc>
        <w:tc>
          <w:tcPr>
            <w:tcW w:w="929" w:type="dxa"/>
          </w:tcPr>
          <w:p w14:paraId="7620617B" w14:textId="71B496C4" w:rsidR="00C752D3" w:rsidRPr="00C752D3" w:rsidRDefault="00C752D3" w:rsidP="00EB2535">
            <w:pPr>
              <w:ind w:left="-113" w:right="-113"/>
              <w:rPr>
                <w:sz w:val="14"/>
                <w:szCs w:val="14"/>
              </w:rPr>
            </w:pPr>
            <w:r w:rsidRPr="00C752D3">
              <w:rPr>
                <w:sz w:val="14"/>
                <w:szCs w:val="14"/>
              </w:rPr>
              <w:t>OneHot</w:t>
            </w:r>
          </w:p>
        </w:tc>
        <w:tc>
          <w:tcPr>
            <w:tcW w:w="424" w:type="dxa"/>
          </w:tcPr>
          <w:p w14:paraId="5348AB10" w14:textId="421F62A0" w:rsidR="00C752D3" w:rsidRPr="00C752D3" w:rsidRDefault="00C752D3" w:rsidP="00EB2535">
            <w:pPr>
              <w:ind w:left="-113" w:right="-113"/>
              <w:rPr>
                <w:sz w:val="14"/>
                <w:szCs w:val="14"/>
              </w:rPr>
            </w:pPr>
            <w:r w:rsidRPr="00C752D3">
              <w:rPr>
                <w:sz w:val="14"/>
                <w:szCs w:val="14"/>
              </w:rPr>
              <w:t>0.47</w:t>
            </w:r>
          </w:p>
        </w:tc>
        <w:tc>
          <w:tcPr>
            <w:tcW w:w="665" w:type="dxa"/>
          </w:tcPr>
          <w:p w14:paraId="25D75690" w14:textId="34145066" w:rsidR="00C752D3" w:rsidRPr="00C752D3" w:rsidRDefault="00C752D3" w:rsidP="00EB2535">
            <w:pPr>
              <w:ind w:left="-113" w:right="-113"/>
              <w:rPr>
                <w:sz w:val="14"/>
                <w:szCs w:val="14"/>
              </w:rPr>
            </w:pPr>
            <w:r w:rsidRPr="00C752D3">
              <w:rPr>
                <w:sz w:val="14"/>
                <w:szCs w:val="14"/>
              </w:rPr>
              <w:t>±0.04</w:t>
            </w:r>
          </w:p>
        </w:tc>
        <w:tc>
          <w:tcPr>
            <w:tcW w:w="993" w:type="dxa"/>
          </w:tcPr>
          <w:p w14:paraId="51208C4E" w14:textId="3683574C" w:rsidR="00C752D3" w:rsidRPr="00C752D3" w:rsidRDefault="00C752D3" w:rsidP="00EB2535">
            <w:pPr>
              <w:ind w:left="-113" w:right="-113"/>
              <w:rPr>
                <w:sz w:val="14"/>
                <w:szCs w:val="14"/>
              </w:rPr>
            </w:pPr>
            <w:r w:rsidRPr="00C752D3">
              <w:rPr>
                <w:sz w:val="14"/>
                <w:szCs w:val="14"/>
              </w:rPr>
              <w:t>OneHot</w:t>
            </w:r>
          </w:p>
        </w:tc>
        <w:tc>
          <w:tcPr>
            <w:tcW w:w="425" w:type="dxa"/>
          </w:tcPr>
          <w:p w14:paraId="68B37CCD" w14:textId="12E366E6" w:rsidR="00C752D3" w:rsidRPr="00C752D3" w:rsidRDefault="00C752D3" w:rsidP="00EB2535">
            <w:pPr>
              <w:ind w:left="-113" w:right="-113"/>
              <w:rPr>
                <w:sz w:val="14"/>
                <w:szCs w:val="14"/>
              </w:rPr>
            </w:pPr>
            <w:r w:rsidRPr="00C752D3">
              <w:rPr>
                <w:sz w:val="14"/>
                <w:szCs w:val="14"/>
              </w:rPr>
              <w:t>0.49</w:t>
            </w:r>
          </w:p>
        </w:tc>
        <w:tc>
          <w:tcPr>
            <w:tcW w:w="577" w:type="dxa"/>
          </w:tcPr>
          <w:p w14:paraId="48C7B6F6" w14:textId="028FA98A" w:rsidR="00C752D3" w:rsidRPr="00C752D3" w:rsidRDefault="00C752D3" w:rsidP="00EB2535">
            <w:pPr>
              <w:ind w:left="-113" w:right="-113"/>
              <w:rPr>
                <w:sz w:val="14"/>
                <w:szCs w:val="14"/>
              </w:rPr>
            </w:pPr>
            <w:r w:rsidRPr="00C752D3">
              <w:rPr>
                <w:sz w:val="14"/>
                <w:szCs w:val="14"/>
              </w:rPr>
              <w:t>±0.014</w:t>
            </w:r>
          </w:p>
        </w:tc>
      </w:tr>
      <w:tr w:rsidR="00EB2535" w14:paraId="2C7FEA26" w14:textId="77777777" w:rsidTr="00EB2535">
        <w:trPr>
          <w:trHeight w:val="254"/>
        </w:trPr>
        <w:tc>
          <w:tcPr>
            <w:tcW w:w="812" w:type="dxa"/>
          </w:tcPr>
          <w:p w14:paraId="409EFFB7" w14:textId="3190A562" w:rsidR="00C752D3" w:rsidRPr="00C752D3" w:rsidRDefault="00C752D3" w:rsidP="00EB2535">
            <w:pPr>
              <w:ind w:left="-113" w:right="-113"/>
              <w:rPr>
                <w:sz w:val="14"/>
                <w:szCs w:val="14"/>
              </w:rPr>
            </w:pPr>
            <w:r w:rsidRPr="00C752D3">
              <w:rPr>
                <w:sz w:val="14"/>
                <w:szCs w:val="14"/>
              </w:rPr>
              <w:t>Panuveitis</w:t>
            </w:r>
          </w:p>
        </w:tc>
        <w:tc>
          <w:tcPr>
            <w:tcW w:w="929" w:type="dxa"/>
          </w:tcPr>
          <w:p w14:paraId="2EC4E5E0" w14:textId="5772946D" w:rsidR="00C752D3" w:rsidRPr="00C752D3" w:rsidRDefault="00C752D3" w:rsidP="00EB2535">
            <w:pPr>
              <w:ind w:left="-113" w:right="-113"/>
              <w:rPr>
                <w:sz w:val="14"/>
                <w:szCs w:val="14"/>
              </w:rPr>
            </w:pPr>
            <w:r w:rsidRPr="00C752D3">
              <w:rPr>
                <w:sz w:val="14"/>
                <w:szCs w:val="14"/>
              </w:rPr>
              <w:t>OneHot+KNN</w:t>
            </w:r>
          </w:p>
        </w:tc>
        <w:tc>
          <w:tcPr>
            <w:tcW w:w="424" w:type="dxa"/>
          </w:tcPr>
          <w:p w14:paraId="52B38669" w14:textId="3EFEC8FE" w:rsidR="00C752D3" w:rsidRPr="00C752D3" w:rsidRDefault="00C752D3" w:rsidP="00EB2535">
            <w:pPr>
              <w:ind w:left="-113" w:right="-113"/>
              <w:rPr>
                <w:sz w:val="14"/>
                <w:szCs w:val="14"/>
              </w:rPr>
            </w:pPr>
            <w:r w:rsidRPr="00C752D3">
              <w:rPr>
                <w:sz w:val="14"/>
                <w:szCs w:val="14"/>
              </w:rPr>
              <w:t>0.51</w:t>
            </w:r>
          </w:p>
        </w:tc>
        <w:tc>
          <w:tcPr>
            <w:tcW w:w="665" w:type="dxa"/>
          </w:tcPr>
          <w:p w14:paraId="4C384149" w14:textId="247F7300" w:rsidR="00C752D3" w:rsidRPr="00C752D3" w:rsidRDefault="00C752D3" w:rsidP="00EB2535">
            <w:pPr>
              <w:ind w:left="-113" w:right="-113"/>
              <w:rPr>
                <w:sz w:val="14"/>
                <w:szCs w:val="14"/>
              </w:rPr>
            </w:pPr>
            <w:r w:rsidRPr="00C752D3">
              <w:rPr>
                <w:sz w:val="14"/>
                <w:szCs w:val="14"/>
              </w:rPr>
              <w:t>±0.033</w:t>
            </w:r>
          </w:p>
        </w:tc>
        <w:tc>
          <w:tcPr>
            <w:tcW w:w="993" w:type="dxa"/>
          </w:tcPr>
          <w:p w14:paraId="252D70E0" w14:textId="2768AA31" w:rsidR="00C752D3" w:rsidRPr="00C752D3" w:rsidRDefault="00C752D3" w:rsidP="00EB2535">
            <w:pPr>
              <w:ind w:left="-113" w:right="-113"/>
              <w:rPr>
                <w:sz w:val="14"/>
                <w:szCs w:val="14"/>
              </w:rPr>
            </w:pPr>
            <w:r w:rsidRPr="00C752D3">
              <w:rPr>
                <w:sz w:val="14"/>
                <w:szCs w:val="14"/>
              </w:rPr>
              <w:t>OneHot+KNN</w:t>
            </w:r>
          </w:p>
        </w:tc>
        <w:tc>
          <w:tcPr>
            <w:tcW w:w="425" w:type="dxa"/>
          </w:tcPr>
          <w:p w14:paraId="5B5015AB" w14:textId="1932BB0B" w:rsidR="00C752D3" w:rsidRPr="00C752D3" w:rsidRDefault="00C752D3" w:rsidP="00EB2535">
            <w:pPr>
              <w:ind w:left="-113" w:right="-113"/>
              <w:rPr>
                <w:sz w:val="14"/>
                <w:szCs w:val="14"/>
              </w:rPr>
            </w:pPr>
            <w:r w:rsidRPr="00C752D3">
              <w:rPr>
                <w:sz w:val="14"/>
                <w:szCs w:val="14"/>
              </w:rPr>
              <w:t>0.52</w:t>
            </w:r>
          </w:p>
        </w:tc>
        <w:tc>
          <w:tcPr>
            <w:tcW w:w="577" w:type="dxa"/>
          </w:tcPr>
          <w:p w14:paraId="2A5C2839" w14:textId="4201104D" w:rsidR="00C752D3" w:rsidRPr="00C752D3" w:rsidRDefault="00C752D3" w:rsidP="00EB2535">
            <w:pPr>
              <w:ind w:left="-113" w:right="-113"/>
              <w:rPr>
                <w:sz w:val="14"/>
                <w:szCs w:val="14"/>
              </w:rPr>
            </w:pPr>
            <w:r w:rsidRPr="00C752D3">
              <w:rPr>
                <w:sz w:val="14"/>
                <w:szCs w:val="14"/>
              </w:rPr>
              <w:t>±0.021</w:t>
            </w:r>
          </w:p>
        </w:tc>
      </w:tr>
      <w:tr w:rsidR="00EB2535" w14:paraId="7F23EEF0" w14:textId="77777777" w:rsidTr="00EB2535">
        <w:trPr>
          <w:trHeight w:val="236"/>
        </w:trPr>
        <w:tc>
          <w:tcPr>
            <w:tcW w:w="812" w:type="dxa"/>
          </w:tcPr>
          <w:p w14:paraId="42468CAB" w14:textId="210CADC9" w:rsidR="00C752D3" w:rsidRPr="00C752D3" w:rsidRDefault="00C752D3" w:rsidP="00EB2535">
            <w:pPr>
              <w:ind w:left="-113" w:right="-113"/>
              <w:rPr>
                <w:sz w:val="14"/>
                <w:szCs w:val="14"/>
              </w:rPr>
            </w:pPr>
            <w:r w:rsidRPr="00C752D3">
              <w:rPr>
                <w:sz w:val="14"/>
                <w:szCs w:val="14"/>
              </w:rPr>
              <w:t>Posterior</w:t>
            </w:r>
          </w:p>
        </w:tc>
        <w:tc>
          <w:tcPr>
            <w:tcW w:w="929" w:type="dxa"/>
          </w:tcPr>
          <w:p w14:paraId="278F664C" w14:textId="6195EF0A" w:rsidR="00C752D3" w:rsidRPr="00C752D3" w:rsidRDefault="00C752D3" w:rsidP="00EB2535">
            <w:pPr>
              <w:ind w:left="-113" w:right="-113"/>
              <w:rPr>
                <w:sz w:val="14"/>
                <w:szCs w:val="14"/>
              </w:rPr>
            </w:pPr>
            <w:r w:rsidRPr="00C752D3">
              <w:rPr>
                <w:sz w:val="14"/>
                <w:szCs w:val="14"/>
              </w:rPr>
              <w:t>OneHot+KNN</w:t>
            </w:r>
          </w:p>
        </w:tc>
        <w:tc>
          <w:tcPr>
            <w:tcW w:w="424" w:type="dxa"/>
          </w:tcPr>
          <w:p w14:paraId="435433D9" w14:textId="4EAAF095" w:rsidR="00C752D3" w:rsidRPr="00C752D3" w:rsidRDefault="00C752D3" w:rsidP="00EB2535">
            <w:pPr>
              <w:ind w:left="-113" w:right="-113"/>
              <w:rPr>
                <w:sz w:val="14"/>
                <w:szCs w:val="14"/>
              </w:rPr>
            </w:pPr>
            <w:r w:rsidRPr="00C752D3">
              <w:rPr>
                <w:sz w:val="14"/>
                <w:szCs w:val="14"/>
              </w:rPr>
              <w:t>0.53</w:t>
            </w:r>
          </w:p>
        </w:tc>
        <w:tc>
          <w:tcPr>
            <w:tcW w:w="665" w:type="dxa"/>
          </w:tcPr>
          <w:p w14:paraId="1055D531" w14:textId="5F895FFE" w:rsidR="00C752D3" w:rsidRPr="00C752D3" w:rsidRDefault="00C752D3" w:rsidP="00EB2535">
            <w:pPr>
              <w:ind w:left="-113" w:right="-113"/>
              <w:rPr>
                <w:sz w:val="14"/>
                <w:szCs w:val="14"/>
              </w:rPr>
            </w:pPr>
            <w:r w:rsidRPr="00C752D3">
              <w:rPr>
                <w:sz w:val="14"/>
                <w:szCs w:val="14"/>
              </w:rPr>
              <w:t>±0.016</w:t>
            </w:r>
          </w:p>
        </w:tc>
        <w:tc>
          <w:tcPr>
            <w:tcW w:w="993" w:type="dxa"/>
          </w:tcPr>
          <w:p w14:paraId="47E0659C" w14:textId="686C462E" w:rsidR="00C752D3" w:rsidRPr="00C752D3" w:rsidRDefault="00C752D3" w:rsidP="00EB2535">
            <w:pPr>
              <w:ind w:left="-113" w:right="-113"/>
              <w:rPr>
                <w:sz w:val="14"/>
                <w:szCs w:val="14"/>
              </w:rPr>
            </w:pPr>
            <w:r w:rsidRPr="00C752D3">
              <w:rPr>
                <w:sz w:val="14"/>
                <w:szCs w:val="14"/>
              </w:rPr>
              <w:t>OneHot+KNN</w:t>
            </w:r>
          </w:p>
        </w:tc>
        <w:tc>
          <w:tcPr>
            <w:tcW w:w="425" w:type="dxa"/>
          </w:tcPr>
          <w:p w14:paraId="06A6DCFB" w14:textId="1B7F0334" w:rsidR="00C752D3" w:rsidRPr="00C752D3" w:rsidRDefault="00C752D3" w:rsidP="00EB2535">
            <w:pPr>
              <w:ind w:left="-113" w:right="-113"/>
              <w:rPr>
                <w:sz w:val="14"/>
                <w:szCs w:val="14"/>
              </w:rPr>
            </w:pPr>
            <w:r w:rsidRPr="00C752D3">
              <w:rPr>
                <w:sz w:val="14"/>
                <w:szCs w:val="14"/>
              </w:rPr>
              <w:t>0.53</w:t>
            </w:r>
          </w:p>
        </w:tc>
        <w:tc>
          <w:tcPr>
            <w:tcW w:w="577" w:type="dxa"/>
          </w:tcPr>
          <w:p w14:paraId="4A782B5A" w14:textId="23792C5A" w:rsidR="00C752D3" w:rsidRPr="00C752D3" w:rsidRDefault="00C752D3" w:rsidP="00EB2535">
            <w:pPr>
              <w:ind w:left="-113" w:right="-113"/>
              <w:rPr>
                <w:sz w:val="14"/>
                <w:szCs w:val="14"/>
              </w:rPr>
            </w:pPr>
            <w:r w:rsidRPr="00C752D3">
              <w:rPr>
                <w:sz w:val="14"/>
                <w:szCs w:val="14"/>
              </w:rPr>
              <w:t>±0.017</w:t>
            </w:r>
          </w:p>
        </w:tc>
      </w:tr>
      <w:tr w:rsidR="00EB2535" w14:paraId="44AF49AF" w14:textId="77777777" w:rsidTr="00EB2535">
        <w:trPr>
          <w:trHeight w:val="254"/>
        </w:trPr>
        <w:tc>
          <w:tcPr>
            <w:tcW w:w="812" w:type="dxa"/>
          </w:tcPr>
          <w:p w14:paraId="209265D3" w14:textId="5897B636" w:rsidR="00C752D3" w:rsidRPr="00C752D3" w:rsidRDefault="00C752D3" w:rsidP="00EB2535">
            <w:pPr>
              <w:ind w:left="-113" w:right="-113"/>
              <w:rPr>
                <w:sz w:val="14"/>
                <w:szCs w:val="14"/>
              </w:rPr>
            </w:pPr>
            <w:r w:rsidRPr="00C752D3">
              <w:rPr>
                <w:sz w:val="14"/>
                <w:szCs w:val="14"/>
              </w:rPr>
              <w:t>Scleritis</w:t>
            </w:r>
          </w:p>
        </w:tc>
        <w:tc>
          <w:tcPr>
            <w:tcW w:w="929" w:type="dxa"/>
          </w:tcPr>
          <w:p w14:paraId="2B591437" w14:textId="0E7BE7A1" w:rsidR="00C752D3" w:rsidRPr="00C752D3" w:rsidRDefault="00C752D3" w:rsidP="00EB2535">
            <w:pPr>
              <w:ind w:left="-113" w:right="-113"/>
              <w:rPr>
                <w:sz w:val="14"/>
                <w:szCs w:val="14"/>
              </w:rPr>
            </w:pPr>
            <w:r w:rsidRPr="00C752D3">
              <w:rPr>
                <w:sz w:val="14"/>
                <w:szCs w:val="14"/>
              </w:rPr>
              <w:t>KNNImputer</w:t>
            </w:r>
          </w:p>
        </w:tc>
        <w:tc>
          <w:tcPr>
            <w:tcW w:w="424" w:type="dxa"/>
          </w:tcPr>
          <w:p w14:paraId="13693D2D" w14:textId="4D82D699" w:rsidR="00C752D3" w:rsidRPr="00C752D3" w:rsidRDefault="00C752D3" w:rsidP="00EB2535">
            <w:pPr>
              <w:ind w:left="-113" w:right="-113"/>
              <w:rPr>
                <w:sz w:val="14"/>
                <w:szCs w:val="14"/>
              </w:rPr>
            </w:pPr>
            <w:r w:rsidRPr="00C752D3">
              <w:rPr>
                <w:sz w:val="14"/>
                <w:szCs w:val="14"/>
              </w:rPr>
              <w:t>0.48</w:t>
            </w:r>
          </w:p>
        </w:tc>
        <w:tc>
          <w:tcPr>
            <w:tcW w:w="665" w:type="dxa"/>
          </w:tcPr>
          <w:p w14:paraId="475CADDB" w14:textId="6948CBE1" w:rsidR="00C752D3" w:rsidRPr="00C752D3" w:rsidRDefault="00C752D3" w:rsidP="00EB2535">
            <w:pPr>
              <w:ind w:left="-113" w:right="-113"/>
              <w:rPr>
                <w:sz w:val="14"/>
                <w:szCs w:val="14"/>
              </w:rPr>
            </w:pPr>
            <w:r w:rsidRPr="00C752D3">
              <w:rPr>
                <w:sz w:val="14"/>
                <w:szCs w:val="14"/>
              </w:rPr>
              <w:t>±0.0003</w:t>
            </w:r>
          </w:p>
        </w:tc>
        <w:tc>
          <w:tcPr>
            <w:tcW w:w="993" w:type="dxa"/>
          </w:tcPr>
          <w:p w14:paraId="4986817A" w14:textId="13B416EA" w:rsidR="00C752D3" w:rsidRPr="00C752D3" w:rsidRDefault="00C752D3" w:rsidP="00EB2535">
            <w:pPr>
              <w:ind w:left="-113" w:right="-113"/>
              <w:rPr>
                <w:sz w:val="14"/>
                <w:szCs w:val="14"/>
              </w:rPr>
            </w:pPr>
            <w:r w:rsidRPr="00C752D3">
              <w:rPr>
                <w:sz w:val="14"/>
                <w:szCs w:val="14"/>
              </w:rPr>
              <w:t>OneHot+KNN</w:t>
            </w:r>
          </w:p>
        </w:tc>
        <w:tc>
          <w:tcPr>
            <w:tcW w:w="425" w:type="dxa"/>
          </w:tcPr>
          <w:p w14:paraId="4821F3C5" w14:textId="051E9DD4" w:rsidR="00C752D3" w:rsidRPr="00C752D3" w:rsidRDefault="00C752D3" w:rsidP="00EB2535">
            <w:pPr>
              <w:ind w:left="-113" w:right="-113"/>
              <w:rPr>
                <w:sz w:val="14"/>
                <w:szCs w:val="14"/>
              </w:rPr>
            </w:pPr>
            <w:r w:rsidRPr="00C752D3">
              <w:rPr>
                <w:sz w:val="14"/>
                <w:szCs w:val="14"/>
              </w:rPr>
              <w:t>0.5</w:t>
            </w:r>
          </w:p>
        </w:tc>
        <w:tc>
          <w:tcPr>
            <w:tcW w:w="577" w:type="dxa"/>
          </w:tcPr>
          <w:p w14:paraId="5991AD39" w14:textId="153AEB14" w:rsidR="00C752D3" w:rsidRPr="00C752D3" w:rsidRDefault="00C752D3" w:rsidP="00EB2535">
            <w:pPr>
              <w:ind w:left="-113" w:right="-113"/>
              <w:rPr>
                <w:sz w:val="14"/>
                <w:szCs w:val="14"/>
              </w:rPr>
            </w:pPr>
            <w:r w:rsidRPr="00C752D3">
              <w:rPr>
                <w:sz w:val="14"/>
                <w:szCs w:val="14"/>
              </w:rPr>
              <w:t>±0.015</w:t>
            </w:r>
          </w:p>
        </w:tc>
      </w:tr>
    </w:tbl>
    <w:p w14:paraId="12D86FC9" w14:textId="77777777" w:rsidR="00BF725D" w:rsidRDefault="00BF725D" w:rsidP="00EC4B23">
      <w:pPr>
        <w:keepNext/>
        <w:jc w:val="both"/>
      </w:pPr>
      <w:r>
        <w:rPr>
          <w:noProof/>
        </w:rPr>
        <w:drawing>
          <wp:inline distT="0" distB="0" distL="0" distR="0" wp14:anchorId="1BC8AD83" wp14:editId="111279A7">
            <wp:extent cx="3089910" cy="1698625"/>
            <wp:effectExtent l="0" t="0" r="0" b="0"/>
            <wp:docPr id="19" name="Grafik 19" descr="Ein Bild, das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Vogel enthält.&#10;&#10;Automatisch generierte Beschreibu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6C070924" w14:textId="4D93E877" w:rsidR="000F4C3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w:t>
      </w:r>
      <w:r w:rsidR="00FF5B4F">
        <w:rPr>
          <w:i w:val="0"/>
          <w:iCs w:val="0"/>
          <w:noProof/>
          <w:color w:val="auto"/>
          <w:sz w:val="16"/>
          <w:szCs w:val="16"/>
        </w:rPr>
        <w:t>8</w:t>
      </w:r>
      <w:r w:rsidR="00BF725D" w:rsidRPr="009D5D9D">
        <w:rPr>
          <w:i w:val="0"/>
          <w:iCs w:val="0"/>
          <w:noProof/>
          <w:color w:val="auto"/>
          <w:sz w:val="16"/>
          <w:szCs w:val="16"/>
        </w:rPr>
        <w:t>, Feature Importance of "Anterior vs. All", XGBoost,</w:t>
      </w:r>
    </w:p>
    <w:p w14:paraId="40C97FAC" w14:textId="7893C4CC" w:rsidR="007A4967" w:rsidRDefault="007A4967" w:rsidP="00BF725D">
      <w:pPr>
        <w:keepNext/>
        <w:jc w:val="both"/>
      </w:pPr>
      <w:r w:rsidRPr="007A4967">
        <w:t xml:space="preserve">In the case of </w:t>
      </w:r>
      <w:r w:rsidR="00577DFB">
        <w:t>“</w:t>
      </w:r>
      <w:r w:rsidRPr="007A4967">
        <w:t>Anterior vs. All</w:t>
      </w:r>
      <w:r w:rsidR="00577DFB">
        <w:t>”</w:t>
      </w:r>
      <w:r w:rsidRPr="007A4967">
        <w:t xml:space="preserve"> (Figure </w:t>
      </w:r>
      <w:r w:rsidR="00FF5B4F">
        <w:t>8</w:t>
      </w:r>
      <w:r w:rsidRPr="007A4967">
        <w:t>), the feature "Hemoglobin" stands out with (</w:t>
      </w:r>
      <w:r w:rsidR="00F62D17">
        <w:t xml:space="preserve">responsible for </w:t>
      </w:r>
      <w:r w:rsidRPr="007A4967">
        <w:t>~8%). The following 3 most important features are "MCV" (</w:t>
      </w:r>
      <w:r w:rsidR="00F62D17">
        <w:t xml:space="preserve">responsible for </w:t>
      </w:r>
      <w:r w:rsidRPr="007A4967">
        <w:t>~7%), "Neutrophil" (</w:t>
      </w:r>
      <w:r w:rsidR="00F62D17">
        <w:t xml:space="preserve">responsible for </w:t>
      </w:r>
      <w:r w:rsidRPr="007A4967">
        <w:t>~7%) and "Lysozyme Plasma" (</w:t>
      </w:r>
      <w:r w:rsidR="00F62D17">
        <w:t xml:space="preserve">responsible for </w:t>
      </w:r>
      <w:r w:rsidRPr="007A4967">
        <w:t>~7%).</w:t>
      </w:r>
    </w:p>
    <w:p w14:paraId="0BEC5713" w14:textId="00965B33" w:rsidR="00BF725D" w:rsidRDefault="00BF725D" w:rsidP="00BF725D">
      <w:pPr>
        <w:keepNext/>
        <w:jc w:val="both"/>
      </w:pPr>
      <w:r>
        <w:rPr>
          <w:noProof/>
        </w:rPr>
        <w:drawing>
          <wp:inline distT="0" distB="0" distL="0" distR="0" wp14:anchorId="7685DFAA" wp14:editId="5164728E">
            <wp:extent cx="3089910" cy="1698625"/>
            <wp:effectExtent l="0" t="0" r="0" b="0"/>
            <wp:docPr id="20" name="Grafik 20"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Vogel enthält.&#10;&#10;Automatisch generierte Beschreibu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3470534" w14:textId="6F37DFDC" w:rsidR="00BF725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9</w:t>
      </w:r>
      <w:r w:rsidR="00BF725D" w:rsidRPr="009D5D9D">
        <w:rPr>
          <w:i w:val="0"/>
          <w:iCs w:val="0"/>
          <w:noProof/>
          <w:color w:val="auto"/>
          <w:sz w:val="16"/>
          <w:szCs w:val="16"/>
        </w:rPr>
        <w:t>, Feature Importance of "Intermediate vs. All", XGBoost</w:t>
      </w:r>
    </w:p>
    <w:p w14:paraId="751BE0AE" w14:textId="7151BCCE" w:rsidR="00930C8E" w:rsidRPr="007A4967" w:rsidRDefault="007A4967" w:rsidP="00BF725D">
      <w:pPr>
        <w:keepNext/>
        <w:jc w:val="both"/>
      </w:pPr>
      <w:r w:rsidRPr="007A4967">
        <w:t>In "Intermediate vs. All"</w:t>
      </w:r>
      <w:r w:rsidR="00FD49C6">
        <w:t xml:space="preserve"> (Figure 9)</w:t>
      </w:r>
      <w:r w:rsidRPr="007A4967">
        <w:t>, two features stand out: "Anti-Ena Screen" (</w:t>
      </w:r>
      <w:r w:rsidR="00F62D17">
        <w:t xml:space="preserve">responsible for </w:t>
      </w:r>
      <w:r w:rsidRPr="007A4967">
        <w:t>~7%) and "Rheumatoid Factor" (</w:t>
      </w:r>
      <w:r w:rsidR="00F62D17">
        <w:t xml:space="preserve">responsible for </w:t>
      </w:r>
      <w:r w:rsidRPr="007A4967">
        <w:t xml:space="preserve">~7%). The fact that the importance </w:t>
      </w:r>
      <w:r w:rsidRPr="007A4967">
        <w:t>of other features decreases only</w:t>
      </w:r>
      <w:r w:rsidR="00A2017D">
        <w:t xml:space="preserve"> </w:t>
      </w:r>
      <w:r w:rsidRPr="007A4967">
        <w:t>slightly indicates that the algorithm has not identified any clear favorites.</w:t>
      </w:r>
    </w:p>
    <w:p w14:paraId="5E9D281C" w14:textId="77777777" w:rsidR="009D27FA" w:rsidRDefault="009D27FA" w:rsidP="009D27FA">
      <w:pPr>
        <w:keepNext/>
        <w:jc w:val="both"/>
      </w:pPr>
      <w:r>
        <w:rPr>
          <w:noProof/>
        </w:rPr>
        <w:drawing>
          <wp:inline distT="0" distB="0" distL="0" distR="0" wp14:anchorId="1B8CE5F5" wp14:editId="3AEA4320">
            <wp:extent cx="3089910" cy="1698625"/>
            <wp:effectExtent l="0" t="0" r="0" b="0"/>
            <wp:docPr id="21" name="Grafik 21"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Vogel enthält.&#10;&#10;Automatisch generierte Beschreibu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17D1CD67" w14:textId="47310F65" w:rsidR="009D27FA" w:rsidRPr="00EC4B23" w:rsidRDefault="00EC4B23" w:rsidP="009D27FA">
      <w:pPr>
        <w:pStyle w:val="Beschriftung"/>
        <w:jc w:val="both"/>
        <w:rPr>
          <w:i w:val="0"/>
          <w:iCs w:val="0"/>
          <w:noProof/>
          <w:color w:val="auto"/>
          <w:sz w:val="16"/>
          <w:szCs w:val="16"/>
        </w:rPr>
      </w:pPr>
      <w:r w:rsidRPr="00EC4B23">
        <w:rPr>
          <w:i w:val="0"/>
          <w:iCs w:val="0"/>
          <w:noProof/>
          <w:color w:val="auto"/>
          <w:sz w:val="16"/>
          <w:szCs w:val="16"/>
        </w:rPr>
        <w:t>Fig.</w:t>
      </w:r>
      <w:r w:rsidR="00FD49C6">
        <w:rPr>
          <w:i w:val="0"/>
          <w:iCs w:val="0"/>
          <w:noProof/>
          <w:color w:val="auto"/>
          <w:sz w:val="16"/>
          <w:szCs w:val="16"/>
        </w:rPr>
        <w:t xml:space="preserve"> 10</w:t>
      </w:r>
      <w:r w:rsidR="009D27FA" w:rsidRPr="00EC4B23">
        <w:rPr>
          <w:i w:val="0"/>
          <w:iCs w:val="0"/>
          <w:noProof/>
          <w:color w:val="auto"/>
          <w:sz w:val="16"/>
          <w:szCs w:val="16"/>
        </w:rPr>
        <w:t xml:space="preserve">, Feature Importance of "Panuveitis vs. All", XGBoost </w:t>
      </w:r>
    </w:p>
    <w:p w14:paraId="0B33EEDF" w14:textId="08172F5C" w:rsidR="005E0B16" w:rsidRPr="007A4967" w:rsidRDefault="007A4967" w:rsidP="009D27FA">
      <w:pPr>
        <w:jc w:val="both"/>
      </w:pPr>
      <w:r w:rsidRPr="007A4967">
        <w:t xml:space="preserve">Figure </w:t>
      </w:r>
      <w:r w:rsidR="00FD49C6">
        <w:t>10</w:t>
      </w:r>
      <w:r w:rsidRPr="007A4967">
        <w:t xml:space="preserve"> shows the feature importance of "Panuveitis vs. </w:t>
      </w:r>
      <w:r w:rsidR="00577DFB">
        <w:t>A</w:t>
      </w:r>
      <w:r w:rsidRPr="007A4967">
        <w:t>ll". "HBc Ab" (~7%) and "C-Reactive Protein, Normal and High Sensitivity" (~6%) dominate. As in the multiclass classification for location, "Lymphocytes" (~6%) is also an important indicator</w:t>
      </w:r>
      <w:r w:rsidR="009D27FA" w:rsidRPr="007A4967">
        <w:t>.</w:t>
      </w:r>
    </w:p>
    <w:p w14:paraId="2808FE81" w14:textId="77777777" w:rsidR="009D27FA" w:rsidRDefault="009D27FA" w:rsidP="009D27FA">
      <w:pPr>
        <w:keepNext/>
        <w:jc w:val="both"/>
      </w:pPr>
      <w:r>
        <w:rPr>
          <w:noProof/>
        </w:rPr>
        <w:drawing>
          <wp:inline distT="0" distB="0" distL="0" distR="0" wp14:anchorId="053CA39A" wp14:editId="5AB8240A">
            <wp:extent cx="3089910" cy="1698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9E2CE0B" w14:textId="52282AE7" w:rsidR="009D27FA" w:rsidRPr="009D5D9D" w:rsidRDefault="009D5D9D" w:rsidP="009D27FA">
      <w:pPr>
        <w:pStyle w:val="Beschriftung"/>
        <w:jc w:val="both"/>
        <w:rPr>
          <w:i w:val="0"/>
          <w:iCs w:val="0"/>
          <w:noProof/>
          <w:color w:val="auto"/>
          <w:sz w:val="16"/>
          <w:szCs w:val="16"/>
        </w:rPr>
      </w:pPr>
      <w:r w:rsidRPr="009D5D9D">
        <w:rPr>
          <w:i w:val="0"/>
          <w:iCs w:val="0"/>
          <w:noProof/>
          <w:color w:val="auto"/>
          <w:sz w:val="16"/>
          <w:szCs w:val="16"/>
        </w:rPr>
        <w:t>Fig.</w:t>
      </w:r>
      <w:r w:rsidR="00FD49C6">
        <w:rPr>
          <w:i w:val="0"/>
          <w:iCs w:val="0"/>
          <w:noProof/>
          <w:color w:val="auto"/>
          <w:sz w:val="16"/>
          <w:szCs w:val="16"/>
        </w:rPr>
        <w:t xml:space="preserve"> 11</w:t>
      </w:r>
      <w:r w:rsidR="009D27FA" w:rsidRPr="009D5D9D">
        <w:rPr>
          <w:i w:val="0"/>
          <w:iCs w:val="0"/>
          <w:noProof/>
          <w:color w:val="auto"/>
          <w:sz w:val="16"/>
          <w:szCs w:val="16"/>
        </w:rPr>
        <w:t>, Feature Importance of "Posterior vs. All", XGBoost</w:t>
      </w:r>
    </w:p>
    <w:p w14:paraId="13C830A0" w14:textId="4A1F495F" w:rsidR="007A4967" w:rsidRDefault="007A4967" w:rsidP="007A4967">
      <w:pPr>
        <w:keepNext/>
        <w:jc w:val="both"/>
      </w:pPr>
      <w:r w:rsidRPr="007A4967">
        <w:t xml:space="preserve">Figure </w:t>
      </w:r>
      <w:r w:rsidR="00FD49C6">
        <w:t xml:space="preserve">11 </w:t>
      </w:r>
      <w:r w:rsidRPr="007A4967">
        <w:t xml:space="preserve">shows the feature importance for the </w:t>
      </w:r>
      <w:r w:rsidR="00577DFB">
        <w:t>“P</w:t>
      </w:r>
      <w:r w:rsidRPr="007A4967">
        <w:t xml:space="preserve">osterior vs. </w:t>
      </w:r>
      <w:r w:rsidR="00577DFB">
        <w:t>A</w:t>
      </w:r>
      <w:r w:rsidRPr="007A4967">
        <w:t>ll</w:t>
      </w:r>
      <w:r w:rsidR="00577DFB">
        <w:t>”</w:t>
      </w:r>
      <w:r w:rsidRPr="007A4967">
        <w:t xml:space="preserve"> case. We identify 5 important features: "Neutrophil" (</w:t>
      </w:r>
      <w:r w:rsidR="00F62D17">
        <w:t xml:space="preserve">responsible for </w:t>
      </w:r>
      <w:r w:rsidRPr="007A4967">
        <w:t>~8%), "MCV" (</w:t>
      </w:r>
      <w:r w:rsidR="00F62D17">
        <w:t xml:space="preserve">responsible for </w:t>
      </w:r>
      <w:r w:rsidRPr="007A4967">
        <w:t>~8%), "Hemoglobin" (</w:t>
      </w:r>
      <w:r w:rsidR="00F62D17">
        <w:t xml:space="preserve">responsible for </w:t>
      </w:r>
      <w:r w:rsidRPr="007A4967">
        <w:t>~7%), "Lysozyme Plasma" (</w:t>
      </w:r>
      <w:r w:rsidR="00F62D17">
        <w:t xml:space="preserve">responsible for </w:t>
      </w:r>
      <w:r w:rsidRPr="007A4967">
        <w:t>~7%) and "WBC" (</w:t>
      </w:r>
      <w:r w:rsidR="00F62D17">
        <w:t xml:space="preserve">responsible for </w:t>
      </w:r>
      <w:r w:rsidRPr="007A4967">
        <w:t>~7%).</w:t>
      </w:r>
      <w:r>
        <w:t xml:space="preserve"> </w:t>
      </w:r>
    </w:p>
    <w:p w14:paraId="0EAB2C5D" w14:textId="0D33B58A" w:rsidR="005E0B16" w:rsidRDefault="005E0B16" w:rsidP="007A4967">
      <w:pPr>
        <w:keepNext/>
        <w:jc w:val="both"/>
      </w:pPr>
      <w:r>
        <w:rPr>
          <w:noProof/>
        </w:rPr>
        <w:drawing>
          <wp:inline distT="0" distB="0" distL="0" distR="0" wp14:anchorId="204BDA2C" wp14:editId="358B641C">
            <wp:extent cx="3089910" cy="1698625"/>
            <wp:effectExtent l="0" t="0" r="0" b="0"/>
            <wp:docPr id="23" name="Grafik 23"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Vogel, Screenshot enthält.&#10;&#10;Automatisch generierte Beschreibu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414BC8FC" w14:textId="1E5D07B5" w:rsidR="005E0B16" w:rsidRPr="009D5D9D" w:rsidRDefault="005E0B16" w:rsidP="005E0B16">
      <w:pPr>
        <w:pStyle w:val="Beschriftung"/>
        <w:jc w:val="both"/>
        <w:rPr>
          <w:i w:val="0"/>
          <w:iCs w:val="0"/>
          <w:noProof/>
          <w:color w:val="auto"/>
          <w:sz w:val="16"/>
          <w:szCs w:val="16"/>
        </w:rPr>
      </w:pPr>
      <w:r w:rsidRPr="009D5D9D">
        <w:rPr>
          <w:i w:val="0"/>
          <w:iCs w:val="0"/>
          <w:noProof/>
          <w:color w:val="auto"/>
          <w:sz w:val="16"/>
          <w:szCs w:val="16"/>
        </w:rPr>
        <w:t>Fig</w:t>
      </w:r>
      <w:r w:rsidR="009D5D9D" w:rsidRPr="009D5D9D">
        <w:rPr>
          <w:i w:val="0"/>
          <w:iCs w:val="0"/>
          <w:noProof/>
          <w:color w:val="auto"/>
          <w:sz w:val="16"/>
          <w:szCs w:val="16"/>
        </w:rPr>
        <w:t>.</w:t>
      </w:r>
      <w:r w:rsidR="00FD49C6">
        <w:rPr>
          <w:i w:val="0"/>
          <w:iCs w:val="0"/>
          <w:noProof/>
          <w:color w:val="auto"/>
          <w:sz w:val="16"/>
          <w:szCs w:val="16"/>
        </w:rPr>
        <w:t xml:space="preserve"> 12</w:t>
      </w:r>
      <w:r w:rsidRPr="009D5D9D">
        <w:rPr>
          <w:i w:val="0"/>
          <w:iCs w:val="0"/>
          <w:noProof/>
          <w:color w:val="auto"/>
          <w:sz w:val="16"/>
          <w:szCs w:val="16"/>
        </w:rPr>
        <w:t>, Feature Importance of "Scleritis vs. All", XGBoost</w:t>
      </w:r>
    </w:p>
    <w:p w14:paraId="097A2CF8" w14:textId="4ADF7060" w:rsidR="00197CE9" w:rsidRDefault="007A4967" w:rsidP="00F62D17">
      <w:pPr>
        <w:jc w:val="left"/>
      </w:pPr>
      <w:r w:rsidRPr="007A4967">
        <w:t xml:space="preserve">In the case of "Scleritis vs. All" (Figure </w:t>
      </w:r>
      <w:r w:rsidR="00FD49C6">
        <w:t>12</w:t>
      </w:r>
      <w:r w:rsidRPr="007A4967">
        <w:t>), the feature "Anti-ccp Ab" stands out by far with ~11%. Followed by the feature’s "calcium" (</w:t>
      </w:r>
      <w:r w:rsidR="00F62D17">
        <w:t xml:space="preserve">responsible for </w:t>
      </w:r>
      <w:r w:rsidRPr="007A4967">
        <w:t>~7</w:t>
      </w:r>
      <w:proofErr w:type="gramStart"/>
      <w:r w:rsidRPr="007A4967">
        <w:t>%</w:t>
      </w:r>
      <w:r w:rsidR="00F62D17">
        <w:t xml:space="preserve"> </w:t>
      </w:r>
      <w:r w:rsidRPr="007A4967">
        <w:t>)</w:t>
      </w:r>
      <w:proofErr w:type="gramEnd"/>
      <w:r w:rsidRPr="007A4967">
        <w:t>, "Angiotensin Conv#Enzyme" (</w:t>
      </w:r>
      <w:r w:rsidR="00F62D17">
        <w:t xml:space="preserve">responsible for </w:t>
      </w:r>
      <w:r w:rsidRPr="007A4967">
        <w:t>~6%) and "Rheumatoid Factor" with ~6%.</w:t>
      </w:r>
    </w:p>
    <w:p w14:paraId="44A7238A" w14:textId="77777777" w:rsidR="00197CE9" w:rsidRDefault="00197CE9">
      <w:pPr>
        <w:spacing w:after="160" w:line="259" w:lineRule="auto"/>
        <w:jc w:val="left"/>
      </w:pPr>
      <w:r>
        <w:br w:type="page"/>
      </w:r>
    </w:p>
    <w:p w14:paraId="752BCB75" w14:textId="05AE29A8" w:rsidR="00AB1AB2" w:rsidRPr="00AB1AB2" w:rsidRDefault="00AB1AB2" w:rsidP="00197CE9">
      <w:pPr>
        <w:pStyle w:val="berschrift2"/>
      </w:pPr>
      <w:r>
        <w:lastRenderedPageBreak/>
        <w:t>Catgory</w:t>
      </w:r>
      <w:r w:rsidRPr="00AB1AB2">
        <w:t>, Multiclass Classification (</w:t>
      </w:r>
      <w:r>
        <w:t>4 classes)</w:t>
      </w:r>
      <w:r w:rsidRPr="00AB1AB2">
        <w:t xml:space="preserve"> </w:t>
      </w:r>
    </w:p>
    <w:p w14:paraId="2C293101" w14:textId="7B34E148" w:rsidR="00AB1AB2" w:rsidRPr="00987E5E" w:rsidRDefault="008C0E79" w:rsidP="009D5D9D">
      <w:pPr>
        <w:pStyle w:val="tablehead"/>
        <w:tabs>
          <w:tab w:val="num" w:pos="1080"/>
        </w:tabs>
        <w:rPr>
          <w:lang w:val="en-GB"/>
        </w:rPr>
      </w:pPr>
      <w:r>
        <w:rPr>
          <w:lang w:val="en-GB"/>
        </w:rPr>
        <w:t xml:space="preserve">Tbl 6. </w:t>
      </w:r>
      <w:r w:rsidR="00AB1AB2">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AB1AB2" w14:paraId="39B28EC2" w14:textId="77777777" w:rsidTr="00DD0AA6">
        <w:tc>
          <w:tcPr>
            <w:tcW w:w="835" w:type="dxa"/>
          </w:tcPr>
          <w:p w14:paraId="4349C39D" w14:textId="77777777" w:rsidR="00AB1AB2" w:rsidRPr="00987E5E" w:rsidRDefault="00AB1AB2" w:rsidP="00DD0AA6">
            <w:pPr>
              <w:rPr>
                <w:b/>
                <w:bCs/>
                <w:sz w:val="15"/>
                <w:szCs w:val="15"/>
              </w:rPr>
            </w:pPr>
            <w:r w:rsidRPr="00987E5E">
              <w:rPr>
                <w:b/>
                <w:bCs/>
                <w:sz w:val="15"/>
                <w:szCs w:val="15"/>
              </w:rPr>
              <w:t>Dataset</w:t>
            </w:r>
          </w:p>
        </w:tc>
        <w:tc>
          <w:tcPr>
            <w:tcW w:w="1063" w:type="dxa"/>
          </w:tcPr>
          <w:p w14:paraId="7FE2261D" w14:textId="77777777" w:rsidR="00AB1AB2" w:rsidRPr="00987E5E" w:rsidRDefault="00AB1AB2" w:rsidP="00DD0AA6">
            <w:pPr>
              <w:rPr>
                <w:b/>
                <w:bCs/>
                <w:sz w:val="15"/>
                <w:szCs w:val="15"/>
              </w:rPr>
            </w:pPr>
            <w:r w:rsidRPr="00987E5E">
              <w:rPr>
                <w:b/>
                <w:bCs/>
                <w:sz w:val="15"/>
                <w:szCs w:val="15"/>
              </w:rPr>
              <w:t>Strategy</w:t>
            </w:r>
          </w:p>
        </w:tc>
        <w:tc>
          <w:tcPr>
            <w:tcW w:w="922" w:type="dxa"/>
          </w:tcPr>
          <w:p w14:paraId="21DD1CB3" w14:textId="77777777" w:rsidR="00AB1AB2" w:rsidRPr="00987E5E" w:rsidRDefault="00AB1AB2" w:rsidP="00DD0AA6">
            <w:pPr>
              <w:rPr>
                <w:b/>
                <w:bCs/>
                <w:sz w:val="15"/>
                <w:szCs w:val="15"/>
              </w:rPr>
            </w:pPr>
            <w:r w:rsidRPr="00987E5E">
              <w:rPr>
                <w:b/>
                <w:bCs/>
                <w:sz w:val="15"/>
                <w:szCs w:val="15"/>
              </w:rPr>
              <w:t>Algorithm</w:t>
            </w:r>
          </w:p>
        </w:tc>
        <w:tc>
          <w:tcPr>
            <w:tcW w:w="780" w:type="dxa"/>
          </w:tcPr>
          <w:p w14:paraId="3AA2C3BD" w14:textId="77777777" w:rsidR="00AB1AB2" w:rsidRPr="00987E5E" w:rsidRDefault="00AB1AB2" w:rsidP="00DD0AA6">
            <w:pPr>
              <w:rPr>
                <w:b/>
                <w:bCs/>
                <w:sz w:val="15"/>
                <w:szCs w:val="15"/>
              </w:rPr>
            </w:pPr>
            <w:r w:rsidRPr="00987E5E">
              <w:rPr>
                <w:b/>
                <w:bCs/>
                <w:sz w:val="15"/>
                <w:szCs w:val="15"/>
              </w:rPr>
              <w:t>Baseline</w:t>
            </w:r>
          </w:p>
        </w:tc>
        <w:tc>
          <w:tcPr>
            <w:tcW w:w="596" w:type="dxa"/>
          </w:tcPr>
          <w:p w14:paraId="113BF2CB" w14:textId="77777777" w:rsidR="00AB1AB2" w:rsidRPr="00987E5E" w:rsidRDefault="00AB1AB2" w:rsidP="00DD0AA6">
            <w:pPr>
              <w:rPr>
                <w:b/>
                <w:bCs/>
                <w:sz w:val="15"/>
                <w:szCs w:val="15"/>
              </w:rPr>
            </w:pPr>
            <w:r w:rsidRPr="00987E5E">
              <w:rPr>
                <w:b/>
                <w:bCs/>
                <w:sz w:val="15"/>
                <w:szCs w:val="15"/>
              </w:rPr>
              <w:t>Score</w:t>
            </w:r>
          </w:p>
        </w:tc>
        <w:tc>
          <w:tcPr>
            <w:tcW w:w="660" w:type="dxa"/>
          </w:tcPr>
          <w:p w14:paraId="43DE1403" w14:textId="77777777" w:rsidR="00AB1AB2" w:rsidRPr="00987E5E" w:rsidRDefault="00AB1AB2" w:rsidP="00DD0AA6">
            <w:pPr>
              <w:rPr>
                <w:b/>
                <w:bCs/>
                <w:sz w:val="15"/>
                <w:szCs w:val="15"/>
                <w:vertAlign w:val="superscript"/>
              </w:rPr>
            </w:pPr>
            <w:r w:rsidRPr="00987E5E">
              <w:rPr>
                <w:b/>
                <w:bCs/>
                <w:sz w:val="15"/>
                <w:szCs w:val="15"/>
              </w:rPr>
              <w:t>Std</w:t>
            </w:r>
          </w:p>
        </w:tc>
      </w:tr>
      <w:tr w:rsidR="00AB1AB2" w14:paraId="4488EC29" w14:textId="77777777" w:rsidTr="00DD0AA6">
        <w:tc>
          <w:tcPr>
            <w:tcW w:w="835" w:type="dxa"/>
          </w:tcPr>
          <w:p w14:paraId="121B6FE3" w14:textId="77777777" w:rsidR="00AB1AB2" w:rsidRPr="00987E5E" w:rsidRDefault="00AB1AB2" w:rsidP="00DD0AA6">
            <w:pPr>
              <w:rPr>
                <w:sz w:val="15"/>
                <w:szCs w:val="15"/>
              </w:rPr>
            </w:pPr>
            <w:r w:rsidRPr="00987E5E">
              <w:rPr>
                <w:sz w:val="15"/>
                <w:szCs w:val="15"/>
              </w:rPr>
              <w:t>Complete</w:t>
            </w:r>
          </w:p>
        </w:tc>
        <w:tc>
          <w:tcPr>
            <w:tcW w:w="1063" w:type="dxa"/>
          </w:tcPr>
          <w:p w14:paraId="41A00EE9" w14:textId="52B0147C" w:rsidR="00AB1AB2" w:rsidRPr="00987E5E" w:rsidRDefault="00AB1AB2" w:rsidP="00DD0AA6">
            <w:pPr>
              <w:rPr>
                <w:sz w:val="15"/>
                <w:szCs w:val="15"/>
              </w:rPr>
            </w:pPr>
            <w:r>
              <w:rPr>
                <w:sz w:val="15"/>
                <w:szCs w:val="15"/>
              </w:rPr>
              <w:t>OneHot</w:t>
            </w:r>
          </w:p>
        </w:tc>
        <w:tc>
          <w:tcPr>
            <w:tcW w:w="922" w:type="dxa"/>
          </w:tcPr>
          <w:p w14:paraId="3468EA5F" w14:textId="04354D9D" w:rsidR="00AB1AB2" w:rsidRPr="00987E5E" w:rsidRDefault="00AB1AB2" w:rsidP="00DD0AA6">
            <w:pPr>
              <w:rPr>
                <w:sz w:val="15"/>
                <w:szCs w:val="15"/>
              </w:rPr>
            </w:pPr>
            <w:r>
              <w:rPr>
                <w:sz w:val="15"/>
                <w:szCs w:val="15"/>
              </w:rPr>
              <w:t>SVM</w:t>
            </w:r>
          </w:p>
        </w:tc>
        <w:tc>
          <w:tcPr>
            <w:tcW w:w="780" w:type="dxa"/>
          </w:tcPr>
          <w:p w14:paraId="37F3FD4D" w14:textId="259E4F85" w:rsidR="00AB1AB2" w:rsidRPr="00987E5E" w:rsidRDefault="00AB1AB2" w:rsidP="00DD0AA6">
            <w:pPr>
              <w:rPr>
                <w:sz w:val="15"/>
                <w:szCs w:val="15"/>
              </w:rPr>
            </w:pPr>
            <w:r>
              <w:rPr>
                <w:sz w:val="15"/>
                <w:szCs w:val="15"/>
              </w:rPr>
              <w:t>0.24</w:t>
            </w:r>
          </w:p>
        </w:tc>
        <w:tc>
          <w:tcPr>
            <w:tcW w:w="596" w:type="dxa"/>
          </w:tcPr>
          <w:p w14:paraId="2649550E" w14:textId="5F3207D2" w:rsidR="00AB1AB2" w:rsidRPr="00987E5E" w:rsidRDefault="00AB1AB2" w:rsidP="00DD0AA6">
            <w:pPr>
              <w:rPr>
                <w:sz w:val="15"/>
                <w:szCs w:val="15"/>
              </w:rPr>
            </w:pPr>
            <w:r>
              <w:rPr>
                <w:sz w:val="15"/>
                <w:szCs w:val="15"/>
              </w:rPr>
              <w:t>0.32</w:t>
            </w:r>
          </w:p>
        </w:tc>
        <w:tc>
          <w:tcPr>
            <w:tcW w:w="660" w:type="dxa"/>
          </w:tcPr>
          <w:p w14:paraId="6650CB02" w14:textId="309B8558" w:rsidR="00AB1AB2" w:rsidRPr="00987E5E" w:rsidRDefault="00AB1AB2" w:rsidP="00DD0AA6">
            <w:pPr>
              <w:rPr>
                <w:sz w:val="15"/>
                <w:szCs w:val="15"/>
              </w:rPr>
            </w:pPr>
            <w:r w:rsidRPr="00C752D3">
              <w:rPr>
                <w:sz w:val="14"/>
                <w:szCs w:val="14"/>
              </w:rPr>
              <w:t>±</w:t>
            </w:r>
            <w:r>
              <w:rPr>
                <w:sz w:val="14"/>
                <w:szCs w:val="14"/>
              </w:rPr>
              <w:t>0.019</w:t>
            </w:r>
          </w:p>
        </w:tc>
      </w:tr>
      <w:tr w:rsidR="00AB1AB2" w14:paraId="06E6498A" w14:textId="77777777" w:rsidTr="00DD0AA6">
        <w:tc>
          <w:tcPr>
            <w:tcW w:w="835" w:type="dxa"/>
          </w:tcPr>
          <w:p w14:paraId="53D8B1F7" w14:textId="77777777" w:rsidR="00AB1AB2" w:rsidRPr="00987E5E" w:rsidRDefault="00AB1AB2" w:rsidP="00DD0AA6">
            <w:pPr>
              <w:rPr>
                <w:sz w:val="15"/>
                <w:szCs w:val="15"/>
              </w:rPr>
            </w:pPr>
            <w:r w:rsidRPr="00987E5E">
              <w:rPr>
                <w:sz w:val="15"/>
                <w:szCs w:val="15"/>
              </w:rPr>
              <w:t>Male</w:t>
            </w:r>
          </w:p>
        </w:tc>
        <w:tc>
          <w:tcPr>
            <w:tcW w:w="1063" w:type="dxa"/>
          </w:tcPr>
          <w:p w14:paraId="3B303F1A" w14:textId="6CCC5C05" w:rsidR="00AB1AB2" w:rsidRPr="00987E5E" w:rsidRDefault="00AB1AB2" w:rsidP="00DD0AA6">
            <w:pPr>
              <w:rPr>
                <w:sz w:val="15"/>
                <w:szCs w:val="15"/>
              </w:rPr>
            </w:pPr>
            <w:r>
              <w:rPr>
                <w:sz w:val="15"/>
                <w:szCs w:val="15"/>
              </w:rPr>
              <w:t>OneHot</w:t>
            </w:r>
          </w:p>
        </w:tc>
        <w:tc>
          <w:tcPr>
            <w:tcW w:w="922" w:type="dxa"/>
          </w:tcPr>
          <w:p w14:paraId="44F19147" w14:textId="3EBA9A0F" w:rsidR="00AB1AB2" w:rsidRPr="00987E5E" w:rsidRDefault="00AB1AB2" w:rsidP="00DD0AA6">
            <w:pPr>
              <w:rPr>
                <w:sz w:val="15"/>
                <w:szCs w:val="15"/>
              </w:rPr>
            </w:pPr>
            <w:r>
              <w:rPr>
                <w:sz w:val="15"/>
                <w:szCs w:val="15"/>
              </w:rPr>
              <w:t>Decision Tree</w:t>
            </w:r>
          </w:p>
        </w:tc>
        <w:tc>
          <w:tcPr>
            <w:tcW w:w="780" w:type="dxa"/>
          </w:tcPr>
          <w:p w14:paraId="025F198D" w14:textId="5971A1FB" w:rsidR="00AB1AB2" w:rsidRPr="00987E5E" w:rsidRDefault="00AB1AB2" w:rsidP="00DD0AA6">
            <w:pPr>
              <w:rPr>
                <w:sz w:val="15"/>
                <w:szCs w:val="15"/>
              </w:rPr>
            </w:pPr>
            <w:r>
              <w:rPr>
                <w:sz w:val="15"/>
                <w:szCs w:val="15"/>
              </w:rPr>
              <w:t>0.24</w:t>
            </w:r>
          </w:p>
        </w:tc>
        <w:tc>
          <w:tcPr>
            <w:tcW w:w="596" w:type="dxa"/>
          </w:tcPr>
          <w:p w14:paraId="1563F803" w14:textId="67023522" w:rsidR="00AB1AB2" w:rsidRPr="00987E5E" w:rsidRDefault="00AB1AB2" w:rsidP="00DD0AA6">
            <w:pPr>
              <w:rPr>
                <w:sz w:val="15"/>
                <w:szCs w:val="15"/>
              </w:rPr>
            </w:pPr>
            <w:r>
              <w:rPr>
                <w:sz w:val="15"/>
                <w:szCs w:val="15"/>
              </w:rPr>
              <w:t>0.39</w:t>
            </w:r>
          </w:p>
        </w:tc>
        <w:tc>
          <w:tcPr>
            <w:tcW w:w="660" w:type="dxa"/>
          </w:tcPr>
          <w:p w14:paraId="372E5100" w14:textId="0F87A692" w:rsidR="00AB1AB2" w:rsidRPr="00987E5E" w:rsidRDefault="00AB1AB2" w:rsidP="00DD0AA6">
            <w:pPr>
              <w:rPr>
                <w:sz w:val="15"/>
                <w:szCs w:val="15"/>
              </w:rPr>
            </w:pPr>
            <w:r w:rsidRPr="00C752D3">
              <w:rPr>
                <w:sz w:val="14"/>
                <w:szCs w:val="14"/>
              </w:rPr>
              <w:t>±</w:t>
            </w:r>
            <w:r>
              <w:rPr>
                <w:sz w:val="14"/>
                <w:szCs w:val="14"/>
              </w:rPr>
              <w:t>0.038</w:t>
            </w:r>
          </w:p>
        </w:tc>
      </w:tr>
      <w:tr w:rsidR="00AB1AB2" w14:paraId="6364A746" w14:textId="77777777" w:rsidTr="00DD0AA6">
        <w:tc>
          <w:tcPr>
            <w:tcW w:w="835" w:type="dxa"/>
          </w:tcPr>
          <w:p w14:paraId="4B9FF31F" w14:textId="77777777" w:rsidR="00AB1AB2" w:rsidRPr="00987E5E" w:rsidRDefault="00AB1AB2" w:rsidP="00DD0AA6">
            <w:pPr>
              <w:rPr>
                <w:sz w:val="15"/>
                <w:szCs w:val="15"/>
              </w:rPr>
            </w:pPr>
            <w:r w:rsidRPr="00987E5E">
              <w:rPr>
                <w:sz w:val="15"/>
                <w:szCs w:val="15"/>
              </w:rPr>
              <w:t>Female</w:t>
            </w:r>
          </w:p>
        </w:tc>
        <w:tc>
          <w:tcPr>
            <w:tcW w:w="1063" w:type="dxa"/>
          </w:tcPr>
          <w:p w14:paraId="523ECABF" w14:textId="08D28DF0" w:rsidR="00AB1AB2" w:rsidRPr="00987E5E" w:rsidRDefault="00AB1AB2" w:rsidP="00DD0AA6">
            <w:pPr>
              <w:rPr>
                <w:sz w:val="15"/>
                <w:szCs w:val="15"/>
              </w:rPr>
            </w:pPr>
            <w:r>
              <w:rPr>
                <w:sz w:val="15"/>
                <w:szCs w:val="15"/>
              </w:rPr>
              <w:t>OneHot+KNN</w:t>
            </w:r>
          </w:p>
        </w:tc>
        <w:tc>
          <w:tcPr>
            <w:tcW w:w="922" w:type="dxa"/>
          </w:tcPr>
          <w:p w14:paraId="4DF4DD19" w14:textId="2118CD03" w:rsidR="00AB1AB2" w:rsidRPr="00987E5E" w:rsidRDefault="00AB1AB2" w:rsidP="00DD0AA6">
            <w:pPr>
              <w:rPr>
                <w:sz w:val="15"/>
                <w:szCs w:val="15"/>
              </w:rPr>
            </w:pPr>
            <w:r>
              <w:rPr>
                <w:sz w:val="15"/>
                <w:szCs w:val="15"/>
              </w:rPr>
              <w:t>KNN</w:t>
            </w:r>
          </w:p>
        </w:tc>
        <w:tc>
          <w:tcPr>
            <w:tcW w:w="780" w:type="dxa"/>
          </w:tcPr>
          <w:p w14:paraId="45D2EE82" w14:textId="0795B9F7" w:rsidR="00AB1AB2" w:rsidRPr="00987E5E" w:rsidRDefault="00AB1AB2" w:rsidP="00DD0AA6">
            <w:pPr>
              <w:rPr>
                <w:sz w:val="15"/>
                <w:szCs w:val="15"/>
              </w:rPr>
            </w:pPr>
            <w:r>
              <w:rPr>
                <w:sz w:val="15"/>
                <w:szCs w:val="15"/>
              </w:rPr>
              <w:t>0.2</w:t>
            </w:r>
          </w:p>
        </w:tc>
        <w:tc>
          <w:tcPr>
            <w:tcW w:w="596" w:type="dxa"/>
          </w:tcPr>
          <w:p w14:paraId="4814D6AE" w14:textId="5B03C242" w:rsidR="00AB1AB2" w:rsidRPr="00987E5E" w:rsidRDefault="00AB1AB2" w:rsidP="00DD0AA6">
            <w:pPr>
              <w:rPr>
                <w:sz w:val="15"/>
                <w:szCs w:val="15"/>
              </w:rPr>
            </w:pPr>
            <w:r>
              <w:rPr>
                <w:sz w:val="15"/>
                <w:szCs w:val="15"/>
              </w:rPr>
              <w:t>0.33</w:t>
            </w:r>
          </w:p>
        </w:tc>
        <w:tc>
          <w:tcPr>
            <w:tcW w:w="660" w:type="dxa"/>
          </w:tcPr>
          <w:p w14:paraId="627CA8CD" w14:textId="272B3824" w:rsidR="00AB1AB2" w:rsidRPr="00987E5E" w:rsidRDefault="00AB1AB2" w:rsidP="00DD0AA6">
            <w:pPr>
              <w:rPr>
                <w:sz w:val="15"/>
                <w:szCs w:val="15"/>
              </w:rPr>
            </w:pPr>
            <w:r w:rsidRPr="00C752D3">
              <w:rPr>
                <w:sz w:val="14"/>
                <w:szCs w:val="14"/>
              </w:rPr>
              <w:t>±</w:t>
            </w:r>
            <w:r>
              <w:rPr>
                <w:sz w:val="14"/>
                <w:szCs w:val="14"/>
              </w:rPr>
              <w:t>0.005</w:t>
            </w:r>
          </w:p>
        </w:tc>
      </w:tr>
    </w:tbl>
    <w:p w14:paraId="5D0454C5" w14:textId="1E403E7C" w:rsidR="00AB1AB2" w:rsidRDefault="008C0E79" w:rsidP="00A2017D">
      <w:pPr>
        <w:pStyle w:val="tablehead"/>
        <w:tabs>
          <w:tab w:val="num" w:pos="1080"/>
        </w:tabs>
      </w:pPr>
      <w:r>
        <w:t xml:space="preserve">Tbl 7. </w:t>
      </w:r>
      <w:r w:rsidR="00AB1AB2">
        <w:t xml:space="preserve">Balanced </w:t>
      </w:r>
      <w:r w:rsidR="00AB1AB2" w:rsidRPr="009D5D9D">
        <w:rPr>
          <w:lang w:val="en-GB"/>
        </w:rPr>
        <w:t>Accuracy</w:t>
      </w:r>
      <w:r w:rsidR="00AB1AB2">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AB1AB2" w14:paraId="5AD65BFC" w14:textId="77777777" w:rsidTr="00DD0AA6">
        <w:tc>
          <w:tcPr>
            <w:tcW w:w="852" w:type="dxa"/>
          </w:tcPr>
          <w:p w14:paraId="0A34F23F" w14:textId="77777777" w:rsidR="00AB1AB2" w:rsidRPr="00987E5E" w:rsidRDefault="00AB1AB2" w:rsidP="00DD0AA6">
            <w:pPr>
              <w:rPr>
                <w:b/>
                <w:sz w:val="15"/>
                <w:szCs w:val="15"/>
              </w:rPr>
            </w:pPr>
            <w:r w:rsidRPr="00987E5E">
              <w:rPr>
                <w:b/>
                <w:sz w:val="15"/>
                <w:szCs w:val="15"/>
              </w:rPr>
              <w:t>Dataset</w:t>
            </w:r>
          </w:p>
        </w:tc>
        <w:tc>
          <w:tcPr>
            <w:tcW w:w="1103" w:type="dxa"/>
          </w:tcPr>
          <w:p w14:paraId="2C3E04D9" w14:textId="77777777" w:rsidR="00AB1AB2" w:rsidRPr="00987E5E" w:rsidRDefault="00AB1AB2" w:rsidP="00DD0AA6">
            <w:pPr>
              <w:rPr>
                <w:b/>
                <w:sz w:val="15"/>
                <w:szCs w:val="15"/>
              </w:rPr>
            </w:pPr>
            <w:r w:rsidRPr="00987E5E">
              <w:rPr>
                <w:b/>
                <w:sz w:val="15"/>
                <w:szCs w:val="15"/>
              </w:rPr>
              <w:t>Strategy</w:t>
            </w:r>
          </w:p>
        </w:tc>
        <w:tc>
          <w:tcPr>
            <w:tcW w:w="910" w:type="dxa"/>
          </w:tcPr>
          <w:p w14:paraId="624CC7E1" w14:textId="77777777" w:rsidR="00AB1AB2" w:rsidRPr="00987E5E" w:rsidRDefault="00AB1AB2" w:rsidP="00DD0AA6">
            <w:pPr>
              <w:rPr>
                <w:b/>
                <w:sz w:val="15"/>
                <w:szCs w:val="15"/>
              </w:rPr>
            </w:pPr>
            <w:r w:rsidRPr="00987E5E">
              <w:rPr>
                <w:b/>
                <w:sz w:val="15"/>
                <w:szCs w:val="15"/>
              </w:rPr>
              <w:t>Algorithm</w:t>
            </w:r>
          </w:p>
        </w:tc>
        <w:tc>
          <w:tcPr>
            <w:tcW w:w="756" w:type="dxa"/>
          </w:tcPr>
          <w:p w14:paraId="369CF4C8" w14:textId="77777777" w:rsidR="00AB1AB2" w:rsidRPr="00987E5E" w:rsidRDefault="00AB1AB2" w:rsidP="00DD0AA6">
            <w:pPr>
              <w:rPr>
                <w:b/>
                <w:sz w:val="15"/>
                <w:szCs w:val="15"/>
              </w:rPr>
            </w:pPr>
            <w:r w:rsidRPr="00987E5E">
              <w:rPr>
                <w:b/>
                <w:sz w:val="15"/>
                <w:szCs w:val="15"/>
              </w:rPr>
              <w:t>Baseline</w:t>
            </w:r>
          </w:p>
        </w:tc>
        <w:tc>
          <w:tcPr>
            <w:tcW w:w="588" w:type="dxa"/>
          </w:tcPr>
          <w:p w14:paraId="3E6761AA" w14:textId="77777777" w:rsidR="00AB1AB2" w:rsidRPr="00987E5E" w:rsidRDefault="00AB1AB2" w:rsidP="00DD0AA6">
            <w:pPr>
              <w:rPr>
                <w:b/>
                <w:sz w:val="15"/>
                <w:szCs w:val="15"/>
              </w:rPr>
            </w:pPr>
            <w:r w:rsidRPr="00987E5E">
              <w:rPr>
                <w:b/>
                <w:sz w:val="15"/>
                <w:szCs w:val="15"/>
              </w:rPr>
              <w:t>Score</w:t>
            </w:r>
          </w:p>
        </w:tc>
        <w:tc>
          <w:tcPr>
            <w:tcW w:w="647" w:type="dxa"/>
          </w:tcPr>
          <w:p w14:paraId="1F1A9BC3" w14:textId="77777777" w:rsidR="00AB1AB2" w:rsidRPr="00987E5E" w:rsidRDefault="00AB1AB2" w:rsidP="00DD0AA6">
            <w:pPr>
              <w:rPr>
                <w:b/>
                <w:sz w:val="15"/>
                <w:szCs w:val="15"/>
                <w:vertAlign w:val="superscript"/>
              </w:rPr>
            </w:pPr>
            <w:r w:rsidRPr="00987E5E">
              <w:rPr>
                <w:b/>
                <w:sz w:val="15"/>
                <w:szCs w:val="15"/>
              </w:rPr>
              <w:t>Std</w:t>
            </w:r>
          </w:p>
        </w:tc>
      </w:tr>
      <w:tr w:rsidR="00AB1AB2" w14:paraId="6BF0B418" w14:textId="77777777" w:rsidTr="00DD0AA6">
        <w:tc>
          <w:tcPr>
            <w:tcW w:w="852" w:type="dxa"/>
          </w:tcPr>
          <w:p w14:paraId="6C93ABB6" w14:textId="77777777" w:rsidR="00AB1AB2" w:rsidRPr="00987E5E" w:rsidRDefault="00AB1AB2" w:rsidP="00DD0AA6">
            <w:pPr>
              <w:rPr>
                <w:sz w:val="15"/>
                <w:szCs w:val="15"/>
              </w:rPr>
            </w:pPr>
            <w:r w:rsidRPr="00987E5E">
              <w:rPr>
                <w:sz w:val="15"/>
                <w:szCs w:val="15"/>
              </w:rPr>
              <w:t>Complete</w:t>
            </w:r>
          </w:p>
        </w:tc>
        <w:tc>
          <w:tcPr>
            <w:tcW w:w="1103" w:type="dxa"/>
          </w:tcPr>
          <w:p w14:paraId="782F44CC" w14:textId="4962369B" w:rsidR="00AB1AB2" w:rsidRPr="00987E5E" w:rsidRDefault="00AB1AB2" w:rsidP="00DD0AA6">
            <w:pPr>
              <w:rPr>
                <w:sz w:val="15"/>
                <w:szCs w:val="15"/>
              </w:rPr>
            </w:pPr>
            <w:r>
              <w:rPr>
                <w:sz w:val="15"/>
                <w:szCs w:val="15"/>
              </w:rPr>
              <w:t>KNNImputer</w:t>
            </w:r>
          </w:p>
        </w:tc>
        <w:tc>
          <w:tcPr>
            <w:tcW w:w="910" w:type="dxa"/>
          </w:tcPr>
          <w:p w14:paraId="486F44AA" w14:textId="60AF95F0" w:rsidR="00AB1AB2" w:rsidRPr="00987E5E" w:rsidRDefault="00AB1AB2" w:rsidP="00DD0AA6">
            <w:pPr>
              <w:rPr>
                <w:sz w:val="15"/>
                <w:szCs w:val="15"/>
              </w:rPr>
            </w:pPr>
            <w:r>
              <w:rPr>
                <w:sz w:val="15"/>
                <w:szCs w:val="15"/>
              </w:rPr>
              <w:t>Decision Tree</w:t>
            </w:r>
          </w:p>
        </w:tc>
        <w:tc>
          <w:tcPr>
            <w:tcW w:w="756" w:type="dxa"/>
          </w:tcPr>
          <w:p w14:paraId="6FA9FFA7" w14:textId="79BCBEEA" w:rsidR="00AB1AB2" w:rsidRPr="00987E5E" w:rsidRDefault="00AB1AB2" w:rsidP="00DD0AA6">
            <w:pPr>
              <w:rPr>
                <w:sz w:val="15"/>
                <w:szCs w:val="15"/>
              </w:rPr>
            </w:pPr>
            <w:r>
              <w:rPr>
                <w:sz w:val="15"/>
                <w:szCs w:val="15"/>
              </w:rPr>
              <w:t>0.24</w:t>
            </w:r>
          </w:p>
        </w:tc>
        <w:tc>
          <w:tcPr>
            <w:tcW w:w="588" w:type="dxa"/>
          </w:tcPr>
          <w:p w14:paraId="67C197F6" w14:textId="681FF725" w:rsidR="00AB1AB2" w:rsidRPr="00987E5E" w:rsidRDefault="00AB1AB2" w:rsidP="00AB1AB2">
            <w:pPr>
              <w:rPr>
                <w:sz w:val="15"/>
                <w:szCs w:val="15"/>
              </w:rPr>
            </w:pPr>
            <w:r>
              <w:rPr>
                <w:sz w:val="15"/>
                <w:szCs w:val="15"/>
              </w:rPr>
              <w:t>0.32</w:t>
            </w:r>
          </w:p>
        </w:tc>
        <w:tc>
          <w:tcPr>
            <w:tcW w:w="647" w:type="dxa"/>
          </w:tcPr>
          <w:p w14:paraId="08EFA099" w14:textId="2C328B07" w:rsidR="00AB1AB2" w:rsidRPr="00987E5E" w:rsidRDefault="00AB1AB2" w:rsidP="00DD0AA6">
            <w:pPr>
              <w:rPr>
                <w:sz w:val="15"/>
                <w:szCs w:val="15"/>
              </w:rPr>
            </w:pPr>
            <w:r w:rsidRPr="00C752D3">
              <w:rPr>
                <w:sz w:val="14"/>
                <w:szCs w:val="14"/>
              </w:rPr>
              <w:t>±</w:t>
            </w:r>
            <w:r>
              <w:rPr>
                <w:sz w:val="14"/>
                <w:szCs w:val="14"/>
              </w:rPr>
              <w:t>0.017</w:t>
            </w:r>
          </w:p>
        </w:tc>
      </w:tr>
      <w:tr w:rsidR="00AB1AB2" w14:paraId="7D920BD8" w14:textId="77777777" w:rsidTr="00DD0AA6">
        <w:tc>
          <w:tcPr>
            <w:tcW w:w="852" w:type="dxa"/>
          </w:tcPr>
          <w:p w14:paraId="0C39E47F" w14:textId="77777777" w:rsidR="00AB1AB2" w:rsidRPr="00987E5E" w:rsidRDefault="00AB1AB2" w:rsidP="00DD0AA6">
            <w:pPr>
              <w:rPr>
                <w:sz w:val="15"/>
                <w:szCs w:val="15"/>
              </w:rPr>
            </w:pPr>
            <w:r w:rsidRPr="00987E5E">
              <w:rPr>
                <w:sz w:val="15"/>
                <w:szCs w:val="15"/>
              </w:rPr>
              <w:t>Male</w:t>
            </w:r>
          </w:p>
        </w:tc>
        <w:tc>
          <w:tcPr>
            <w:tcW w:w="1103" w:type="dxa"/>
          </w:tcPr>
          <w:p w14:paraId="23FFA5A5" w14:textId="58088A5A" w:rsidR="00AB1AB2" w:rsidRPr="00987E5E" w:rsidRDefault="00AB1AB2" w:rsidP="00DD0AA6">
            <w:pPr>
              <w:rPr>
                <w:sz w:val="15"/>
                <w:szCs w:val="15"/>
              </w:rPr>
            </w:pPr>
            <w:r>
              <w:rPr>
                <w:sz w:val="15"/>
                <w:szCs w:val="15"/>
              </w:rPr>
              <w:t>OneHot+KNN</w:t>
            </w:r>
          </w:p>
        </w:tc>
        <w:tc>
          <w:tcPr>
            <w:tcW w:w="910" w:type="dxa"/>
          </w:tcPr>
          <w:p w14:paraId="218265B0" w14:textId="6CC41E72" w:rsidR="00AB1AB2" w:rsidRPr="00987E5E" w:rsidRDefault="00AB1AB2" w:rsidP="00DD0AA6">
            <w:pPr>
              <w:rPr>
                <w:sz w:val="15"/>
                <w:szCs w:val="15"/>
              </w:rPr>
            </w:pPr>
            <w:r>
              <w:rPr>
                <w:sz w:val="15"/>
                <w:szCs w:val="15"/>
              </w:rPr>
              <w:t>Decision Tree</w:t>
            </w:r>
          </w:p>
        </w:tc>
        <w:tc>
          <w:tcPr>
            <w:tcW w:w="756" w:type="dxa"/>
          </w:tcPr>
          <w:p w14:paraId="2283D400" w14:textId="74EFD908" w:rsidR="00AB1AB2" w:rsidRPr="00987E5E" w:rsidRDefault="00AB1AB2" w:rsidP="00DD0AA6">
            <w:pPr>
              <w:rPr>
                <w:sz w:val="15"/>
                <w:szCs w:val="15"/>
              </w:rPr>
            </w:pPr>
            <w:r>
              <w:rPr>
                <w:sz w:val="15"/>
                <w:szCs w:val="15"/>
              </w:rPr>
              <w:t xml:space="preserve">0.24 </w:t>
            </w:r>
          </w:p>
        </w:tc>
        <w:tc>
          <w:tcPr>
            <w:tcW w:w="588" w:type="dxa"/>
          </w:tcPr>
          <w:p w14:paraId="3668CD48" w14:textId="14AFE04A" w:rsidR="00AB1AB2" w:rsidRPr="00987E5E" w:rsidRDefault="00AB1AB2" w:rsidP="00DD0AA6">
            <w:pPr>
              <w:rPr>
                <w:sz w:val="15"/>
                <w:szCs w:val="15"/>
              </w:rPr>
            </w:pPr>
            <w:r>
              <w:rPr>
                <w:sz w:val="15"/>
                <w:szCs w:val="15"/>
              </w:rPr>
              <w:t>0.34</w:t>
            </w:r>
          </w:p>
        </w:tc>
        <w:tc>
          <w:tcPr>
            <w:tcW w:w="647" w:type="dxa"/>
          </w:tcPr>
          <w:p w14:paraId="6D980F5B" w14:textId="376706F0" w:rsidR="00AB1AB2" w:rsidRPr="00987E5E" w:rsidRDefault="00AB1AB2" w:rsidP="00DD0AA6">
            <w:pPr>
              <w:rPr>
                <w:sz w:val="15"/>
                <w:szCs w:val="15"/>
              </w:rPr>
            </w:pPr>
            <w:r w:rsidRPr="00C752D3">
              <w:rPr>
                <w:sz w:val="14"/>
                <w:szCs w:val="14"/>
              </w:rPr>
              <w:t>±</w:t>
            </w:r>
            <w:r>
              <w:rPr>
                <w:sz w:val="14"/>
                <w:szCs w:val="14"/>
              </w:rPr>
              <w:t>0.04</w:t>
            </w:r>
          </w:p>
        </w:tc>
      </w:tr>
      <w:tr w:rsidR="00AB1AB2" w14:paraId="1F2E0C80" w14:textId="77777777" w:rsidTr="00DD0AA6">
        <w:tc>
          <w:tcPr>
            <w:tcW w:w="852" w:type="dxa"/>
          </w:tcPr>
          <w:p w14:paraId="66DD4BFC" w14:textId="77777777" w:rsidR="00AB1AB2" w:rsidRPr="00987E5E" w:rsidRDefault="00AB1AB2" w:rsidP="00DD0AA6">
            <w:pPr>
              <w:rPr>
                <w:sz w:val="15"/>
                <w:szCs w:val="15"/>
              </w:rPr>
            </w:pPr>
            <w:r w:rsidRPr="00987E5E">
              <w:rPr>
                <w:sz w:val="15"/>
                <w:szCs w:val="15"/>
              </w:rPr>
              <w:t>Female</w:t>
            </w:r>
          </w:p>
        </w:tc>
        <w:tc>
          <w:tcPr>
            <w:tcW w:w="1103" w:type="dxa"/>
          </w:tcPr>
          <w:p w14:paraId="52B8FFC0" w14:textId="619948D1" w:rsidR="00AB1AB2" w:rsidRPr="00987E5E" w:rsidRDefault="00AB1AB2" w:rsidP="00DD0AA6">
            <w:pPr>
              <w:rPr>
                <w:sz w:val="15"/>
                <w:szCs w:val="15"/>
              </w:rPr>
            </w:pPr>
            <w:r>
              <w:rPr>
                <w:sz w:val="15"/>
                <w:szCs w:val="15"/>
              </w:rPr>
              <w:t>OneHot+KNN</w:t>
            </w:r>
          </w:p>
        </w:tc>
        <w:tc>
          <w:tcPr>
            <w:tcW w:w="910" w:type="dxa"/>
          </w:tcPr>
          <w:p w14:paraId="1E385699" w14:textId="337A53B8" w:rsidR="00AB1AB2" w:rsidRPr="00987E5E" w:rsidRDefault="00AB1AB2" w:rsidP="00DD0AA6">
            <w:pPr>
              <w:rPr>
                <w:sz w:val="15"/>
                <w:szCs w:val="15"/>
              </w:rPr>
            </w:pPr>
            <w:r>
              <w:rPr>
                <w:sz w:val="15"/>
                <w:szCs w:val="15"/>
              </w:rPr>
              <w:t>KNN</w:t>
            </w:r>
          </w:p>
        </w:tc>
        <w:tc>
          <w:tcPr>
            <w:tcW w:w="756" w:type="dxa"/>
          </w:tcPr>
          <w:p w14:paraId="725EE9FF" w14:textId="69DC1CFE" w:rsidR="00AB1AB2" w:rsidRPr="00987E5E" w:rsidRDefault="00AB1AB2" w:rsidP="00DD0AA6">
            <w:pPr>
              <w:rPr>
                <w:sz w:val="15"/>
                <w:szCs w:val="15"/>
              </w:rPr>
            </w:pPr>
            <w:r>
              <w:rPr>
                <w:sz w:val="15"/>
                <w:szCs w:val="15"/>
              </w:rPr>
              <w:t>0.2</w:t>
            </w:r>
          </w:p>
        </w:tc>
        <w:tc>
          <w:tcPr>
            <w:tcW w:w="588" w:type="dxa"/>
          </w:tcPr>
          <w:p w14:paraId="3E43C13D" w14:textId="7B1328F7" w:rsidR="00AB1AB2" w:rsidRPr="00987E5E" w:rsidRDefault="00AB1AB2" w:rsidP="00DD0AA6">
            <w:pPr>
              <w:rPr>
                <w:sz w:val="15"/>
                <w:szCs w:val="15"/>
              </w:rPr>
            </w:pPr>
            <w:r>
              <w:rPr>
                <w:sz w:val="15"/>
                <w:szCs w:val="15"/>
              </w:rPr>
              <w:t>0.33</w:t>
            </w:r>
          </w:p>
        </w:tc>
        <w:tc>
          <w:tcPr>
            <w:tcW w:w="647" w:type="dxa"/>
          </w:tcPr>
          <w:p w14:paraId="485926B0" w14:textId="34EE3C71" w:rsidR="00AB1AB2" w:rsidRPr="00987E5E" w:rsidRDefault="00AB1AB2" w:rsidP="00DD0AA6">
            <w:pPr>
              <w:rPr>
                <w:sz w:val="15"/>
                <w:szCs w:val="15"/>
              </w:rPr>
            </w:pPr>
            <w:r w:rsidRPr="00C752D3">
              <w:rPr>
                <w:sz w:val="14"/>
                <w:szCs w:val="14"/>
              </w:rPr>
              <w:t>±</w:t>
            </w:r>
            <w:r>
              <w:rPr>
                <w:sz w:val="14"/>
                <w:szCs w:val="14"/>
              </w:rPr>
              <w:t>0.01</w:t>
            </w:r>
          </w:p>
        </w:tc>
      </w:tr>
    </w:tbl>
    <w:p w14:paraId="3A29EB11" w14:textId="4B85E530" w:rsidR="00AB1AB2" w:rsidRDefault="00AB1AB2" w:rsidP="00C752D3"/>
    <w:p w14:paraId="6AB64C4F" w14:textId="6A62E63A" w:rsidR="00A2017D" w:rsidRPr="00ED038C" w:rsidRDefault="00ED038C" w:rsidP="00ED038C">
      <w:pPr>
        <w:jc w:val="both"/>
        <w:rPr>
          <w:lang w:val="de-CH"/>
        </w:rPr>
      </w:pPr>
      <w:r w:rsidRPr="00ED038C">
        <w:t>Tables 6 and 7 show the best algorithms for predicting the target variable "Category" we see a significant improvement over the baseline for all 3 datasets. Decision trees hold the majority. Note that a single decision tree is very susceptible to overfitting and therefore likely to perform poorly on new data. We recommend looking for alternatives.</w:t>
      </w:r>
    </w:p>
    <w:p w14:paraId="79819064" w14:textId="6591C76A" w:rsidR="00EB2535" w:rsidRDefault="00EB2535" w:rsidP="00EB2535">
      <w:pPr>
        <w:pStyle w:val="berschrift2"/>
      </w:pPr>
      <w:r>
        <w:t>Specific Diagnosis, Multiclass Classification (12 classes, collapsed from 27 classes)</w:t>
      </w:r>
    </w:p>
    <w:p w14:paraId="7A8D578B" w14:textId="64756A80" w:rsidR="00EB2535" w:rsidRPr="00987E5E" w:rsidRDefault="008C0E79" w:rsidP="009D5D9D">
      <w:pPr>
        <w:pStyle w:val="tablehead"/>
        <w:tabs>
          <w:tab w:val="num" w:pos="1080"/>
        </w:tabs>
        <w:rPr>
          <w:lang w:val="en-GB"/>
        </w:rPr>
      </w:pPr>
      <w:r>
        <w:rPr>
          <w:lang w:val="en-GB"/>
        </w:rPr>
        <w:t xml:space="preserve">Tbl 8.  </w:t>
      </w:r>
      <w:r w:rsidR="00EB2535">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EB2535" w14:paraId="6D4E1BE0" w14:textId="77777777" w:rsidTr="00DD0AA6">
        <w:tc>
          <w:tcPr>
            <w:tcW w:w="835" w:type="dxa"/>
          </w:tcPr>
          <w:p w14:paraId="1B645C38" w14:textId="77777777" w:rsidR="00EB2535" w:rsidRPr="00987E5E" w:rsidRDefault="00EB2535" w:rsidP="00DD0AA6">
            <w:pPr>
              <w:rPr>
                <w:b/>
                <w:bCs/>
                <w:sz w:val="15"/>
                <w:szCs w:val="15"/>
              </w:rPr>
            </w:pPr>
            <w:r w:rsidRPr="00987E5E">
              <w:rPr>
                <w:b/>
                <w:bCs/>
                <w:sz w:val="15"/>
                <w:szCs w:val="15"/>
              </w:rPr>
              <w:t>Dataset</w:t>
            </w:r>
          </w:p>
        </w:tc>
        <w:tc>
          <w:tcPr>
            <w:tcW w:w="1063" w:type="dxa"/>
          </w:tcPr>
          <w:p w14:paraId="74329965" w14:textId="77777777" w:rsidR="00EB2535" w:rsidRPr="00987E5E" w:rsidRDefault="00EB2535" w:rsidP="00DD0AA6">
            <w:pPr>
              <w:rPr>
                <w:b/>
                <w:bCs/>
                <w:sz w:val="15"/>
                <w:szCs w:val="15"/>
              </w:rPr>
            </w:pPr>
            <w:r w:rsidRPr="00987E5E">
              <w:rPr>
                <w:b/>
                <w:bCs/>
                <w:sz w:val="15"/>
                <w:szCs w:val="15"/>
              </w:rPr>
              <w:t>Strategy</w:t>
            </w:r>
          </w:p>
        </w:tc>
        <w:tc>
          <w:tcPr>
            <w:tcW w:w="922" w:type="dxa"/>
          </w:tcPr>
          <w:p w14:paraId="5433BBB7" w14:textId="77777777" w:rsidR="00EB2535" w:rsidRPr="00987E5E" w:rsidRDefault="00EB2535" w:rsidP="00DD0AA6">
            <w:pPr>
              <w:rPr>
                <w:b/>
                <w:bCs/>
                <w:sz w:val="15"/>
                <w:szCs w:val="15"/>
              </w:rPr>
            </w:pPr>
            <w:r w:rsidRPr="00987E5E">
              <w:rPr>
                <w:b/>
                <w:bCs/>
                <w:sz w:val="15"/>
                <w:szCs w:val="15"/>
              </w:rPr>
              <w:t>Algorithm</w:t>
            </w:r>
          </w:p>
        </w:tc>
        <w:tc>
          <w:tcPr>
            <w:tcW w:w="780" w:type="dxa"/>
          </w:tcPr>
          <w:p w14:paraId="5FB5376A" w14:textId="77777777" w:rsidR="00EB2535" w:rsidRPr="00987E5E" w:rsidRDefault="00EB2535" w:rsidP="00DD0AA6">
            <w:pPr>
              <w:rPr>
                <w:b/>
                <w:bCs/>
                <w:sz w:val="15"/>
                <w:szCs w:val="15"/>
              </w:rPr>
            </w:pPr>
            <w:r w:rsidRPr="00987E5E">
              <w:rPr>
                <w:b/>
                <w:bCs/>
                <w:sz w:val="15"/>
                <w:szCs w:val="15"/>
              </w:rPr>
              <w:t>Baseline</w:t>
            </w:r>
          </w:p>
        </w:tc>
        <w:tc>
          <w:tcPr>
            <w:tcW w:w="596" w:type="dxa"/>
          </w:tcPr>
          <w:p w14:paraId="461BD8D7" w14:textId="77777777" w:rsidR="00EB2535" w:rsidRPr="00987E5E" w:rsidRDefault="00EB2535" w:rsidP="00DD0AA6">
            <w:pPr>
              <w:rPr>
                <w:b/>
                <w:bCs/>
                <w:sz w:val="15"/>
                <w:szCs w:val="15"/>
              </w:rPr>
            </w:pPr>
            <w:r w:rsidRPr="00987E5E">
              <w:rPr>
                <w:b/>
                <w:bCs/>
                <w:sz w:val="15"/>
                <w:szCs w:val="15"/>
              </w:rPr>
              <w:t>Score</w:t>
            </w:r>
          </w:p>
        </w:tc>
        <w:tc>
          <w:tcPr>
            <w:tcW w:w="660" w:type="dxa"/>
          </w:tcPr>
          <w:p w14:paraId="355A8932" w14:textId="5CE121D3" w:rsidR="00EB2535" w:rsidRPr="00987E5E" w:rsidRDefault="00EB2535" w:rsidP="00DD0AA6">
            <w:pPr>
              <w:rPr>
                <w:b/>
                <w:bCs/>
                <w:sz w:val="15"/>
                <w:szCs w:val="15"/>
                <w:vertAlign w:val="superscript"/>
              </w:rPr>
            </w:pPr>
            <w:r w:rsidRPr="00987E5E">
              <w:rPr>
                <w:b/>
                <w:bCs/>
                <w:sz w:val="15"/>
                <w:szCs w:val="15"/>
              </w:rPr>
              <w:t>Std</w:t>
            </w:r>
          </w:p>
        </w:tc>
      </w:tr>
      <w:tr w:rsidR="00EB2535" w14:paraId="7846FE8B" w14:textId="77777777" w:rsidTr="00DD0AA6">
        <w:tc>
          <w:tcPr>
            <w:tcW w:w="835" w:type="dxa"/>
          </w:tcPr>
          <w:p w14:paraId="689062F9" w14:textId="77777777" w:rsidR="00EB2535" w:rsidRPr="00987E5E" w:rsidRDefault="00EB2535" w:rsidP="00DD0AA6">
            <w:pPr>
              <w:rPr>
                <w:sz w:val="15"/>
                <w:szCs w:val="15"/>
              </w:rPr>
            </w:pPr>
            <w:r w:rsidRPr="00987E5E">
              <w:rPr>
                <w:sz w:val="15"/>
                <w:szCs w:val="15"/>
              </w:rPr>
              <w:t>Complete</w:t>
            </w:r>
          </w:p>
        </w:tc>
        <w:tc>
          <w:tcPr>
            <w:tcW w:w="1063" w:type="dxa"/>
          </w:tcPr>
          <w:p w14:paraId="0631DB61" w14:textId="68849D4C" w:rsidR="00EB2535" w:rsidRPr="00987E5E" w:rsidRDefault="003648E5" w:rsidP="00DD0AA6">
            <w:pPr>
              <w:rPr>
                <w:sz w:val="15"/>
                <w:szCs w:val="15"/>
              </w:rPr>
            </w:pPr>
            <w:r>
              <w:rPr>
                <w:sz w:val="15"/>
                <w:szCs w:val="15"/>
              </w:rPr>
              <w:t>KNNImputer</w:t>
            </w:r>
          </w:p>
        </w:tc>
        <w:tc>
          <w:tcPr>
            <w:tcW w:w="922" w:type="dxa"/>
          </w:tcPr>
          <w:p w14:paraId="41B9C173" w14:textId="2321A5E4" w:rsidR="00EB2535" w:rsidRPr="00987E5E" w:rsidRDefault="003648E5" w:rsidP="00DD0AA6">
            <w:pPr>
              <w:rPr>
                <w:sz w:val="15"/>
                <w:szCs w:val="15"/>
              </w:rPr>
            </w:pPr>
            <w:r>
              <w:rPr>
                <w:sz w:val="15"/>
                <w:szCs w:val="15"/>
              </w:rPr>
              <w:t>KNN</w:t>
            </w:r>
          </w:p>
        </w:tc>
        <w:tc>
          <w:tcPr>
            <w:tcW w:w="780" w:type="dxa"/>
          </w:tcPr>
          <w:p w14:paraId="0E3F2EE0" w14:textId="44CFE7FF" w:rsidR="00EB2535" w:rsidRPr="00987E5E" w:rsidRDefault="003648E5" w:rsidP="00DD0AA6">
            <w:pPr>
              <w:rPr>
                <w:sz w:val="15"/>
                <w:szCs w:val="15"/>
              </w:rPr>
            </w:pPr>
            <w:r>
              <w:rPr>
                <w:sz w:val="15"/>
                <w:szCs w:val="15"/>
              </w:rPr>
              <w:t>0.06</w:t>
            </w:r>
          </w:p>
        </w:tc>
        <w:tc>
          <w:tcPr>
            <w:tcW w:w="596" w:type="dxa"/>
          </w:tcPr>
          <w:p w14:paraId="28F5EF8A" w14:textId="6A049CD6" w:rsidR="003648E5" w:rsidRPr="00987E5E" w:rsidRDefault="003648E5" w:rsidP="003648E5">
            <w:pPr>
              <w:rPr>
                <w:sz w:val="15"/>
                <w:szCs w:val="15"/>
              </w:rPr>
            </w:pPr>
            <w:r>
              <w:rPr>
                <w:sz w:val="15"/>
                <w:szCs w:val="15"/>
              </w:rPr>
              <w:t>0.2</w:t>
            </w:r>
          </w:p>
        </w:tc>
        <w:tc>
          <w:tcPr>
            <w:tcW w:w="660" w:type="dxa"/>
          </w:tcPr>
          <w:p w14:paraId="7DF34264" w14:textId="7913E387" w:rsidR="00EB2535" w:rsidRPr="00987E5E" w:rsidRDefault="003648E5" w:rsidP="00DD0AA6">
            <w:pPr>
              <w:rPr>
                <w:sz w:val="15"/>
                <w:szCs w:val="15"/>
              </w:rPr>
            </w:pPr>
            <w:r w:rsidRPr="00C752D3">
              <w:rPr>
                <w:sz w:val="14"/>
                <w:szCs w:val="14"/>
              </w:rPr>
              <w:t>±</w:t>
            </w:r>
            <w:r>
              <w:rPr>
                <w:sz w:val="14"/>
                <w:szCs w:val="14"/>
              </w:rPr>
              <w:t>0.021</w:t>
            </w:r>
          </w:p>
        </w:tc>
      </w:tr>
      <w:tr w:rsidR="00EB2535" w14:paraId="363CB250" w14:textId="77777777" w:rsidTr="00DD0AA6">
        <w:tc>
          <w:tcPr>
            <w:tcW w:w="835" w:type="dxa"/>
          </w:tcPr>
          <w:p w14:paraId="56A02364" w14:textId="77777777" w:rsidR="00EB2535" w:rsidRPr="00987E5E" w:rsidRDefault="00EB2535" w:rsidP="00DD0AA6">
            <w:pPr>
              <w:rPr>
                <w:sz w:val="15"/>
                <w:szCs w:val="15"/>
              </w:rPr>
            </w:pPr>
            <w:r w:rsidRPr="00987E5E">
              <w:rPr>
                <w:sz w:val="15"/>
                <w:szCs w:val="15"/>
              </w:rPr>
              <w:t>Male</w:t>
            </w:r>
          </w:p>
        </w:tc>
        <w:tc>
          <w:tcPr>
            <w:tcW w:w="1063" w:type="dxa"/>
          </w:tcPr>
          <w:p w14:paraId="587A87C5" w14:textId="2DC3F217" w:rsidR="00EB2535" w:rsidRPr="00987E5E" w:rsidRDefault="003648E5" w:rsidP="00DD0AA6">
            <w:pPr>
              <w:rPr>
                <w:sz w:val="15"/>
                <w:szCs w:val="15"/>
              </w:rPr>
            </w:pPr>
            <w:r>
              <w:rPr>
                <w:sz w:val="15"/>
                <w:szCs w:val="15"/>
              </w:rPr>
              <w:t>OneHot+KNN</w:t>
            </w:r>
          </w:p>
        </w:tc>
        <w:tc>
          <w:tcPr>
            <w:tcW w:w="922" w:type="dxa"/>
          </w:tcPr>
          <w:p w14:paraId="6FB7859A" w14:textId="20C30E5F" w:rsidR="00EB2535" w:rsidRPr="00987E5E" w:rsidRDefault="003648E5" w:rsidP="00DD0AA6">
            <w:pPr>
              <w:rPr>
                <w:sz w:val="15"/>
                <w:szCs w:val="15"/>
              </w:rPr>
            </w:pPr>
            <w:r>
              <w:rPr>
                <w:sz w:val="15"/>
                <w:szCs w:val="15"/>
              </w:rPr>
              <w:t>XGBoost</w:t>
            </w:r>
          </w:p>
        </w:tc>
        <w:tc>
          <w:tcPr>
            <w:tcW w:w="780" w:type="dxa"/>
          </w:tcPr>
          <w:p w14:paraId="6E8D5A81" w14:textId="0345F0DE" w:rsidR="00EB2535" w:rsidRPr="00987E5E" w:rsidRDefault="003648E5" w:rsidP="00DD0AA6">
            <w:pPr>
              <w:rPr>
                <w:sz w:val="15"/>
                <w:szCs w:val="15"/>
              </w:rPr>
            </w:pPr>
            <w:r>
              <w:rPr>
                <w:sz w:val="15"/>
                <w:szCs w:val="15"/>
              </w:rPr>
              <w:t>0.09</w:t>
            </w:r>
          </w:p>
        </w:tc>
        <w:tc>
          <w:tcPr>
            <w:tcW w:w="596" w:type="dxa"/>
          </w:tcPr>
          <w:p w14:paraId="3FD606EB" w14:textId="1F735CE9" w:rsidR="00EB2535" w:rsidRPr="00987E5E" w:rsidRDefault="003648E5" w:rsidP="00DD0AA6">
            <w:pPr>
              <w:rPr>
                <w:sz w:val="15"/>
                <w:szCs w:val="15"/>
              </w:rPr>
            </w:pPr>
            <w:r>
              <w:rPr>
                <w:sz w:val="15"/>
                <w:szCs w:val="15"/>
              </w:rPr>
              <w:t>0.19</w:t>
            </w:r>
          </w:p>
        </w:tc>
        <w:tc>
          <w:tcPr>
            <w:tcW w:w="660" w:type="dxa"/>
          </w:tcPr>
          <w:p w14:paraId="10D4292F" w14:textId="28065189" w:rsidR="00EB2535" w:rsidRPr="00987E5E" w:rsidRDefault="003648E5" w:rsidP="00DD0AA6">
            <w:pPr>
              <w:rPr>
                <w:sz w:val="15"/>
                <w:szCs w:val="15"/>
              </w:rPr>
            </w:pPr>
            <w:r w:rsidRPr="00C752D3">
              <w:rPr>
                <w:sz w:val="14"/>
                <w:szCs w:val="14"/>
              </w:rPr>
              <w:t>±</w:t>
            </w:r>
            <w:r>
              <w:rPr>
                <w:sz w:val="14"/>
                <w:szCs w:val="14"/>
              </w:rPr>
              <w:t>0.017</w:t>
            </w:r>
          </w:p>
        </w:tc>
      </w:tr>
      <w:tr w:rsidR="00EB2535" w14:paraId="21F22CD3" w14:textId="77777777" w:rsidTr="00DD0AA6">
        <w:tc>
          <w:tcPr>
            <w:tcW w:w="835" w:type="dxa"/>
          </w:tcPr>
          <w:p w14:paraId="5191706B" w14:textId="77777777" w:rsidR="00EB2535" w:rsidRPr="00987E5E" w:rsidRDefault="00EB2535" w:rsidP="00DD0AA6">
            <w:pPr>
              <w:rPr>
                <w:sz w:val="15"/>
                <w:szCs w:val="15"/>
              </w:rPr>
            </w:pPr>
            <w:r w:rsidRPr="00987E5E">
              <w:rPr>
                <w:sz w:val="15"/>
                <w:szCs w:val="15"/>
              </w:rPr>
              <w:t>Female</w:t>
            </w:r>
          </w:p>
        </w:tc>
        <w:tc>
          <w:tcPr>
            <w:tcW w:w="1063" w:type="dxa"/>
          </w:tcPr>
          <w:p w14:paraId="53928C0A" w14:textId="1D570EC9" w:rsidR="00EB2535" w:rsidRPr="00987E5E" w:rsidRDefault="003648E5" w:rsidP="00DD0AA6">
            <w:pPr>
              <w:rPr>
                <w:sz w:val="15"/>
                <w:szCs w:val="15"/>
              </w:rPr>
            </w:pPr>
            <w:r>
              <w:rPr>
                <w:sz w:val="15"/>
                <w:szCs w:val="15"/>
              </w:rPr>
              <w:t>OneHot+KNN</w:t>
            </w:r>
          </w:p>
        </w:tc>
        <w:tc>
          <w:tcPr>
            <w:tcW w:w="922" w:type="dxa"/>
          </w:tcPr>
          <w:p w14:paraId="38134D4D" w14:textId="3BF9FD53" w:rsidR="00EB2535" w:rsidRPr="00987E5E" w:rsidRDefault="003648E5" w:rsidP="00DD0AA6">
            <w:pPr>
              <w:rPr>
                <w:sz w:val="15"/>
                <w:szCs w:val="15"/>
              </w:rPr>
            </w:pPr>
            <w:r>
              <w:rPr>
                <w:sz w:val="15"/>
                <w:szCs w:val="15"/>
              </w:rPr>
              <w:t>SVM</w:t>
            </w:r>
          </w:p>
        </w:tc>
        <w:tc>
          <w:tcPr>
            <w:tcW w:w="780" w:type="dxa"/>
          </w:tcPr>
          <w:p w14:paraId="57894B81" w14:textId="27ECA4A1" w:rsidR="00EB2535" w:rsidRPr="00987E5E" w:rsidRDefault="003648E5" w:rsidP="00DD0AA6">
            <w:pPr>
              <w:rPr>
                <w:sz w:val="15"/>
                <w:szCs w:val="15"/>
              </w:rPr>
            </w:pPr>
            <w:r>
              <w:rPr>
                <w:sz w:val="15"/>
                <w:szCs w:val="15"/>
              </w:rPr>
              <w:t>0.08</w:t>
            </w:r>
          </w:p>
        </w:tc>
        <w:tc>
          <w:tcPr>
            <w:tcW w:w="596" w:type="dxa"/>
          </w:tcPr>
          <w:p w14:paraId="4922671C" w14:textId="2BC7C57E" w:rsidR="00EB2535" w:rsidRPr="00987E5E" w:rsidRDefault="003648E5" w:rsidP="00DD0AA6">
            <w:pPr>
              <w:rPr>
                <w:sz w:val="15"/>
                <w:szCs w:val="15"/>
              </w:rPr>
            </w:pPr>
            <w:r>
              <w:rPr>
                <w:sz w:val="15"/>
                <w:szCs w:val="15"/>
              </w:rPr>
              <w:t>0.19</w:t>
            </w:r>
          </w:p>
        </w:tc>
        <w:tc>
          <w:tcPr>
            <w:tcW w:w="660" w:type="dxa"/>
          </w:tcPr>
          <w:p w14:paraId="47DA6F71" w14:textId="75711DB2" w:rsidR="00EB2535" w:rsidRPr="00987E5E" w:rsidRDefault="003648E5" w:rsidP="00DD0AA6">
            <w:pPr>
              <w:rPr>
                <w:sz w:val="15"/>
                <w:szCs w:val="15"/>
              </w:rPr>
            </w:pPr>
            <w:r w:rsidRPr="00C752D3">
              <w:rPr>
                <w:sz w:val="14"/>
                <w:szCs w:val="14"/>
              </w:rPr>
              <w:t>±</w:t>
            </w:r>
            <w:r>
              <w:rPr>
                <w:sz w:val="14"/>
                <w:szCs w:val="14"/>
              </w:rPr>
              <w:t>0.015</w:t>
            </w:r>
          </w:p>
        </w:tc>
      </w:tr>
    </w:tbl>
    <w:p w14:paraId="58C9422E" w14:textId="77777777" w:rsidR="00EB2535" w:rsidRDefault="00EB2535" w:rsidP="00EB2535">
      <w:pPr>
        <w:pStyle w:val="tablefootnote"/>
        <w:numPr>
          <w:ilvl w:val="0"/>
          <w:numId w:val="0"/>
        </w:numPr>
        <w:ind w:left="58" w:hanging="29"/>
        <w:jc w:val="both"/>
      </w:pPr>
    </w:p>
    <w:p w14:paraId="3BFCB4E1" w14:textId="3FEA914E" w:rsidR="00EB2535" w:rsidRDefault="008C0E79" w:rsidP="009D5D9D">
      <w:pPr>
        <w:pStyle w:val="tablehead"/>
        <w:tabs>
          <w:tab w:val="num" w:pos="1080"/>
        </w:tabs>
      </w:pPr>
      <w:r>
        <w:t xml:space="preserve">Tbl 9.  </w:t>
      </w:r>
      <w:r w:rsidR="00EB2535">
        <w:t xml:space="preserve">Balanced </w:t>
      </w:r>
      <w:r w:rsidR="00EB2535" w:rsidRPr="009D5D9D">
        <w:rPr>
          <w:lang w:val="en-GB"/>
        </w:rPr>
        <w:t>Accuracy</w:t>
      </w:r>
      <w:r w:rsidR="00EB253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EB2535" w14:paraId="401EBABE" w14:textId="77777777" w:rsidTr="00DD0AA6">
        <w:tc>
          <w:tcPr>
            <w:tcW w:w="852" w:type="dxa"/>
          </w:tcPr>
          <w:p w14:paraId="68B3F13B" w14:textId="77777777" w:rsidR="00EB2535" w:rsidRPr="00987E5E" w:rsidRDefault="00EB2535" w:rsidP="00DD0AA6">
            <w:pPr>
              <w:rPr>
                <w:b/>
                <w:sz w:val="15"/>
                <w:szCs w:val="15"/>
              </w:rPr>
            </w:pPr>
            <w:r w:rsidRPr="00987E5E">
              <w:rPr>
                <w:b/>
                <w:sz w:val="15"/>
                <w:szCs w:val="15"/>
              </w:rPr>
              <w:t>Dataset</w:t>
            </w:r>
          </w:p>
        </w:tc>
        <w:tc>
          <w:tcPr>
            <w:tcW w:w="1103" w:type="dxa"/>
          </w:tcPr>
          <w:p w14:paraId="5A3A47F0" w14:textId="77777777" w:rsidR="00EB2535" w:rsidRPr="00987E5E" w:rsidRDefault="00EB2535" w:rsidP="00DD0AA6">
            <w:pPr>
              <w:rPr>
                <w:b/>
                <w:sz w:val="15"/>
                <w:szCs w:val="15"/>
              </w:rPr>
            </w:pPr>
            <w:r w:rsidRPr="00987E5E">
              <w:rPr>
                <w:b/>
                <w:sz w:val="15"/>
                <w:szCs w:val="15"/>
              </w:rPr>
              <w:t>Strategy</w:t>
            </w:r>
          </w:p>
        </w:tc>
        <w:tc>
          <w:tcPr>
            <w:tcW w:w="910" w:type="dxa"/>
          </w:tcPr>
          <w:p w14:paraId="08E6A46C" w14:textId="77777777" w:rsidR="00EB2535" w:rsidRPr="00987E5E" w:rsidRDefault="00EB2535" w:rsidP="00DD0AA6">
            <w:pPr>
              <w:rPr>
                <w:b/>
                <w:sz w:val="15"/>
                <w:szCs w:val="15"/>
              </w:rPr>
            </w:pPr>
            <w:r w:rsidRPr="00987E5E">
              <w:rPr>
                <w:b/>
                <w:sz w:val="15"/>
                <w:szCs w:val="15"/>
              </w:rPr>
              <w:t>Algorithm</w:t>
            </w:r>
          </w:p>
        </w:tc>
        <w:tc>
          <w:tcPr>
            <w:tcW w:w="756" w:type="dxa"/>
          </w:tcPr>
          <w:p w14:paraId="133E7BBC" w14:textId="77777777" w:rsidR="00EB2535" w:rsidRPr="00987E5E" w:rsidRDefault="00EB2535" w:rsidP="00DD0AA6">
            <w:pPr>
              <w:rPr>
                <w:b/>
                <w:sz w:val="15"/>
                <w:szCs w:val="15"/>
              </w:rPr>
            </w:pPr>
            <w:r w:rsidRPr="00987E5E">
              <w:rPr>
                <w:b/>
                <w:sz w:val="15"/>
                <w:szCs w:val="15"/>
              </w:rPr>
              <w:t>Baseline</w:t>
            </w:r>
          </w:p>
        </w:tc>
        <w:tc>
          <w:tcPr>
            <w:tcW w:w="588" w:type="dxa"/>
          </w:tcPr>
          <w:p w14:paraId="5F1D8D1F" w14:textId="77777777" w:rsidR="00EB2535" w:rsidRPr="00987E5E" w:rsidRDefault="00EB2535" w:rsidP="00DD0AA6">
            <w:pPr>
              <w:rPr>
                <w:b/>
                <w:sz w:val="15"/>
                <w:szCs w:val="15"/>
              </w:rPr>
            </w:pPr>
            <w:r w:rsidRPr="00987E5E">
              <w:rPr>
                <w:b/>
                <w:sz w:val="15"/>
                <w:szCs w:val="15"/>
              </w:rPr>
              <w:t>Score</w:t>
            </w:r>
          </w:p>
        </w:tc>
        <w:tc>
          <w:tcPr>
            <w:tcW w:w="647" w:type="dxa"/>
          </w:tcPr>
          <w:p w14:paraId="0BBBD673" w14:textId="77777777" w:rsidR="00EB2535" w:rsidRPr="00987E5E" w:rsidRDefault="00EB2535" w:rsidP="00DD0AA6">
            <w:pPr>
              <w:rPr>
                <w:b/>
                <w:sz w:val="15"/>
                <w:szCs w:val="15"/>
                <w:vertAlign w:val="superscript"/>
              </w:rPr>
            </w:pPr>
            <w:r w:rsidRPr="00987E5E">
              <w:rPr>
                <w:b/>
                <w:sz w:val="15"/>
                <w:szCs w:val="15"/>
              </w:rPr>
              <w:t>Std</w:t>
            </w:r>
          </w:p>
        </w:tc>
      </w:tr>
      <w:tr w:rsidR="00EB2535" w14:paraId="6B11E043" w14:textId="77777777" w:rsidTr="00DD0AA6">
        <w:tc>
          <w:tcPr>
            <w:tcW w:w="852" w:type="dxa"/>
          </w:tcPr>
          <w:p w14:paraId="75EED101" w14:textId="77777777" w:rsidR="00EB2535" w:rsidRPr="00987E5E" w:rsidRDefault="00EB2535" w:rsidP="00DD0AA6">
            <w:pPr>
              <w:rPr>
                <w:sz w:val="15"/>
                <w:szCs w:val="15"/>
              </w:rPr>
            </w:pPr>
            <w:r w:rsidRPr="00987E5E">
              <w:rPr>
                <w:sz w:val="15"/>
                <w:szCs w:val="15"/>
              </w:rPr>
              <w:t>Complete</w:t>
            </w:r>
          </w:p>
        </w:tc>
        <w:tc>
          <w:tcPr>
            <w:tcW w:w="1103" w:type="dxa"/>
          </w:tcPr>
          <w:p w14:paraId="65D5063A" w14:textId="40071F57" w:rsidR="00EB2535" w:rsidRPr="00987E5E" w:rsidRDefault="00AF287E" w:rsidP="00DD0AA6">
            <w:pPr>
              <w:rPr>
                <w:sz w:val="15"/>
                <w:szCs w:val="15"/>
              </w:rPr>
            </w:pPr>
            <w:r>
              <w:rPr>
                <w:sz w:val="15"/>
                <w:szCs w:val="15"/>
              </w:rPr>
              <w:t>No OneHot</w:t>
            </w:r>
          </w:p>
        </w:tc>
        <w:tc>
          <w:tcPr>
            <w:tcW w:w="910" w:type="dxa"/>
          </w:tcPr>
          <w:p w14:paraId="385CCA71" w14:textId="75CC4183" w:rsidR="00EB2535" w:rsidRPr="00987E5E" w:rsidRDefault="003648E5" w:rsidP="00DD0AA6">
            <w:pPr>
              <w:rPr>
                <w:sz w:val="15"/>
                <w:szCs w:val="15"/>
              </w:rPr>
            </w:pPr>
            <w:r>
              <w:rPr>
                <w:sz w:val="15"/>
                <w:szCs w:val="15"/>
              </w:rPr>
              <w:t>XGBoost</w:t>
            </w:r>
          </w:p>
        </w:tc>
        <w:tc>
          <w:tcPr>
            <w:tcW w:w="756" w:type="dxa"/>
          </w:tcPr>
          <w:p w14:paraId="5ACF360E" w14:textId="5F8BF1E5" w:rsidR="00EB2535" w:rsidRPr="00987E5E" w:rsidRDefault="003648E5" w:rsidP="00DD0AA6">
            <w:pPr>
              <w:rPr>
                <w:sz w:val="15"/>
                <w:szCs w:val="15"/>
              </w:rPr>
            </w:pPr>
            <w:r>
              <w:rPr>
                <w:sz w:val="15"/>
                <w:szCs w:val="15"/>
              </w:rPr>
              <w:t>0.06</w:t>
            </w:r>
          </w:p>
        </w:tc>
        <w:tc>
          <w:tcPr>
            <w:tcW w:w="588" w:type="dxa"/>
          </w:tcPr>
          <w:p w14:paraId="5A598B3B" w14:textId="75B65A4C" w:rsidR="00EB2535" w:rsidRPr="00987E5E" w:rsidRDefault="003648E5" w:rsidP="00DD0AA6">
            <w:pPr>
              <w:rPr>
                <w:sz w:val="15"/>
                <w:szCs w:val="15"/>
              </w:rPr>
            </w:pPr>
            <w:r>
              <w:rPr>
                <w:sz w:val="15"/>
                <w:szCs w:val="15"/>
              </w:rPr>
              <w:t>0.18</w:t>
            </w:r>
          </w:p>
        </w:tc>
        <w:tc>
          <w:tcPr>
            <w:tcW w:w="647" w:type="dxa"/>
          </w:tcPr>
          <w:p w14:paraId="383F2F99" w14:textId="337F0C58" w:rsidR="00EB2535" w:rsidRPr="00987E5E" w:rsidRDefault="003648E5" w:rsidP="00DD0AA6">
            <w:pPr>
              <w:rPr>
                <w:sz w:val="15"/>
                <w:szCs w:val="15"/>
              </w:rPr>
            </w:pPr>
            <w:r w:rsidRPr="00C752D3">
              <w:rPr>
                <w:sz w:val="14"/>
                <w:szCs w:val="14"/>
              </w:rPr>
              <w:t>±</w:t>
            </w:r>
            <w:r>
              <w:rPr>
                <w:sz w:val="14"/>
                <w:szCs w:val="14"/>
              </w:rPr>
              <w:t>0.02</w:t>
            </w:r>
          </w:p>
        </w:tc>
      </w:tr>
      <w:tr w:rsidR="00EB2535" w14:paraId="73DB8628" w14:textId="77777777" w:rsidTr="00DD0AA6">
        <w:tc>
          <w:tcPr>
            <w:tcW w:w="852" w:type="dxa"/>
          </w:tcPr>
          <w:p w14:paraId="27D568D2" w14:textId="77777777" w:rsidR="00EB2535" w:rsidRPr="00987E5E" w:rsidRDefault="00EB2535" w:rsidP="00DD0AA6">
            <w:pPr>
              <w:rPr>
                <w:sz w:val="15"/>
                <w:szCs w:val="15"/>
              </w:rPr>
            </w:pPr>
            <w:r w:rsidRPr="00987E5E">
              <w:rPr>
                <w:sz w:val="15"/>
                <w:szCs w:val="15"/>
              </w:rPr>
              <w:t>Male</w:t>
            </w:r>
          </w:p>
        </w:tc>
        <w:tc>
          <w:tcPr>
            <w:tcW w:w="1103" w:type="dxa"/>
          </w:tcPr>
          <w:p w14:paraId="41230B25" w14:textId="5C87B1C5" w:rsidR="00EB2535" w:rsidRPr="00987E5E" w:rsidRDefault="00AF287E" w:rsidP="00DD0AA6">
            <w:pPr>
              <w:rPr>
                <w:sz w:val="15"/>
                <w:szCs w:val="15"/>
              </w:rPr>
            </w:pPr>
            <w:r>
              <w:rPr>
                <w:sz w:val="15"/>
                <w:szCs w:val="15"/>
              </w:rPr>
              <w:t>No OneHot</w:t>
            </w:r>
          </w:p>
        </w:tc>
        <w:tc>
          <w:tcPr>
            <w:tcW w:w="910" w:type="dxa"/>
          </w:tcPr>
          <w:p w14:paraId="786F4F86" w14:textId="337A108D" w:rsidR="00EB2535" w:rsidRPr="00987E5E" w:rsidRDefault="001E3E7D" w:rsidP="00DD0AA6">
            <w:pPr>
              <w:rPr>
                <w:sz w:val="15"/>
                <w:szCs w:val="15"/>
              </w:rPr>
            </w:pPr>
            <w:r>
              <w:rPr>
                <w:sz w:val="15"/>
                <w:szCs w:val="15"/>
              </w:rPr>
              <w:t>Decision Tree</w:t>
            </w:r>
          </w:p>
        </w:tc>
        <w:tc>
          <w:tcPr>
            <w:tcW w:w="756" w:type="dxa"/>
          </w:tcPr>
          <w:p w14:paraId="614AB3A6" w14:textId="3D62D5E6" w:rsidR="00EB2535" w:rsidRPr="00987E5E" w:rsidRDefault="001E3E7D" w:rsidP="00DD0AA6">
            <w:pPr>
              <w:rPr>
                <w:sz w:val="15"/>
                <w:szCs w:val="15"/>
              </w:rPr>
            </w:pPr>
            <w:r>
              <w:rPr>
                <w:sz w:val="15"/>
                <w:szCs w:val="15"/>
              </w:rPr>
              <w:t>0.1</w:t>
            </w:r>
          </w:p>
        </w:tc>
        <w:tc>
          <w:tcPr>
            <w:tcW w:w="588" w:type="dxa"/>
          </w:tcPr>
          <w:p w14:paraId="09DADDC5" w14:textId="4CF9D9E5" w:rsidR="00EB2535" w:rsidRPr="00987E5E" w:rsidRDefault="001E3E7D" w:rsidP="00DD0AA6">
            <w:pPr>
              <w:rPr>
                <w:sz w:val="15"/>
                <w:szCs w:val="15"/>
              </w:rPr>
            </w:pPr>
            <w:r>
              <w:rPr>
                <w:sz w:val="15"/>
                <w:szCs w:val="15"/>
              </w:rPr>
              <w:t>0.22</w:t>
            </w:r>
          </w:p>
        </w:tc>
        <w:tc>
          <w:tcPr>
            <w:tcW w:w="647" w:type="dxa"/>
          </w:tcPr>
          <w:p w14:paraId="2C7A88B6" w14:textId="5F280B9A" w:rsidR="00EB2535" w:rsidRPr="00987E5E" w:rsidRDefault="003648E5" w:rsidP="00DD0AA6">
            <w:pPr>
              <w:rPr>
                <w:sz w:val="15"/>
                <w:szCs w:val="15"/>
              </w:rPr>
            </w:pPr>
            <w:r w:rsidRPr="00C752D3">
              <w:rPr>
                <w:sz w:val="14"/>
                <w:szCs w:val="14"/>
              </w:rPr>
              <w:t>±</w:t>
            </w:r>
            <w:r w:rsidR="001E3E7D">
              <w:rPr>
                <w:sz w:val="14"/>
                <w:szCs w:val="14"/>
              </w:rPr>
              <w:t>0.017</w:t>
            </w:r>
          </w:p>
        </w:tc>
      </w:tr>
      <w:tr w:rsidR="00EB2535" w14:paraId="58BB3F29" w14:textId="77777777" w:rsidTr="00DD0AA6">
        <w:tc>
          <w:tcPr>
            <w:tcW w:w="852" w:type="dxa"/>
          </w:tcPr>
          <w:p w14:paraId="47B696C8" w14:textId="77777777" w:rsidR="00EB2535" w:rsidRPr="00987E5E" w:rsidRDefault="00EB2535" w:rsidP="00DD0AA6">
            <w:pPr>
              <w:rPr>
                <w:sz w:val="15"/>
                <w:szCs w:val="15"/>
              </w:rPr>
            </w:pPr>
            <w:r w:rsidRPr="00987E5E">
              <w:rPr>
                <w:sz w:val="15"/>
                <w:szCs w:val="15"/>
              </w:rPr>
              <w:t>Female</w:t>
            </w:r>
          </w:p>
        </w:tc>
        <w:tc>
          <w:tcPr>
            <w:tcW w:w="1103" w:type="dxa"/>
          </w:tcPr>
          <w:p w14:paraId="42C34003" w14:textId="7F284A9D" w:rsidR="00EB2535" w:rsidRPr="00987E5E" w:rsidRDefault="001E3E7D" w:rsidP="00DD0AA6">
            <w:pPr>
              <w:rPr>
                <w:sz w:val="15"/>
                <w:szCs w:val="15"/>
              </w:rPr>
            </w:pPr>
            <w:r>
              <w:rPr>
                <w:sz w:val="15"/>
                <w:szCs w:val="15"/>
              </w:rPr>
              <w:t>OneHot+KNN</w:t>
            </w:r>
          </w:p>
        </w:tc>
        <w:tc>
          <w:tcPr>
            <w:tcW w:w="910" w:type="dxa"/>
          </w:tcPr>
          <w:p w14:paraId="577B8642" w14:textId="2E2EC2D5" w:rsidR="00EB2535" w:rsidRPr="00987E5E" w:rsidRDefault="001E3E7D" w:rsidP="00DD0AA6">
            <w:pPr>
              <w:rPr>
                <w:sz w:val="15"/>
                <w:szCs w:val="15"/>
              </w:rPr>
            </w:pPr>
            <w:r>
              <w:rPr>
                <w:sz w:val="15"/>
                <w:szCs w:val="15"/>
              </w:rPr>
              <w:t>SVM</w:t>
            </w:r>
          </w:p>
        </w:tc>
        <w:tc>
          <w:tcPr>
            <w:tcW w:w="756" w:type="dxa"/>
          </w:tcPr>
          <w:p w14:paraId="38DA83A5" w14:textId="714232CA" w:rsidR="00EB2535" w:rsidRPr="00987E5E" w:rsidRDefault="001E3E7D" w:rsidP="00DD0AA6">
            <w:pPr>
              <w:rPr>
                <w:sz w:val="15"/>
                <w:szCs w:val="15"/>
              </w:rPr>
            </w:pPr>
            <w:r>
              <w:rPr>
                <w:sz w:val="15"/>
                <w:szCs w:val="15"/>
              </w:rPr>
              <w:t>0.08</w:t>
            </w:r>
          </w:p>
        </w:tc>
        <w:tc>
          <w:tcPr>
            <w:tcW w:w="588" w:type="dxa"/>
          </w:tcPr>
          <w:p w14:paraId="31F91979" w14:textId="6F2CF766" w:rsidR="00EB2535" w:rsidRPr="00987E5E" w:rsidRDefault="001E3E7D" w:rsidP="00DD0AA6">
            <w:pPr>
              <w:rPr>
                <w:sz w:val="15"/>
                <w:szCs w:val="15"/>
              </w:rPr>
            </w:pPr>
            <w:r>
              <w:rPr>
                <w:sz w:val="15"/>
                <w:szCs w:val="15"/>
              </w:rPr>
              <w:t>0.24</w:t>
            </w:r>
          </w:p>
        </w:tc>
        <w:tc>
          <w:tcPr>
            <w:tcW w:w="647" w:type="dxa"/>
          </w:tcPr>
          <w:p w14:paraId="3C530A34" w14:textId="022EE0AB" w:rsidR="00EB2535" w:rsidRPr="00987E5E" w:rsidRDefault="003648E5" w:rsidP="00DD0AA6">
            <w:pPr>
              <w:rPr>
                <w:sz w:val="15"/>
                <w:szCs w:val="15"/>
              </w:rPr>
            </w:pPr>
            <w:r w:rsidRPr="00C752D3">
              <w:rPr>
                <w:sz w:val="14"/>
                <w:szCs w:val="14"/>
              </w:rPr>
              <w:t>±</w:t>
            </w:r>
            <w:r w:rsidR="001E3E7D">
              <w:rPr>
                <w:sz w:val="14"/>
                <w:szCs w:val="14"/>
              </w:rPr>
              <w:t>0.043</w:t>
            </w:r>
          </w:p>
        </w:tc>
      </w:tr>
    </w:tbl>
    <w:p w14:paraId="098A600F" w14:textId="6AD27F96" w:rsidR="00184B92" w:rsidRPr="00184B92" w:rsidRDefault="007A4967" w:rsidP="00184B92">
      <w:pPr>
        <w:pStyle w:val="berschrift5"/>
        <w:jc w:val="both"/>
        <w:rPr>
          <w:smallCaps w:val="0"/>
          <w:noProof w:val="0"/>
        </w:rPr>
      </w:pPr>
      <w:r w:rsidRPr="007A4967">
        <w:rPr>
          <w:smallCaps w:val="0"/>
          <w:noProof w:val="0"/>
        </w:rPr>
        <w:t xml:space="preserve">The prediction of the specific diagnosis can be strongly improved from the baseline across all three datasets. For the complete dataset, the improvement is </w:t>
      </w:r>
      <w:r w:rsidR="00577DFB">
        <w:rPr>
          <w:smallCaps w:val="0"/>
          <w:noProof w:val="0"/>
        </w:rPr>
        <w:t>+</w:t>
      </w:r>
      <w:r w:rsidRPr="007A4967">
        <w:rPr>
          <w:smallCaps w:val="0"/>
          <w:noProof w:val="0"/>
        </w:rPr>
        <w:t xml:space="preserve">14% using the KNN algorithm with F1 score as the target metric. In contrast to the other target metrics, models that are not based on trees also perform well. For the prediction of the dataset with female patients, the SVM algorithm is best suited with an improvement of </w:t>
      </w:r>
      <w:r w:rsidR="00577DFB">
        <w:rPr>
          <w:smallCaps w:val="0"/>
          <w:noProof w:val="0"/>
        </w:rPr>
        <w:t>+</w:t>
      </w:r>
      <w:r w:rsidRPr="007A4967">
        <w:rPr>
          <w:smallCaps w:val="0"/>
          <w:noProof w:val="0"/>
        </w:rPr>
        <w:t>16%.</w:t>
      </w:r>
    </w:p>
    <w:p w14:paraId="3F150B75" w14:textId="50E1D679" w:rsidR="00F46557" w:rsidRDefault="00F46557" w:rsidP="00F46557">
      <w:pPr>
        <w:pStyle w:val="berschrift5"/>
      </w:pPr>
      <w:r w:rsidRPr="00585E55">
        <w:t>Conclusion</w:t>
      </w:r>
    </w:p>
    <w:p w14:paraId="26CD94DA" w14:textId="7B6D2AA6" w:rsidR="00DA2B29" w:rsidRDefault="00DA2B29" w:rsidP="00DA2B29">
      <w:pPr>
        <w:pStyle w:val="berschrift5"/>
        <w:jc w:val="both"/>
        <w:rPr>
          <w:smallCaps w:val="0"/>
          <w:noProof w:val="0"/>
        </w:rPr>
      </w:pPr>
      <w:r>
        <w:rPr>
          <w:smallCaps w:val="0"/>
          <w:noProof w:val="0"/>
        </w:rPr>
        <w:tab/>
      </w:r>
      <w:r w:rsidRPr="00DA2B29">
        <w:rPr>
          <w:smallCaps w:val="0"/>
          <w:noProof w:val="0"/>
        </w:rPr>
        <w:t xml:space="preserve">The dataset provided proved to be difficult to classify. No clearly separable clusters could be </w:t>
      </w:r>
      <w:r w:rsidR="00577DFB" w:rsidRPr="00DA2B29">
        <w:rPr>
          <w:smallCaps w:val="0"/>
          <w:noProof w:val="0"/>
        </w:rPr>
        <w:t>identified,</w:t>
      </w:r>
      <w:r w:rsidR="00577DFB">
        <w:rPr>
          <w:smallCaps w:val="0"/>
          <w:noProof w:val="0"/>
        </w:rPr>
        <w:t xml:space="preserve"> and a</w:t>
      </w:r>
      <w:r w:rsidRPr="00DA2B29">
        <w:rPr>
          <w:smallCaps w:val="0"/>
          <w:noProof w:val="0"/>
        </w:rPr>
        <w:t xml:space="preserve"> strong overlap of the groups quickly leads to overfitting. </w:t>
      </w:r>
      <w:r w:rsidR="00577DFB">
        <w:rPr>
          <w:smallCaps w:val="0"/>
          <w:noProof w:val="0"/>
        </w:rPr>
        <w:t>W</w:t>
      </w:r>
      <w:r w:rsidRPr="00DA2B29">
        <w:rPr>
          <w:smallCaps w:val="0"/>
          <w:noProof w:val="0"/>
        </w:rPr>
        <w:t xml:space="preserve">e tried to minimize this effect via cross-validation. As a result, in most cases only a slight improvement over the baseline is evident. The division of the data set into female and male subgroups led to a better prediction for some target </w:t>
      </w:r>
      <w:r w:rsidR="007D522E">
        <w:rPr>
          <w:smallCaps w:val="0"/>
          <w:noProof w:val="0"/>
        </w:rPr>
        <w:t>feature</w:t>
      </w:r>
      <w:r w:rsidRPr="00DA2B29">
        <w:rPr>
          <w:smallCaps w:val="0"/>
          <w:noProof w:val="0"/>
        </w:rPr>
        <w:t xml:space="preserve">s. The target </w:t>
      </w:r>
      <w:r w:rsidR="007D522E">
        <w:rPr>
          <w:smallCaps w:val="0"/>
          <w:noProof w:val="0"/>
        </w:rPr>
        <w:t>feature</w:t>
      </w:r>
      <w:r w:rsidRPr="00DA2B29">
        <w:rPr>
          <w:smallCaps w:val="0"/>
          <w:noProof w:val="0"/>
        </w:rPr>
        <w:t xml:space="preserve">s partly show a strong class imbalance. We propose to minimize this imbalance by either collecting more data or by downsampling the majority classes. However, this minimizes the number of available observations. An upsampling is not recommended due to the small number of observations in certain classes. Furthermore, we were able to determine important features, especially per location. We refer here to </w:t>
      </w:r>
      <w:r w:rsidRPr="00DA2B29">
        <w:rPr>
          <w:smallCaps w:val="0"/>
          <w:noProof w:val="0"/>
        </w:rPr>
        <w:t xml:space="preserve">the section "Results". Tree based algorithms have consistently produced the best results and are also the easiest to interpret. We suggest to further refine the models identified here, including </w:t>
      </w:r>
      <w:r w:rsidR="00577DFB">
        <w:rPr>
          <w:smallCaps w:val="0"/>
          <w:noProof w:val="0"/>
        </w:rPr>
        <w:t xml:space="preserve">the </w:t>
      </w:r>
      <w:r w:rsidRPr="00DA2B29">
        <w:rPr>
          <w:smallCaps w:val="0"/>
          <w:noProof w:val="0"/>
        </w:rPr>
        <w:t>corresponding</w:t>
      </w:r>
      <w:r w:rsidR="00577DFB">
        <w:rPr>
          <w:smallCaps w:val="0"/>
          <w:noProof w:val="0"/>
        </w:rPr>
        <w:t xml:space="preserve"> feature importances</w:t>
      </w:r>
      <w:r w:rsidRPr="00DA2B29">
        <w:rPr>
          <w:smallCaps w:val="0"/>
          <w:noProof w:val="0"/>
        </w:rPr>
        <w:t>, and to consolidate them, for example, by means of permutation tests and further statistical tests.</w:t>
      </w:r>
    </w:p>
    <w:p w14:paraId="1993D3D5" w14:textId="0BC01AE7" w:rsidR="00F46557" w:rsidRDefault="00627EA9" w:rsidP="00DA2B29">
      <w:pPr>
        <w:pStyle w:val="berschrift5"/>
      </w:pPr>
      <w:r w:rsidRPr="00DA2B29">
        <w:t xml:space="preserve">Acknowledgment </w:t>
      </w:r>
    </w:p>
    <w:p w14:paraId="63D4B515" w14:textId="4608D14A" w:rsidR="00DA2B29" w:rsidRPr="00844069" w:rsidRDefault="00844069" w:rsidP="00844069">
      <w:pPr>
        <w:jc w:val="both"/>
      </w:pPr>
      <w:r w:rsidRPr="00844069">
        <w:t xml:space="preserve">We are grateful to Prof. Dr. Arzu Çöltekin and Dr. Fernando Benites for their organization and technical support throughout the project. We would also like to thank Prof. Dr. Nida </w:t>
      </w:r>
      <w:proofErr w:type="spellStart"/>
      <w:r w:rsidRPr="00844069">
        <w:t>Şen</w:t>
      </w:r>
      <w:proofErr w:type="spellEnd"/>
      <w:r w:rsidRPr="00844069">
        <w:t xml:space="preserve">, Dr. Shilpa Kodati, and Dr. David </w:t>
      </w:r>
      <w:proofErr w:type="spellStart"/>
      <w:r w:rsidRPr="00844069">
        <w:t>Kuo</w:t>
      </w:r>
      <w:proofErr w:type="spellEnd"/>
      <w:r w:rsidRPr="00844069">
        <w:t>, who not only provided us with the relevant data, but also assisted us with technical and medical questions regarding the data.</w:t>
      </w:r>
    </w:p>
    <w:p w14:paraId="367B0756" w14:textId="2933B195" w:rsidR="00627EA9" w:rsidRPr="00A04A0B" w:rsidRDefault="00627EA9" w:rsidP="00627EA9">
      <w:pPr>
        <w:pStyle w:val="berschrift5"/>
        <w:rPr>
          <w:smallCaps w:val="0"/>
          <w:noProof w:val="0"/>
        </w:rPr>
      </w:pPr>
      <w:r w:rsidRPr="00A04A0B">
        <w:rPr>
          <w:smallCaps w:val="0"/>
          <w:noProof w:val="0"/>
        </w:rPr>
        <w:t>References</w:t>
      </w:r>
    </w:p>
    <w:p w14:paraId="771A2ABA" w14:textId="7A277CED" w:rsidR="00F16307" w:rsidRPr="00A04A0B" w:rsidRDefault="00F16307" w:rsidP="00585E55">
      <w:pPr>
        <w:jc w:val="left"/>
      </w:pPr>
    </w:p>
    <w:p w14:paraId="257E1326" w14:textId="77777777" w:rsidR="00710357" w:rsidRPr="00710357" w:rsidRDefault="00710357" w:rsidP="00710357">
      <w:pPr>
        <w:pStyle w:val="Literaturverzeichnis"/>
      </w:pPr>
      <w:r>
        <w:rPr>
          <w:b/>
          <w:color w:val="FF0000"/>
          <w:spacing w:val="-1"/>
          <w:lang w:eastAsia="x-none"/>
        </w:rPr>
        <w:fldChar w:fldCharType="begin"/>
      </w:r>
      <w:r>
        <w:rPr>
          <w:b/>
          <w:color w:val="FF0000"/>
          <w:spacing w:val="-1"/>
          <w:lang w:eastAsia="x-none"/>
        </w:rPr>
        <w:instrText xml:space="preserve"> ADDIN ZOTERO_BIBL {"uncited":[],"omitted":[],"custom":[]} CSL_BIBLIOGRAPHY </w:instrText>
      </w:r>
      <w:r>
        <w:rPr>
          <w:b/>
          <w:color w:val="FF0000"/>
          <w:spacing w:val="-1"/>
          <w:lang w:eastAsia="x-none"/>
        </w:rPr>
        <w:fldChar w:fldCharType="separate"/>
      </w:r>
      <w:r w:rsidRPr="00710357">
        <w:t>[1]</w:t>
      </w:r>
      <w:r w:rsidRPr="00710357">
        <w:tab/>
        <w:t xml:space="preserve">S. Muñoz-Fernández and E. Martín-Mola, “Uveitis,” </w:t>
      </w:r>
      <w:r w:rsidRPr="00710357">
        <w:rPr>
          <w:i/>
          <w:iCs/>
        </w:rPr>
        <w:t>Best Practice &amp; Research Clinical Rheumatology</w:t>
      </w:r>
      <w:r w:rsidRPr="00710357">
        <w:t>, vol. 20, no. 3, pp. 487–505, Jun. 2006, doi: 10.1016/j.berh.2006.03.008.</w:t>
      </w:r>
    </w:p>
    <w:p w14:paraId="70B15951" w14:textId="77777777" w:rsidR="00710357" w:rsidRPr="00710357" w:rsidRDefault="00710357" w:rsidP="00710357">
      <w:pPr>
        <w:pStyle w:val="Literaturverzeichnis"/>
      </w:pPr>
      <w:r w:rsidRPr="00710357">
        <w:t>[2]</w:t>
      </w:r>
      <w:r w:rsidRPr="00710357">
        <w:tab/>
        <w:t xml:space="preserve">R. Bansal, V. Gupta, and A. Gupta, “Current approach in the diagnosis and management of panuveitis,” </w:t>
      </w:r>
      <w:r w:rsidRPr="00710357">
        <w:rPr>
          <w:i/>
          <w:iCs/>
        </w:rPr>
        <w:t>Indian J Ophthalmol</w:t>
      </w:r>
      <w:r w:rsidRPr="00710357">
        <w:t>, vol. 58, no. 1, Art. no. 1, 2010, doi: 10.4103/0301-4738.58471.</w:t>
      </w:r>
    </w:p>
    <w:p w14:paraId="5EBC6153" w14:textId="292DC90C" w:rsidR="00710357" w:rsidRPr="00710357" w:rsidRDefault="00710357" w:rsidP="00710357">
      <w:pPr>
        <w:pStyle w:val="Literaturverzeichnis"/>
      </w:pPr>
      <w:r w:rsidRPr="00710357">
        <w:t>[3]</w:t>
      </w:r>
      <w:r w:rsidRPr="00710357">
        <w:tab/>
        <w:t>“scikit-</w:t>
      </w:r>
      <w:r w:rsidR="00A2017D" w:rsidRPr="00710357">
        <w:t>learn</w:t>
      </w:r>
      <w:r w:rsidRPr="00710357">
        <w:t xml:space="preserve"> machine learning in Python — scikit-learn 0.24.2 documentation.” https://scikit-learn.org/stable/ (accessed Jun. 25, 2021).</w:t>
      </w:r>
    </w:p>
    <w:p w14:paraId="7BEE9261" w14:textId="77777777" w:rsidR="00710357" w:rsidRPr="00710357" w:rsidRDefault="00710357" w:rsidP="00710357">
      <w:pPr>
        <w:pStyle w:val="Literaturverzeichnis"/>
      </w:pPr>
      <w:r w:rsidRPr="00710357">
        <w:t>[4]</w:t>
      </w:r>
      <w:r w:rsidRPr="00710357">
        <w:tab/>
        <w:t>P. M. Alan, B. H. Feldman M.D., J. Hung, J. H. Tsai, and Dr. K. Hossain, “Scleritis - EyeWiki,” Mar. 12, 2021. https://eyewiki.aao.org/Scleritis (accessed Mar. 12, 2021).</w:t>
      </w:r>
    </w:p>
    <w:p w14:paraId="0A727C4B" w14:textId="77777777" w:rsidR="00710357" w:rsidRPr="00710357" w:rsidRDefault="00710357" w:rsidP="00710357">
      <w:pPr>
        <w:pStyle w:val="Literaturverzeichnis"/>
      </w:pPr>
      <w:r w:rsidRPr="00710357">
        <w:t>[5]</w:t>
      </w:r>
      <w:r w:rsidRPr="00710357">
        <w:tab/>
        <w:t xml:space="preserve">S. Hn, D. J, U. D, F. A, C. Cc, and G. Da, “Gender disparities in ocular inflammatory disorders,” </w:t>
      </w:r>
      <w:r w:rsidRPr="00710357">
        <w:rPr>
          <w:i/>
          <w:iCs/>
        </w:rPr>
        <w:t>Current eye research</w:t>
      </w:r>
      <w:r w:rsidRPr="00710357">
        <w:t>, vol. 40, no. 2, Feb. 2015, doi: 10.3109/02713683.2014.932388.</w:t>
      </w:r>
    </w:p>
    <w:p w14:paraId="6516EFD5" w14:textId="77777777" w:rsidR="00710357" w:rsidRPr="00710357" w:rsidRDefault="00710357" w:rsidP="00710357">
      <w:pPr>
        <w:pStyle w:val="Literaturverzeichnis"/>
      </w:pPr>
      <w:r w:rsidRPr="00710357">
        <w:t>[6]</w:t>
      </w:r>
      <w:r w:rsidRPr="00710357">
        <w:tab/>
        <w:t xml:space="preserve">A. Bilogur, </w:t>
      </w:r>
      <w:r w:rsidRPr="00710357">
        <w:rPr>
          <w:i/>
          <w:iCs/>
        </w:rPr>
        <w:t>ResidentMario/missingno</w:t>
      </w:r>
      <w:r w:rsidRPr="00710357">
        <w:t>. 2021. Accessed: Jun. 22, 2021. [Online]. Available: https://github.com/ResidentMario/missingno</w:t>
      </w:r>
    </w:p>
    <w:p w14:paraId="3BFBAD20" w14:textId="77777777" w:rsidR="00710357" w:rsidRPr="00710357" w:rsidRDefault="00710357" w:rsidP="00710357">
      <w:pPr>
        <w:pStyle w:val="Literaturverzeichnis"/>
      </w:pPr>
      <w:r w:rsidRPr="00710357">
        <w:t>[7]</w:t>
      </w:r>
      <w:r w:rsidRPr="00710357">
        <w:tab/>
        <w:t xml:space="preserve">M. Mukaka, “A guide to appropriate use of Correlation coefficient in medical research,” </w:t>
      </w:r>
      <w:r w:rsidRPr="00710357">
        <w:rPr>
          <w:i/>
          <w:iCs/>
        </w:rPr>
        <w:t>Malawi Med J</w:t>
      </w:r>
      <w:r w:rsidRPr="00710357">
        <w:t>, vol. 24, no. 3, pp. 69–71, Sep. 2012.</w:t>
      </w:r>
    </w:p>
    <w:p w14:paraId="412D69EF" w14:textId="77777777" w:rsidR="00710357" w:rsidRPr="00710357" w:rsidRDefault="00710357" w:rsidP="00710357">
      <w:pPr>
        <w:pStyle w:val="Literaturverzeichnis"/>
        <w:rPr>
          <w:lang w:val="de-CH"/>
        </w:rPr>
      </w:pPr>
      <w:r w:rsidRPr="00710357">
        <w:rPr>
          <w:lang w:val="de-CH"/>
        </w:rPr>
        <w:t>[8]</w:t>
      </w:r>
      <w:r w:rsidRPr="00710357">
        <w:rPr>
          <w:lang w:val="de-CH"/>
        </w:rPr>
        <w:tab/>
        <w:t xml:space="preserve">R. E. Smith, R. A. Nozik, and G. Grabner, “Pseudouveitis („Maskerade-Syndrome“),” in </w:t>
      </w:r>
      <w:r w:rsidRPr="00710357">
        <w:rPr>
          <w:i/>
          <w:iCs/>
          <w:lang w:val="de-CH"/>
        </w:rPr>
        <w:t>Uveitis: Klinik, Diagnose, Therapie Ein Leidfaden für die Praxis</w:t>
      </w:r>
      <w:r w:rsidRPr="00710357">
        <w:rPr>
          <w:lang w:val="de-CH"/>
        </w:rPr>
        <w:t>, R. E. Smith, R. A. Nozik, and G. Grabner, Eds. Berlin, Heidelberg: Springer, 1986, pp. 238–241. doi: 10.1007/978-3-642-70809-1_38.</w:t>
      </w:r>
    </w:p>
    <w:p w14:paraId="0645D057" w14:textId="77777777" w:rsidR="00710357" w:rsidRPr="00710357" w:rsidRDefault="00710357" w:rsidP="00710357">
      <w:pPr>
        <w:pStyle w:val="Literaturverzeichnis"/>
        <w:rPr>
          <w:lang w:val="de-CH"/>
        </w:rPr>
      </w:pPr>
      <w:r w:rsidRPr="00710357">
        <w:rPr>
          <w:lang w:val="de-CH"/>
        </w:rPr>
        <w:t>[9]</w:t>
      </w:r>
      <w:r w:rsidRPr="00710357">
        <w:rPr>
          <w:lang w:val="de-CH"/>
        </w:rPr>
        <w:tab/>
        <w:t>“sklearn.impute.SimpleImputer — scikit-learn 0.24.2 documentation.” https://scikit-learn.org/stable/modules/generated/sklearn.impute.SimpleImputer.html (accessed Jun. 25, 2021).</w:t>
      </w:r>
    </w:p>
    <w:p w14:paraId="3F565D44" w14:textId="77777777" w:rsidR="00710357" w:rsidRPr="00710357" w:rsidRDefault="00710357" w:rsidP="00710357">
      <w:pPr>
        <w:pStyle w:val="Literaturverzeichnis"/>
      </w:pPr>
      <w:r w:rsidRPr="00710357">
        <w:t>[10]</w:t>
      </w:r>
      <w:r w:rsidRPr="00710357">
        <w:tab/>
        <w:t>“sklearn.impute.KNNImputer — scikit-learn 0.24.2 documentation.” https://scikit-learn.org/stable/modules/generated/sklearn.impute.KNNImputer.html (accessed Jun. 23, 2021).</w:t>
      </w:r>
    </w:p>
    <w:p w14:paraId="6F44D45D" w14:textId="77777777" w:rsidR="00710357" w:rsidRPr="00710357" w:rsidRDefault="00710357" w:rsidP="00710357">
      <w:pPr>
        <w:pStyle w:val="Literaturverzeichnis"/>
      </w:pPr>
      <w:r w:rsidRPr="00710357">
        <w:t>[11]</w:t>
      </w:r>
      <w:r w:rsidRPr="00710357">
        <w:tab/>
        <w:t>“sklearn.preprocessing.OneHotEncoder — scikit-learn 0.24.2 documentation.” https://scikit-learn.org/stable/modules/generated/sklearn.preprocessing.OneHotEncoder.html (accessed Jun. 23, 2021).</w:t>
      </w:r>
    </w:p>
    <w:p w14:paraId="16B57CEB" w14:textId="77777777" w:rsidR="00D41AB9" w:rsidRDefault="00710357" w:rsidP="00710357">
      <w:pPr>
        <w:pStyle w:val="Literaturverzeichnis"/>
        <w:sectPr w:rsidR="00D41AB9" w:rsidSect="003B4E04">
          <w:type w:val="continuous"/>
          <w:pgSz w:w="11906" w:h="16838" w:code="9"/>
          <w:pgMar w:top="1080" w:right="907" w:bottom="1440" w:left="907" w:header="720" w:footer="720" w:gutter="0"/>
          <w:cols w:num="2" w:space="360"/>
          <w:docGrid w:linePitch="360"/>
        </w:sectPr>
      </w:pPr>
      <w:r w:rsidRPr="00710357">
        <w:t>[12]</w:t>
      </w:r>
      <w:r w:rsidRPr="00710357">
        <w:tab/>
        <w:t>“sklearn.neighbors.KNeighborsClassifier — scikit-learn 0.24.2 documentation.” https://scikit-</w:t>
      </w:r>
    </w:p>
    <w:p w14:paraId="3E93EBBF" w14:textId="69810BFB" w:rsidR="00710357" w:rsidRPr="00710357" w:rsidRDefault="00710357" w:rsidP="00710357">
      <w:pPr>
        <w:pStyle w:val="Literaturverzeichnis"/>
      </w:pPr>
      <w:r w:rsidRPr="00710357">
        <w:lastRenderedPageBreak/>
        <w:t>learn.org/stable/modules/generated/sklearn.neighbors.KNeighborsClassifier.html (accessed Jun. 25, 2021).</w:t>
      </w:r>
    </w:p>
    <w:p w14:paraId="4BC7D0E2" w14:textId="77777777" w:rsidR="00710357" w:rsidRPr="00710357" w:rsidRDefault="00710357" w:rsidP="00710357">
      <w:pPr>
        <w:pStyle w:val="Literaturverzeichnis"/>
      </w:pPr>
      <w:r w:rsidRPr="00710357">
        <w:t>[13]</w:t>
      </w:r>
      <w:r w:rsidRPr="00710357">
        <w:tab/>
        <w:t>“sklearn.tree.DecisionTreeClassifier — scikit-learn 0.24.2 documentation.” https://scikit-learn.org/stable/modules/generated/sklearn.tree.DecisionTreeClassifier.html (accessed Jun. 25, 2021).</w:t>
      </w:r>
    </w:p>
    <w:p w14:paraId="4BA5476A" w14:textId="77777777" w:rsidR="00710357" w:rsidRPr="00710357" w:rsidRDefault="00710357" w:rsidP="00710357">
      <w:pPr>
        <w:pStyle w:val="Literaturverzeichnis"/>
      </w:pPr>
      <w:r w:rsidRPr="00710357">
        <w:t>[14]</w:t>
      </w:r>
      <w:r w:rsidRPr="00710357">
        <w:tab/>
        <w:t>“XGBoost Documentation — xgboost 1.5.0-dev documentation.” https://xgboost.readthedocs.io/en/latest/ (accessed Jun. 25, 2021).</w:t>
      </w:r>
    </w:p>
    <w:p w14:paraId="1EB19B21" w14:textId="77777777" w:rsidR="00710357" w:rsidRPr="00710357" w:rsidRDefault="00710357" w:rsidP="00710357">
      <w:pPr>
        <w:pStyle w:val="Literaturverzeichnis"/>
      </w:pPr>
      <w:r w:rsidRPr="00710357">
        <w:t>[15]</w:t>
      </w:r>
      <w:r w:rsidRPr="00710357">
        <w:tab/>
        <w:t>“sklearn.ensemble.AdaBoostClassifier — scikit-learn 0.24.2 documentation.” https://scikit-learn.org/stable/modules/generated/sklearn.ensemble.AdaBoostClassifier.html (accessed Jun. 25, 2021).</w:t>
      </w:r>
    </w:p>
    <w:p w14:paraId="1E9910DD" w14:textId="77777777" w:rsidR="00710357" w:rsidRPr="00710357" w:rsidRDefault="00710357" w:rsidP="00710357">
      <w:pPr>
        <w:pStyle w:val="Literaturverzeichnis"/>
      </w:pPr>
      <w:r w:rsidRPr="00710357">
        <w:t>[16]</w:t>
      </w:r>
      <w:r w:rsidRPr="00710357">
        <w:tab/>
        <w:t>“sklearn.svm.SVC — scikit-learn 0.24.2 documentation.” https://scikit-learn.org/stable/modules/generated/sklearn.svm.SVC.html (accessed Jun. 25, 2021).</w:t>
      </w:r>
    </w:p>
    <w:p w14:paraId="7128B9E3" w14:textId="77777777" w:rsidR="00710357" w:rsidRPr="00710357" w:rsidRDefault="00710357" w:rsidP="00710357">
      <w:pPr>
        <w:pStyle w:val="Literaturverzeichnis"/>
      </w:pPr>
      <w:r w:rsidRPr="00710357">
        <w:t>[17]</w:t>
      </w:r>
      <w:r w:rsidRPr="00710357">
        <w:tab/>
        <w:t>“sklearn.neural_network.MLPClassifier — scikit-learn 0.24.2 documentation.” https://scikit-learn.org/stable/modules/generated/sklearn.neural_network.MLPClassifier.html (accessed Jun. 25, 2021).</w:t>
      </w:r>
    </w:p>
    <w:p w14:paraId="42701DDE" w14:textId="77777777" w:rsidR="00710357" w:rsidRPr="00710357" w:rsidRDefault="00710357" w:rsidP="00710357">
      <w:pPr>
        <w:pStyle w:val="Literaturverzeichnis"/>
      </w:pPr>
      <w:r w:rsidRPr="00710357">
        <w:t>[18]</w:t>
      </w:r>
      <w:r w:rsidRPr="00710357">
        <w:tab/>
        <w:t>“Precision-Recall — scikit-learn 0.24.2 documentation.” https://scikit-learn.org/stable/auto_examples/model_selection/plot_precision_recall.html (accessed Jun. 25, 2021).</w:t>
      </w:r>
    </w:p>
    <w:p w14:paraId="6236B6C5" w14:textId="77777777" w:rsidR="00710357" w:rsidRPr="00710357" w:rsidRDefault="00710357" w:rsidP="00710357">
      <w:pPr>
        <w:pStyle w:val="Literaturverzeichnis"/>
      </w:pPr>
      <w:r w:rsidRPr="00710357">
        <w:t>[19]</w:t>
      </w:r>
      <w:r w:rsidRPr="00710357">
        <w:tab/>
        <w:t xml:space="preserve">J. Opitz and S. Burst, “Macro F1 and Macro F1,” </w:t>
      </w:r>
      <w:r w:rsidRPr="00710357">
        <w:rPr>
          <w:i/>
          <w:iCs/>
        </w:rPr>
        <w:t>arXiv:1911.03347 [cs, stat]</w:t>
      </w:r>
      <w:r w:rsidRPr="00710357">
        <w:t>, Feb. 2021, Accessed: Jun. 25, 2021. [Online]. Available: http://arxiv.org/abs/1911.03347</w:t>
      </w:r>
    </w:p>
    <w:p w14:paraId="680E9DB3" w14:textId="77777777" w:rsidR="00710357" w:rsidRPr="00710357" w:rsidRDefault="00710357" w:rsidP="00710357">
      <w:pPr>
        <w:pStyle w:val="Literaturverzeichnis"/>
      </w:pPr>
      <w:r w:rsidRPr="00710357">
        <w:t>[20]</w:t>
      </w:r>
      <w:r w:rsidRPr="00710357">
        <w:tab/>
        <w:t xml:space="preserve">K. H. Brodersen, C. S. Ong, K. E. Stephan, and J. M. Buhmann, “The Balanced Accuracy and Its Posterior Distribution,” in </w:t>
      </w:r>
      <w:r w:rsidRPr="00710357">
        <w:rPr>
          <w:i/>
          <w:iCs/>
        </w:rPr>
        <w:t>2010 20th International Conference on Pattern Recognition</w:t>
      </w:r>
      <w:r w:rsidRPr="00710357">
        <w:t>, Aug. 2010, pp. 3121–3124. doi: 10.1109/ICPR.2010.764.</w:t>
      </w:r>
    </w:p>
    <w:p w14:paraId="7038B386" w14:textId="77777777" w:rsidR="00D41AB9" w:rsidRDefault="00D41AB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D41AB9" w:rsidSect="00D41AB9">
          <w:type w:val="continuous"/>
          <w:pgSz w:w="11906" w:h="16838" w:code="9"/>
          <w:pgMar w:top="1080" w:right="907" w:bottom="1440" w:left="907" w:header="720" w:footer="720" w:gutter="0"/>
          <w:cols w:num="2" w:space="360"/>
          <w:docGrid w:linePitch="360"/>
        </w:sectPr>
      </w:pPr>
    </w:p>
    <w:p w14:paraId="69CBEE62" w14:textId="4B8609F4" w:rsidR="00627EA9" w:rsidRPr="00710357" w:rsidRDefault="00710357"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710357" w:rsidSect="003B4E04">
          <w:type w:val="continuous"/>
          <w:pgSz w:w="11906" w:h="16838" w:code="9"/>
          <w:pgMar w:top="1080" w:right="907" w:bottom="1440" w:left="907" w:header="720" w:footer="720" w:gutter="0"/>
          <w:cols w:num="2" w:space="360"/>
          <w:docGrid w:linePitch="360"/>
        </w:sectPr>
      </w:pPr>
      <w:r>
        <w:rPr>
          <w:rFonts w:eastAsia="SimSun"/>
          <w:b/>
          <w:noProof w:val="0"/>
          <w:color w:val="FF0000"/>
          <w:spacing w:val="-1"/>
          <w:sz w:val="20"/>
          <w:szCs w:val="20"/>
          <w:lang w:val="en-GB" w:eastAsia="x-none"/>
        </w:rPr>
        <w:fldChar w:fldCharType="end"/>
      </w:r>
    </w:p>
    <w:p w14:paraId="7F840626" w14:textId="5537A399" w:rsidR="006557FE" w:rsidRDefault="00D41AB9" w:rsidP="00D41AB9">
      <w:pPr>
        <w:spacing w:after="160" w:line="259" w:lineRule="auto"/>
        <w:rPr>
          <w:smallCaps/>
          <w:noProof/>
        </w:rPr>
      </w:pPr>
      <w:r w:rsidRPr="00D41AB9">
        <w:rPr>
          <w:smallCaps/>
          <w:noProof/>
        </w:rPr>
        <w:lastRenderedPageBreak/>
        <w:t>Appendix a</w:t>
      </w:r>
    </w:p>
    <w:tbl>
      <w:tblPr>
        <w:tblpPr w:leftFromText="141" w:rightFromText="141" w:vertAnchor="page" w:horzAnchor="margin" w:tblpY="1981"/>
        <w:tblW w:w="14449" w:type="dxa"/>
        <w:tblCellMar>
          <w:left w:w="70" w:type="dxa"/>
          <w:right w:w="70" w:type="dxa"/>
        </w:tblCellMar>
        <w:tblLook w:val="04A0" w:firstRow="1" w:lastRow="0" w:firstColumn="1" w:lastColumn="0" w:noHBand="0" w:noVBand="1"/>
      </w:tblPr>
      <w:tblGrid>
        <w:gridCol w:w="1790"/>
        <w:gridCol w:w="1134"/>
        <w:gridCol w:w="919"/>
        <w:gridCol w:w="1256"/>
        <w:gridCol w:w="627"/>
        <w:gridCol w:w="1402"/>
        <w:gridCol w:w="627"/>
        <w:gridCol w:w="540"/>
        <w:gridCol w:w="627"/>
        <w:gridCol w:w="548"/>
        <w:gridCol w:w="627"/>
        <w:gridCol w:w="878"/>
        <w:gridCol w:w="627"/>
        <w:gridCol w:w="970"/>
        <w:gridCol w:w="627"/>
        <w:gridCol w:w="627"/>
        <w:gridCol w:w="627"/>
      </w:tblGrid>
      <w:tr w:rsidR="00D41AB9" w:rsidRPr="00D41AB9" w14:paraId="29D646A1" w14:textId="77777777" w:rsidTr="001F4615">
        <w:trPr>
          <w:trHeight w:val="302"/>
        </w:trPr>
        <w:tc>
          <w:tcPr>
            <w:tcW w:w="1790" w:type="dxa"/>
            <w:shd w:val="clear" w:color="auto" w:fill="auto"/>
            <w:noWrap/>
            <w:vAlign w:val="bottom"/>
            <w:hideMark/>
          </w:tcPr>
          <w:p w14:paraId="786CC19D" w14:textId="77777777" w:rsidR="00D41AB9" w:rsidRPr="00D41AB9" w:rsidRDefault="00D41AB9" w:rsidP="00D41AB9">
            <w:pPr>
              <w:jc w:val="left"/>
              <w:rPr>
                <w:rFonts w:eastAsia="Times New Roman"/>
                <w:b/>
                <w:bCs/>
                <w:color w:val="000000"/>
                <w:sz w:val="18"/>
                <w:szCs w:val="18"/>
                <w:lang w:eastAsia="de-CH"/>
              </w:rPr>
            </w:pPr>
            <w:r w:rsidRPr="00D41AB9">
              <w:rPr>
                <w:rFonts w:eastAsia="Times New Roman"/>
                <w:b/>
                <w:bCs/>
                <w:color w:val="000000"/>
                <w:sz w:val="18"/>
                <w:szCs w:val="18"/>
                <w:lang w:eastAsia="de-CH"/>
              </w:rPr>
              <w:t>Multiclass Location</w:t>
            </w:r>
          </w:p>
        </w:tc>
        <w:tc>
          <w:tcPr>
            <w:tcW w:w="1134" w:type="dxa"/>
            <w:shd w:val="clear" w:color="auto" w:fill="auto"/>
            <w:noWrap/>
            <w:vAlign w:val="bottom"/>
            <w:hideMark/>
          </w:tcPr>
          <w:p w14:paraId="7F4CAF40" w14:textId="77777777" w:rsidR="00D41AB9" w:rsidRPr="00D41AB9" w:rsidRDefault="00D41AB9" w:rsidP="00D41AB9">
            <w:pPr>
              <w:jc w:val="left"/>
              <w:rPr>
                <w:rFonts w:eastAsia="Times New Roman"/>
                <w:color w:val="000000"/>
                <w:sz w:val="18"/>
                <w:szCs w:val="18"/>
                <w:lang w:eastAsia="de-CH"/>
              </w:rPr>
            </w:pPr>
            <w:r w:rsidRPr="00D41AB9">
              <w:rPr>
                <w:rFonts w:eastAsia="Times New Roman"/>
                <w:color w:val="000000"/>
                <w:sz w:val="18"/>
                <w:szCs w:val="18"/>
                <w:lang w:eastAsia="de-CH"/>
              </w:rPr>
              <w:t>(Macro-F1)</w:t>
            </w:r>
          </w:p>
        </w:tc>
        <w:tc>
          <w:tcPr>
            <w:tcW w:w="919" w:type="dxa"/>
            <w:shd w:val="clear" w:color="auto" w:fill="auto"/>
            <w:noWrap/>
            <w:vAlign w:val="bottom"/>
            <w:hideMark/>
          </w:tcPr>
          <w:p w14:paraId="3BEC16F9" w14:textId="77777777" w:rsidR="00D41AB9" w:rsidRPr="00D41AB9" w:rsidRDefault="00D41AB9" w:rsidP="00D41AB9">
            <w:pPr>
              <w:jc w:val="left"/>
              <w:rPr>
                <w:rFonts w:eastAsia="Times New Roman"/>
                <w:color w:val="000000"/>
                <w:sz w:val="18"/>
                <w:szCs w:val="18"/>
                <w:lang w:eastAsia="de-CH"/>
              </w:rPr>
            </w:pPr>
          </w:p>
        </w:tc>
        <w:tc>
          <w:tcPr>
            <w:tcW w:w="1256" w:type="dxa"/>
            <w:shd w:val="clear" w:color="auto" w:fill="auto"/>
            <w:noWrap/>
            <w:vAlign w:val="bottom"/>
            <w:hideMark/>
          </w:tcPr>
          <w:p w14:paraId="6B3A1783"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2EA4DA40" w14:textId="77777777" w:rsidR="00D41AB9" w:rsidRPr="00D41AB9" w:rsidRDefault="00D41AB9" w:rsidP="00D41AB9">
            <w:pPr>
              <w:jc w:val="left"/>
              <w:rPr>
                <w:rFonts w:eastAsia="Times New Roman"/>
                <w:sz w:val="18"/>
                <w:szCs w:val="18"/>
                <w:lang w:eastAsia="de-CH"/>
              </w:rPr>
            </w:pPr>
          </w:p>
        </w:tc>
        <w:tc>
          <w:tcPr>
            <w:tcW w:w="1402" w:type="dxa"/>
            <w:shd w:val="clear" w:color="auto" w:fill="auto"/>
            <w:noWrap/>
            <w:vAlign w:val="bottom"/>
            <w:hideMark/>
          </w:tcPr>
          <w:p w14:paraId="0555A53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41AEF768" w14:textId="77777777" w:rsidR="00D41AB9" w:rsidRPr="00D41AB9" w:rsidRDefault="00D41AB9" w:rsidP="00D41AB9">
            <w:pPr>
              <w:jc w:val="left"/>
              <w:rPr>
                <w:rFonts w:eastAsia="Times New Roman"/>
                <w:sz w:val="18"/>
                <w:szCs w:val="18"/>
                <w:lang w:eastAsia="de-CH"/>
              </w:rPr>
            </w:pPr>
          </w:p>
        </w:tc>
        <w:tc>
          <w:tcPr>
            <w:tcW w:w="536" w:type="dxa"/>
            <w:shd w:val="clear" w:color="auto" w:fill="auto"/>
            <w:noWrap/>
            <w:vAlign w:val="bottom"/>
            <w:hideMark/>
          </w:tcPr>
          <w:p w14:paraId="705629DE"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349128BA" w14:textId="77777777" w:rsidR="00D41AB9" w:rsidRPr="00D41AB9" w:rsidRDefault="00D41AB9" w:rsidP="00D41AB9">
            <w:pPr>
              <w:jc w:val="left"/>
              <w:rPr>
                <w:rFonts w:eastAsia="Times New Roman"/>
                <w:sz w:val="18"/>
                <w:szCs w:val="18"/>
                <w:lang w:eastAsia="de-CH"/>
              </w:rPr>
            </w:pPr>
          </w:p>
        </w:tc>
        <w:tc>
          <w:tcPr>
            <w:tcW w:w="548" w:type="dxa"/>
            <w:shd w:val="clear" w:color="auto" w:fill="auto"/>
            <w:noWrap/>
            <w:vAlign w:val="bottom"/>
            <w:hideMark/>
          </w:tcPr>
          <w:p w14:paraId="3FD443CF"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4D3A26AD" w14:textId="77777777" w:rsidR="00D41AB9" w:rsidRPr="00D41AB9" w:rsidRDefault="00D41AB9" w:rsidP="00D41AB9">
            <w:pPr>
              <w:jc w:val="left"/>
              <w:rPr>
                <w:rFonts w:eastAsia="Times New Roman"/>
                <w:sz w:val="18"/>
                <w:szCs w:val="18"/>
                <w:lang w:eastAsia="de-CH"/>
              </w:rPr>
            </w:pPr>
          </w:p>
        </w:tc>
        <w:tc>
          <w:tcPr>
            <w:tcW w:w="878" w:type="dxa"/>
            <w:shd w:val="clear" w:color="auto" w:fill="auto"/>
            <w:noWrap/>
            <w:vAlign w:val="bottom"/>
            <w:hideMark/>
          </w:tcPr>
          <w:p w14:paraId="4AEAA9D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27819124" w14:textId="77777777" w:rsidR="00D41AB9" w:rsidRPr="00D41AB9" w:rsidRDefault="00D41AB9" w:rsidP="00D41AB9">
            <w:pPr>
              <w:jc w:val="left"/>
              <w:rPr>
                <w:rFonts w:eastAsia="Times New Roman"/>
                <w:sz w:val="18"/>
                <w:szCs w:val="18"/>
                <w:lang w:eastAsia="de-CH"/>
              </w:rPr>
            </w:pPr>
          </w:p>
        </w:tc>
        <w:tc>
          <w:tcPr>
            <w:tcW w:w="970" w:type="dxa"/>
            <w:shd w:val="clear" w:color="auto" w:fill="auto"/>
            <w:noWrap/>
            <w:vAlign w:val="bottom"/>
            <w:hideMark/>
          </w:tcPr>
          <w:p w14:paraId="30A9E03B"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000BFC39"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66D7C071"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vAlign w:val="bottom"/>
            <w:hideMark/>
          </w:tcPr>
          <w:p w14:paraId="7DFE8F8E" w14:textId="77777777" w:rsidR="00D41AB9" w:rsidRPr="00D41AB9" w:rsidRDefault="00D41AB9" w:rsidP="00D41AB9">
            <w:pPr>
              <w:jc w:val="left"/>
              <w:rPr>
                <w:rFonts w:eastAsia="Times New Roman"/>
                <w:sz w:val="18"/>
                <w:szCs w:val="18"/>
                <w:lang w:eastAsia="de-CH"/>
              </w:rPr>
            </w:pPr>
          </w:p>
        </w:tc>
      </w:tr>
      <w:tr w:rsidR="00D41AB9" w:rsidRPr="00D41AB9" w14:paraId="35A5F1C2" w14:textId="77777777" w:rsidTr="001F4615">
        <w:trPr>
          <w:trHeight w:val="317"/>
        </w:trPr>
        <w:tc>
          <w:tcPr>
            <w:tcW w:w="1790" w:type="dxa"/>
            <w:shd w:val="clear" w:color="auto" w:fill="auto"/>
            <w:noWrap/>
            <w:vAlign w:val="bottom"/>
            <w:hideMark/>
          </w:tcPr>
          <w:p w14:paraId="1C6054B3" w14:textId="77777777" w:rsidR="00D41AB9" w:rsidRPr="00D41AB9" w:rsidRDefault="00D41AB9" w:rsidP="00D41AB9">
            <w:pPr>
              <w:jc w:val="left"/>
              <w:rPr>
                <w:rFonts w:eastAsia="Times New Roman"/>
                <w:sz w:val="18"/>
                <w:szCs w:val="18"/>
                <w:lang w:eastAsia="de-CH"/>
              </w:rPr>
            </w:pPr>
          </w:p>
        </w:tc>
        <w:tc>
          <w:tcPr>
            <w:tcW w:w="1134" w:type="dxa"/>
            <w:tcBorders>
              <w:bottom w:val="single" w:sz="4" w:space="0" w:color="auto"/>
            </w:tcBorders>
            <w:shd w:val="clear" w:color="auto" w:fill="auto"/>
            <w:noWrap/>
            <w:vAlign w:val="bottom"/>
            <w:hideMark/>
          </w:tcPr>
          <w:p w14:paraId="369E1212" w14:textId="77777777" w:rsidR="00D41AB9" w:rsidRPr="00D41AB9" w:rsidRDefault="00D41AB9" w:rsidP="00D41AB9">
            <w:pPr>
              <w:jc w:val="left"/>
              <w:rPr>
                <w:rFonts w:eastAsia="Times New Roman"/>
                <w:sz w:val="18"/>
                <w:szCs w:val="18"/>
                <w:lang w:eastAsia="de-CH"/>
              </w:rPr>
            </w:pPr>
          </w:p>
        </w:tc>
        <w:tc>
          <w:tcPr>
            <w:tcW w:w="919" w:type="dxa"/>
            <w:tcBorders>
              <w:bottom w:val="single" w:sz="4" w:space="0" w:color="auto"/>
            </w:tcBorders>
            <w:shd w:val="clear" w:color="auto" w:fill="auto"/>
            <w:noWrap/>
            <w:vAlign w:val="bottom"/>
            <w:hideMark/>
          </w:tcPr>
          <w:p w14:paraId="69281B79" w14:textId="77777777" w:rsidR="00D41AB9" w:rsidRPr="00D41AB9" w:rsidRDefault="00D41AB9" w:rsidP="00D41AB9">
            <w:pPr>
              <w:jc w:val="left"/>
              <w:rPr>
                <w:rFonts w:eastAsia="Times New Roman"/>
                <w:sz w:val="18"/>
                <w:szCs w:val="18"/>
                <w:lang w:eastAsia="de-CH"/>
              </w:rPr>
            </w:pPr>
          </w:p>
        </w:tc>
        <w:tc>
          <w:tcPr>
            <w:tcW w:w="1256" w:type="dxa"/>
            <w:tcBorders>
              <w:bottom w:val="single" w:sz="4" w:space="0" w:color="auto"/>
            </w:tcBorders>
            <w:shd w:val="clear" w:color="auto" w:fill="auto"/>
            <w:noWrap/>
            <w:vAlign w:val="bottom"/>
            <w:hideMark/>
          </w:tcPr>
          <w:p w14:paraId="42B2D01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60E6DC99" w14:textId="77777777" w:rsidR="00D41AB9" w:rsidRPr="00D41AB9" w:rsidRDefault="00D41AB9" w:rsidP="00D41AB9">
            <w:pPr>
              <w:jc w:val="left"/>
              <w:rPr>
                <w:rFonts w:eastAsia="Times New Roman"/>
                <w:sz w:val="18"/>
                <w:szCs w:val="18"/>
                <w:lang w:eastAsia="de-CH"/>
              </w:rPr>
            </w:pPr>
          </w:p>
        </w:tc>
        <w:tc>
          <w:tcPr>
            <w:tcW w:w="1402" w:type="dxa"/>
            <w:tcBorders>
              <w:bottom w:val="single" w:sz="4" w:space="0" w:color="auto"/>
            </w:tcBorders>
            <w:shd w:val="clear" w:color="auto" w:fill="auto"/>
            <w:noWrap/>
            <w:vAlign w:val="bottom"/>
            <w:hideMark/>
          </w:tcPr>
          <w:p w14:paraId="13A9C149"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7268CFFA" w14:textId="77777777" w:rsidR="00D41AB9" w:rsidRPr="00D41AB9" w:rsidRDefault="00D41AB9" w:rsidP="00D41AB9">
            <w:pPr>
              <w:jc w:val="left"/>
              <w:rPr>
                <w:rFonts w:eastAsia="Times New Roman"/>
                <w:sz w:val="18"/>
                <w:szCs w:val="18"/>
                <w:lang w:eastAsia="de-CH"/>
              </w:rPr>
            </w:pPr>
          </w:p>
        </w:tc>
        <w:tc>
          <w:tcPr>
            <w:tcW w:w="536" w:type="dxa"/>
            <w:tcBorders>
              <w:bottom w:val="single" w:sz="4" w:space="0" w:color="auto"/>
            </w:tcBorders>
            <w:shd w:val="clear" w:color="auto" w:fill="auto"/>
            <w:noWrap/>
            <w:vAlign w:val="bottom"/>
            <w:hideMark/>
          </w:tcPr>
          <w:p w14:paraId="39FFAE72"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20D41260" w14:textId="77777777" w:rsidR="00D41AB9" w:rsidRPr="00D41AB9" w:rsidRDefault="00D41AB9" w:rsidP="00D41AB9">
            <w:pPr>
              <w:jc w:val="left"/>
              <w:rPr>
                <w:rFonts w:eastAsia="Times New Roman"/>
                <w:sz w:val="18"/>
                <w:szCs w:val="18"/>
                <w:lang w:eastAsia="de-CH"/>
              </w:rPr>
            </w:pPr>
          </w:p>
        </w:tc>
        <w:tc>
          <w:tcPr>
            <w:tcW w:w="548" w:type="dxa"/>
            <w:tcBorders>
              <w:bottom w:val="single" w:sz="4" w:space="0" w:color="auto"/>
            </w:tcBorders>
            <w:shd w:val="clear" w:color="auto" w:fill="auto"/>
            <w:noWrap/>
            <w:vAlign w:val="bottom"/>
            <w:hideMark/>
          </w:tcPr>
          <w:p w14:paraId="02D1A0E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3F158D76" w14:textId="77777777" w:rsidR="00D41AB9" w:rsidRPr="00D41AB9" w:rsidRDefault="00D41AB9" w:rsidP="00D41AB9">
            <w:pPr>
              <w:jc w:val="left"/>
              <w:rPr>
                <w:rFonts w:eastAsia="Times New Roman"/>
                <w:sz w:val="18"/>
                <w:szCs w:val="18"/>
                <w:lang w:eastAsia="de-CH"/>
              </w:rPr>
            </w:pPr>
          </w:p>
        </w:tc>
        <w:tc>
          <w:tcPr>
            <w:tcW w:w="878" w:type="dxa"/>
            <w:tcBorders>
              <w:bottom w:val="single" w:sz="4" w:space="0" w:color="auto"/>
            </w:tcBorders>
            <w:shd w:val="clear" w:color="auto" w:fill="auto"/>
            <w:noWrap/>
            <w:vAlign w:val="bottom"/>
            <w:hideMark/>
          </w:tcPr>
          <w:p w14:paraId="38E0CAC7"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22CFF5C8" w14:textId="77777777" w:rsidR="00D41AB9" w:rsidRPr="00D41AB9" w:rsidRDefault="00D41AB9" w:rsidP="00D41AB9">
            <w:pPr>
              <w:jc w:val="left"/>
              <w:rPr>
                <w:rFonts w:eastAsia="Times New Roman"/>
                <w:sz w:val="18"/>
                <w:szCs w:val="18"/>
                <w:lang w:eastAsia="de-CH"/>
              </w:rPr>
            </w:pPr>
          </w:p>
        </w:tc>
        <w:tc>
          <w:tcPr>
            <w:tcW w:w="970" w:type="dxa"/>
            <w:tcBorders>
              <w:bottom w:val="single" w:sz="4" w:space="0" w:color="auto"/>
            </w:tcBorders>
            <w:shd w:val="clear" w:color="auto" w:fill="auto"/>
            <w:noWrap/>
            <w:vAlign w:val="bottom"/>
            <w:hideMark/>
          </w:tcPr>
          <w:p w14:paraId="1F14CA0F"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7B98511A"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1D6C405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vAlign w:val="bottom"/>
            <w:hideMark/>
          </w:tcPr>
          <w:p w14:paraId="5CEE1B9B" w14:textId="77777777" w:rsidR="00D41AB9" w:rsidRPr="00D41AB9" w:rsidRDefault="00D41AB9" w:rsidP="00D41AB9">
            <w:pPr>
              <w:jc w:val="left"/>
              <w:rPr>
                <w:rFonts w:eastAsia="Times New Roman"/>
                <w:sz w:val="18"/>
                <w:szCs w:val="18"/>
                <w:lang w:eastAsia="de-CH"/>
              </w:rPr>
            </w:pPr>
          </w:p>
        </w:tc>
      </w:tr>
      <w:tr w:rsidR="00D41AB9" w:rsidRPr="00D41AB9" w14:paraId="04EA6829" w14:textId="77777777" w:rsidTr="001F4615">
        <w:trPr>
          <w:trHeight w:val="302"/>
        </w:trPr>
        <w:tc>
          <w:tcPr>
            <w:tcW w:w="1790" w:type="dxa"/>
            <w:tcBorders>
              <w:right w:val="single" w:sz="4" w:space="0" w:color="auto"/>
            </w:tcBorders>
            <w:shd w:val="clear" w:color="auto" w:fill="auto"/>
            <w:noWrap/>
            <w:vAlign w:val="bottom"/>
            <w:hideMark/>
          </w:tcPr>
          <w:p w14:paraId="3A388142"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C39C64" w14:textId="220FB9CD"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372E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B17AD"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781E1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2734D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2155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985A4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D3DA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C3D96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94B0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3FD48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95DD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20F0C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27BB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1829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A88A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51E27189" w14:textId="77777777" w:rsidTr="001F4615">
        <w:trPr>
          <w:trHeight w:val="302"/>
        </w:trPr>
        <w:tc>
          <w:tcPr>
            <w:tcW w:w="1790" w:type="dxa"/>
            <w:tcBorders>
              <w:right w:val="single" w:sz="4" w:space="0" w:color="auto"/>
            </w:tcBorders>
            <w:shd w:val="clear" w:color="auto" w:fill="auto"/>
            <w:noWrap/>
            <w:vAlign w:val="bottom"/>
            <w:hideMark/>
          </w:tcPr>
          <w:p w14:paraId="2FAAA46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2673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DF08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2806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4E35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420DA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23DA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D3C0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AEFF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25B28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F857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EF1F0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7689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C3BF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935AE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3A43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EB5D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r>
      <w:tr w:rsidR="00D41AB9" w:rsidRPr="00D41AB9" w14:paraId="624525DB" w14:textId="77777777" w:rsidTr="001F4615">
        <w:trPr>
          <w:trHeight w:val="302"/>
        </w:trPr>
        <w:tc>
          <w:tcPr>
            <w:tcW w:w="1790" w:type="dxa"/>
            <w:tcBorders>
              <w:right w:val="single" w:sz="4" w:space="0" w:color="auto"/>
            </w:tcBorders>
            <w:shd w:val="clear" w:color="auto" w:fill="auto"/>
            <w:noWrap/>
            <w:vAlign w:val="bottom"/>
            <w:hideMark/>
          </w:tcPr>
          <w:p w14:paraId="772A87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A51D0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5722C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F187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B99E8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04C94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AE09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6</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6F05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F6AF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7370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71BA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D99A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6CABC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5F05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E222A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5853D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4F34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6</w:t>
            </w:r>
          </w:p>
        </w:tc>
      </w:tr>
      <w:tr w:rsidR="00D41AB9" w:rsidRPr="00D41AB9" w14:paraId="178AB13C" w14:textId="77777777" w:rsidTr="001F4615">
        <w:trPr>
          <w:trHeight w:val="317"/>
        </w:trPr>
        <w:tc>
          <w:tcPr>
            <w:tcW w:w="1790" w:type="dxa"/>
            <w:tcBorders>
              <w:right w:val="single" w:sz="4" w:space="0" w:color="auto"/>
            </w:tcBorders>
            <w:shd w:val="clear" w:color="auto" w:fill="auto"/>
            <w:noWrap/>
            <w:vAlign w:val="bottom"/>
            <w:hideMark/>
          </w:tcPr>
          <w:p w14:paraId="11CA3E91"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CF0BC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02C51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0560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02283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E54C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96F4A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3400C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0EE44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7652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09DA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3DD02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6A3D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8096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DAB4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FB99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00C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4</w:t>
            </w:r>
          </w:p>
        </w:tc>
      </w:tr>
      <w:tr w:rsidR="00D41AB9" w:rsidRPr="00D41AB9" w14:paraId="7D628510" w14:textId="77777777" w:rsidTr="001F4615">
        <w:trPr>
          <w:trHeight w:val="302"/>
        </w:trPr>
        <w:tc>
          <w:tcPr>
            <w:tcW w:w="1790" w:type="dxa"/>
            <w:tcBorders>
              <w:right w:val="single" w:sz="4" w:space="0" w:color="auto"/>
            </w:tcBorders>
            <w:shd w:val="clear" w:color="auto" w:fill="auto"/>
            <w:noWrap/>
            <w:vAlign w:val="bottom"/>
            <w:hideMark/>
          </w:tcPr>
          <w:p w14:paraId="3EBDFE46" w14:textId="7FA99983"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0951B" w14:textId="5057BC5F"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4DFD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3BE2F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7F0FD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8FC3D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7BD1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DA32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8BE7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F0CE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7FE76A"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DCF5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CE0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B4683D"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0FBE8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C4C9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E3A5F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6C8238C0" w14:textId="77777777" w:rsidTr="001F4615">
        <w:trPr>
          <w:trHeight w:val="302"/>
        </w:trPr>
        <w:tc>
          <w:tcPr>
            <w:tcW w:w="1790" w:type="dxa"/>
            <w:tcBorders>
              <w:right w:val="single" w:sz="4" w:space="0" w:color="auto"/>
            </w:tcBorders>
            <w:shd w:val="clear" w:color="auto" w:fill="auto"/>
            <w:noWrap/>
            <w:vAlign w:val="bottom"/>
            <w:hideMark/>
          </w:tcPr>
          <w:p w14:paraId="4797BE9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6DD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0D88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4F75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5034A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004F0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44BA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383C6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71643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8</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DE83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38C0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00E6C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A142A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9</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8687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D0EC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2D007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7F86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r>
      <w:tr w:rsidR="00D41AB9" w:rsidRPr="00D41AB9" w14:paraId="752A6D45" w14:textId="77777777" w:rsidTr="001F4615">
        <w:trPr>
          <w:trHeight w:val="302"/>
        </w:trPr>
        <w:tc>
          <w:tcPr>
            <w:tcW w:w="1790" w:type="dxa"/>
            <w:tcBorders>
              <w:right w:val="single" w:sz="4" w:space="0" w:color="auto"/>
            </w:tcBorders>
            <w:shd w:val="clear" w:color="auto" w:fill="auto"/>
            <w:noWrap/>
            <w:vAlign w:val="bottom"/>
            <w:hideMark/>
          </w:tcPr>
          <w:p w14:paraId="5AC7FE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83416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078C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D6A09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DBBE7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592A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7BA7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39C1C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C830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B8E2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19CD4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6005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76BF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48C5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E98BC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A4096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0A033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r>
      <w:tr w:rsidR="00D41AB9" w:rsidRPr="00D41AB9" w14:paraId="0E4DC7F6" w14:textId="77777777" w:rsidTr="001F4615">
        <w:trPr>
          <w:trHeight w:val="317"/>
        </w:trPr>
        <w:tc>
          <w:tcPr>
            <w:tcW w:w="1790" w:type="dxa"/>
            <w:tcBorders>
              <w:right w:val="single" w:sz="4" w:space="0" w:color="auto"/>
            </w:tcBorders>
            <w:shd w:val="clear" w:color="auto" w:fill="auto"/>
            <w:noWrap/>
            <w:vAlign w:val="bottom"/>
            <w:hideMark/>
          </w:tcPr>
          <w:p w14:paraId="77AEE42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41D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2C6B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E510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66EDE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2A2F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F3DAD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E570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D458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0A59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DFE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6</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CD008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92DE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81F97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D07B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D4F5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48C8D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4</w:t>
            </w:r>
          </w:p>
        </w:tc>
      </w:tr>
      <w:tr w:rsidR="00D41AB9" w:rsidRPr="00D41AB9" w14:paraId="04302D1A" w14:textId="77777777" w:rsidTr="001F4615">
        <w:trPr>
          <w:trHeight w:val="302"/>
        </w:trPr>
        <w:tc>
          <w:tcPr>
            <w:tcW w:w="1790" w:type="dxa"/>
            <w:tcBorders>
              <w:right w:val="single" w:sz="4" w:space="0" w:color="auto"/>
            </w:tcBorders>
            <w:shd w:val="clear" w:color="auto" w:fill="auto"/>
            <w:noWrap/>
            <w:vAlign w:val="bottom"/>
            <w:hideMark/>
          </w:tcPr>
          <w:p w14:paraId="58FCD267"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08F6F" w14:textId="50E26C9D"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2B833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6CD5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10916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A797A8"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1BD15"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F992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47B2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05458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486ADC"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8639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50B65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14EA6"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E3251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408E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A65C5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07E86A4C" w14:textId="77777777" w:rsidTr="001F4615">
        <w:trPr>
          <w:trHeight w:val="302"/>
        </w:trPr>
        <w:tc>
          <w:tcPr>
            <w:tcW w:w="1790" w:type="dxa"/>
            <w:tcBorders>
              <w:right w:val="single" w:sz="4" w:space="0" w:color="auto"/>
            </w:tcBorders>
            <w:shd w:val="clear" w:color="auto" w:fill="auto"/>
            <w:noWrap/>
            <w:vAlign w:val="bottom"/>
            <w:hideMark/>
          </w:tcPr>
          <w:p w14:paraId="473EEF3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C411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8D71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10DE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F7B1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2</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51D3D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962B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8D9F8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31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2AD03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8332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3</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B655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AAD22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4D1A6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FBB5E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7DD40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3CE9F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5</w:t>
            </w:r>
          </w:p>
        </w:tc>
      </w:tr>
      <w:tr w:rsidR="00D41AB9" w:rsidRPr="00D41AB9" w14:paraId="476744F6" w14:textId="77777777" w:rsidTr="001F4615">
        <w:trPr>
          <w:trHeight w:val="302"/>
        </w:trPr>
        <w:tc>
          <w:tcPr>
            <w:tcW w:w="1790" w:type="dxa"/>
            <w:tcBorders>
              <w:right w:val="single" w:sz="4" w:space="0" w:color="auto"/>
            </w:tcBorders>
            <w:shd w:val="clear" w:color="auto" w:fill="auto"/>
            <w:noWrap/>
            <w:vAlign w:val="bottom"/>
            <w:hideMark/>
          </w:tcPr>
          <w:p w14:paraId="7A42969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98D6E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A56D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61F23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95CA6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8186A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7EDA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7</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57EA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D8BC1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6</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475A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2637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9</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E468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4D71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9CD86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7176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BA7E0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091D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9</w:t>
            </w:r>
          </w:p>
        </w:tc>
      </w:tr>
      <w:tr w:rsidR="00D41AB9" w:rsidRPr="00D41AB9" w14:paraId="3963AAB1" w14:textId="77777777" w:rsidTr="001F4615">
        <w:trPr>
          <w:trHeight w:val="317"/>
        </w:trPr>
        <w:tc>
          <w:tcPr>
            <w:tcW w:w="1790" w:type="dxa"/>
            <w:tcBorders>
              <w:right w:val="single" w:sz="4" w:space="0" w:color="auto"/>
            </w:tcBorders>
            <w:shd w:val="clear" w:color="auto" w:fill="auto"/>
            <w:noWrap/>
            <w:vAlign w:val="bottom"/>
            <w:hideMark/>
          </w:tcPr>
          <w:p w14:paraId="5FCD6E2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6BCE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8FC3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0F38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BF75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D526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AFD68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C58BA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A54C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29C4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2F9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E574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79C3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D06D6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02D61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B6AD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9DE4E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4</w:t>
            </w:r>
          </w:p>
        </w:tc>
      </w:tr>
      <w:tr w:rsidR="00D41AB9" w:rsidRPr="00D41AB9" w14:paraId="1354A6F9" w14:textId="77777777" w:rsidTr="001F4615">
        <w:trPr>
          <w:trHeight w:val="302"/>
        </w:trPr>
        <w:tc>
          <w:tcPr>
            <w:tcW w:w="1790" w:type="dxa"/>
            <w:tcBorders>
              <w:right w:val="single" w:sz="4" w:space="0" w:color="auto"/>
            </w:tcBorders>
            <w:shd w:val="clear" w:color="auto" w:fill="auto"/>
            <w:noWrap/>
            <w:vAlign w:val="bottom"/>
            <w:hideMark/>
          </w:tcPr>
          <w:p w14:paraId="3F981F71" w14:textId="77777777" w:rsidR="00D41AB9" w:rsidRPr="00D41AB9" w:rsidRDefault="00D41AB9" w:rsidP="00D41AB9">
            <w:pPr>
              <w:jc w:val="left"/>
              <w:rPr>
                <w:rFonts w:eastAsia="Times New Roman"/>
                <w:b/>
                <w:color w:val="000000"/>
                <w:sz w:val="18"/>
                <w:szCs w:val="18"/>
                <w:lang w:eastAsia="de-CH"/>
              </w:rPr>
            </w:pPr>
            <w:r w:rsidRPr="00D41AB9">
              <w:rPr>
                <w:rFonts w:eastAsia="Times New Roman"/>
                <w:b/>
                <w:color w:val="000000"/>
                <w:sz w:val="18"/>
                <w:szCs w:val="18"/>
                <w:lang w:eastAsia="de-CH"/>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FB1568" w14:textId="196DB6A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710B13"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C2BF0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2660C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5C97B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4983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FC520"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FA4C5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F9F24"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98F36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BDBF21"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5A4E99"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8615EE"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0416D7"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D059B"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CDA6F" w14:textId="77777777" w:rsidR="00D41AB9" w:rsidRPr="00D41AB9" w:rsidRDefault="00D41AB9" w:rsidP="00D41AB9">
            <w:pPr>
              <w:rPr>
                <w:rFonts w:eastAsia="Times New Roman"/>
                <w:b/>
                <w:color w:val="000000"/>
                <w:sz w:val="18"/>
                <w:szCs w:val="18"/>
                <w:lang w:eastAsia="de-CH"/>
              </w:rPr>
            </w:pPr>
            <w:r w:rsidRPr="00D41AB9">
              <w:rPr>
                <w:rFonts w:eastAsia="Times New Roman"/>
                <w:b/>
                <w:color w:val="000000"/>
                <w:sz w:val="18"/>
                <w:szCs w:val="18"/>
                <w:lang w:eastAsia="de-CH"/>
              </w:rPr>
              <w:t>std</w:t>
            </w:r>
          </w:p>
        </w:tc>
      </w:tr>
      <w:tr w:rsidR="00D41AB9" w:rsidRPr="00D41AB9" w14:paraId="232500C3" w14:textId="77777777" w:rsidTr="001F4615">
        <w:trPr>
          <w:trHeight w:val="302"/>
        </w:trPr>
        <w:tc>
          <w:tcPr>
            <w:tcW w:w="1790" w:type="dxa"/>
            <w:tcBorders>
              <w:right w:val="single" w:sz="4" w:space="0" w:color="auto"/>
            </w:tcBorders>
            <w:shd w:val="clear" w:color="auto" w:fill="auto"/>
            <w:noWrap/>
            <w:vAlign w:val="bottom"/>
            <w:hideMark/>
          </w:tcPr>
          <w:p w14:paraId="31965F5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D4985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E55EF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24</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78A19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DAF2D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41B85"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C0943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3</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3904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C1A18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1</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5F377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FFEF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1</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4513B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110522"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E93B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4927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8</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3BCA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09B30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2</w:t>
            </w:r>
          </w:p>
        </w:tc>
      </w:tr>
      <w:tr w:rsidR="00D41AB9" w:rsidRPr="00D41AB9" w14:paraId="53213D17" w14:textId="77777777" w:rsidTr="001F4615">
        <w:trPr>
          <w:trHeight w:val="302"/>
        </w:trPr>
        <w:tc>
          <w:tcPr>
            <w:tcW w:w="1790" w:type="dxa"/>
            <w:tcBorders>
              <w:right w:val="single" w:sz="4" w:space="0" w:color="auto"/>
            </w:tcBorders>
            <w:shd w:val="clear" w:color="auto" w:fill="auto"/>
            <w:noWrap/>
            <w:vAlign w:val="bottom"/>
            <w:hideMark/>
          </w:tcPr>
          <w:p w14:paraId="5D9AF2A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D061C"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00E2E"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CC26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EB563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6</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66F0B"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EB948"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46F98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DF08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2</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9B4A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A3A896"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872E0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D8A7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2</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62C2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C9D3F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4F90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63578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19</w:t>
            </w:r>
          </w:p>
        </w:tc>
      </w:tr>
      <w:tr w:rsidR="00D41AB9" w:rsidRPr="00D41AB9" w14:paraId="242FC22C" w14:textId="77777777" w:rsidTr="001F4615">
        <w:trPr>
          <w:trHeight w:val="317"/>
        </w:trPr>
        <w:tc>
          <w:tcPr>
            <w:tcW w:w="1790" w:type="dxa"/>
            <w:tcBorders>
              <w:right w:val="single" w:sz="4" w:space="0" w:color="auto"/>
            </w:tcBorders>
            <w:shd w:val="clear" w:color="auto" w:fill="auto"/>
            <w:noWrap/>
            <w:vAlign w:val="bottom"/>
            <w:hideMark/>
          </w:tcPr>
          <w:p w14:paraId="3D3188E7"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DCED3"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D4446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4FFAE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595C9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2</w:t>
            </w:r>
          </w:p>
        </w:tc>
        <w:tc>
          <w:tcPr>
            <w:tcW w:w="1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0E8D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1427F"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3</w:t>
            </w:r>
          </w:p>
        </w:tc>
        <w:tc>
          <w:tcPr>
            <w:tcW w:w="53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D0B311"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25E1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45</w:t>
            </w:r>
          </w:p>
        </w:tc>
        <w:tc>
          <w:tcPr>
            <w:tcW w:w="54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9114DD"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DA4139"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04E08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58290"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5</w:t>
            </w:r>
          </w:p>
        </w:tc>
        <w:tc>
          <w:tcPr>
            <w:tcW w:w="9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0EB617"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C59C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61</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BD4E2A"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6C4214" w14:textId="77777777" w:rsidR="00D41AB9" w:rsidRPr="00D41AB9" w:rsidRDefault="00D41AB9" w:rsidP="00D41AB9">
            <w:pPr>
              <w:rPr>
                <w:rFonts w:eastAsia="Times New Roman"/>
                <w:color w:val="000000"/>
                <w:sz w:val="18"/>
                <w:szCs w:val="18"/>
                <w:lang w:eastAsia="de-CH"/>
              </w:rPr>
            </w:pPr>
            <w:r w:rsidRPr="00D41AB9">
              <w:rPr>
                <w:rFonts w:eastAsia="Times New Roman"/>
                <w:color w:val="000000"/>
                <w:sz w:val="18"/>
                <w:szCs w:val="18"/>
                <w:lang w:eastAsia="de-CH"/>
              </w:rPr>
              <w:t>0.026</w:t>
            </w:r>
          </w:p>
        </w:tc>
      </w:tr>
    </w:tbl>
    <w:p w14:paraId="528C0158" w14:textId="2873331F" w:rsidR="00D41AB9" w:rsidRDefault="00D41AB9" w:rsidP="00D41AB9">
      <w:pPr>
        <w:spacing w:after="160" w:line="259" w:lineRule="auto"/>
        <w:rPr>
          <w:smallCaps/>
          <w:noProof/>
        </w:rPr>
      </w:pPr>
    </w:p>
    <w:p w14:paraId="667D01E7" w14:textId="64BEEC5C" w:rsidR="00D41AB9" w:rsidRDefault="00D41AB9" w:rsidP="00D41AB9">
      <w:pPr>
        <w:spacing w:after="160" w:line="259" w:lineRule="auto"/>
        <w:rPr>
          <w:smallCaps/>
          <w:noProof/>
        </w:rPr>
      </w:pPr>
    </w:p>
    <w:p w14:paraId="0B7E5F6A" w14:textId="0A1F1EC2" w:rsidR="00D41AB9" w:rsidRDefault="00D41AB9" w:rsidP="00D41AB9">
      <w:pPr>
        <w:spacing w:after="160" w:line="259" w:lineRule="auto"/>
        <w:rPr>
          <w:smallCaps/>
          <w:noProof/>
        </w:rPr>
      </w:pPr>
    </w:p>
    <w:p w14:paraId="3836515C" w14:textId="77777777" w:rsidR="00D41AB9" w:rsidRDefault="00D41AB9" w:rsidP="00D41AB9">
      <w:pPr>
        <w:spacing w:after="160" w:line="259" w:lineRule="auto"/>
        <w:rPr>
          <w:smallCaps/>
          <w:noProof/>
        </w:rPr>
      </w:pPr>
    </w:p>
    <w:p w14:paraId="66EBA342" w14:textId="16DC10B7" w:rsidR="00D41AB9" w:rsidRDefault="00D41AB9" w:rsidP="00D41AB9">
      <w:pPr>
        <w:spacing w:after="160" w:line="259" w:lineRule="auto"/>
        <w:rPr>
          <w:smallCaps/>
          <w:noProof/>
        </w:rPr>
      </w:pPr>
    </w:p>
    <w:p w14:paraId="1379EB3D" w14:textId="474243D3" w:rsidR="00D41AB9" w:rsidRDefault="00D41AB9" w:rsidP="00D41AB9">
      <w:pPr>
        <w:spacing w:after="160" w:line="259" w:lineRule="auto"/>
        <w:rPr>
          <w:smallCaps/>
          <w:noProof/>
        </w:rPr>
      </w:pPr>
    </w:p>
    <w:p w14:paraId="5430C620" w14:textId="6E2D969C" w:rsidR="00D41AB9" w:rsidRDefault="00D41AB9" w:rsidP="00D41AB9">
      <w:pPr>
        <w:spacing w:after="160" w:line="259" w:lineRule="auto"/>
        <w:rPr>
          <w:smallCaps/>
          <w:noProof/>
        </w:rPr>
      </w:pPr>
    </w:p>
    <w:p w14:paraId="65F7C878" w14:textId="6DD28FB6" w:rsidR="00D41AB9" w:rsidRDefault="00D41AB9" w:rsidP="00D41AB9">
      <w:pPr>
        <w:spacing w:after="160" w:line="259" w:lineRule="auto"/>
        <w:rPr>
          <w:smallCaps/>
          <w:noProof/>
        </w:rPr>
      </w:pPr>
    </w:p>
    <w:p w14:paraId="41E03D71" w14:textId="52A1E97F" w:rsidR="00D41AB9" w:rsidRDefault="00D41AB9" w:rsidP="00D41AB9">
      <w:pPr>
        <w:spacing w:after="160" w:line="259" w:lineRule="auto"/>
        <w:rPr>
          <w:smallCaps/>
          <w:noProof/>
        </w:rPr>
      </w:pPr>
    </w:p>
    <w:tbl>
      <w:tblPr>
        <w:tblpPr w:leftFromText="141" w:rightFromText="141" w:vertAnchor="page" w:horzAnchor="margin" w:tblpY="1981"/>
        <w:tblW w:w="14453"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85"/>
        <w:gridCol w:w="627"/>
        <w:gridCol w:w="918"/>
        <w:gridCol w:w="627"/>
        <w:gridCol w:w="974"/>
        <w:gridCol w:w="627"/>
        <w:gridCol w:w="627"/>
        <w:gridCol w:w="627"/>
      </w:tblGrid>
      <w:tr w:rsidR="00D41AB9" w:rsidRPr="00D41AB9" w14:paraId="2144EEFA" w14:textId="77777777" w:rsidTr="001F4615">
        <w:trPr>
          <w:trHeight w:val="302"/>
        </w:trPr>
        <w:tc>
          <w:tcPr>
            <w:tcW w:w="1790" w:type="dxa"/>
            <w:shd w:val="clear" w:color="auto" w:fill="auto"/>
            <w:noWrap/>
            <w:hideMark/>
          </w:tcPr>
          <w:p w14:paraId="244CD81A" w14:textId="50B6341F" w:rsidR="00D41AB9" w:rsidRPr="00D41AB9" w:rsidRDefault="00D41AB9" w:rsidP="00D41AB9">
            <w:pPr>
              <w:jc w:val="left"/>
              <w:rPr>
                <w:rFonts w:eastAsia="Times New Roman"/>
                <w:b/>
                <w:bCs/>
                <w:color w:val="000000"/>
                <w:sz w:val="18"/>
                <w:szCs w:val="18"/>
                <w:lang w:eastAsia="de-CH"/>
              </w:rPr>
            </w:pPr>
            <w:r w:rsidRPr="00D41AB9">
              <w:rPr>
                <w:b/>
              </w:rPr>
              <w:t>Multiclass Location</w:t>
            </w:r>
          </w:p>
        </w:tc>
        <w:tc>
          <w:tcPr>
            <w:tcW w:w="1134" w:type="dxa"/>
            <w:shd w:val="clear" w:color="auto" w:fill="auto"/>
            <w:noWrap/>
            <w:hideMark/>
          </w:tcPr>
          <w:p w14:paraId="330B2A79" w14:textId="3A18CE3D"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4E69334E" w14:textId="77777777" w:rsidR="00D41AB9" w:rsidRPr="00D41AB9" w:rsidRDefault="00D41AB9" w:rsidP="00D41AB9">
            <w:pPr>
              <w:jc w:val="left"/>
              <w:rPr>
                <w:rFonts w:eastAsia="Times New Roman"/>
                <w:color w:val="000000"/>
                <w:sz w:val="18"/>
                <w:szCs w:val="18"/>
                <w:lang w:eastAsia="de-CH"/>
              </w:rPr>
            </w:pPr>
          </w:p>
        </w:tc>
        <w:tc>
          <w:tcPr>
            <w:tcW w:w="1256" w:type="dxa"/>
            <w:shd w:val="clear" w:color="auto" w:fill="auto"/>
            <w:noWrap/>
            <w:hideMark/>
          </w:tcPr>
          <w:p w14:paraId="34E21EE3"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61C7C55A" w14:textId="77777777" w:rsidR="00D41AB9" w:rsidRPr="00D41AB9" w:rsidRDefault="00D41AB9" w:rsidP="00D41AB9">
            <w:pPr>
              <w:jc w:val="left"/>
              <w:rPr>
                <w:rFonts w:eastAsia="Times New Roman"/>
                <w:sz w:val="18"/>
                <w:szCs w:val="18"/>
                <w:lang w:eastAsia="de-CH"/>
              </w:rPr>
            </w:pPr>
          </w:p>
        </w:tc>
        <w:tc>
          <w:tcPr>
            <w:tcW w:w="1402" w:type="dxa"/>
            <w:shd w:val="clear" w:color="auto" w:fill="auto"/>
            <w:noWrap/>
            <w:hideMark/>
          </w:tcPr>
          <w:p w14:paraId="47EAF432"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1BA70E96" w14:textId="77777777" w:rsidR="00D41AB9" w:rsidRPr="00D41AB9" w:rsidRDefault="00D41AB9" w:rsidP="00D41AB9">
            <w:pPr>
              <w:jc w:val="left"/>
              <w:rPr>
                <w:rFonts w:eastAsia="Times New Roman"/>
                <w:sz w:val="18"/>
                <w:szCs w:val="18"/>
                <w:lang w:eastAsia="de-CH"/>
              </w:rPr>
            </w:pPr>
          </w:p>
        </w:tc>
        <w:tc>
          <w:tcPr>
            <w:tcW w:w="540" w:type="dxa"/>
            <w:shd w:val="clear" w:color="auto" w:fill="auto"/>
            <w:noWrap/>
            <w:hideMark/>
          </w:tcPr>
          <w:p w14:paraId="72E763F6"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31F2BB8B" w14:textId="77777777" w:rsidR="00D41AB9" w:rsidRPr="00D41AB9" w:rsidRDefault="00D41AB9" w:rsidP="00D41AB9">
            <w:pPr>
              <w:jc w:val="left"/>
              <w:rPr>
                <w:rFonts w:eastAsia="Times New Roman"/>
                <w:sz w:val="18"/>
                <w:szCs w:val="18"/>
                <w:lang w:eastAsia="de-CH"/>
              </w:rPr>
            </w:pPr>
          </w:p>
        </w:tc>
        <w:tc>
          <w:tcPr>
            <w:tcW w:w="548" w:type="dxa"/>
            <w:shd w:val="clear" w:color="auto" w:fill="auto"/>
            <w:noWrap/>
            <w:hideMark/>
          </w:tcPr>
          <w:p w14:paraId="4811A1FB"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677FF5E5" w14:textId="77777777" w:rsidR="00D41AB9" w:rsidRPr="00D41AB9" w:rsidRDefault="00D41AB9" w:rsidP="00D41AB9">
            <w:pPr>
              <w:jc w:val="left"/>
              <w:rPr>
                <w:rFonts w:eastAsia="Times New Roman"/>
                <w:sz w:val="18"/>
                <w:szCs w:val="18"/>
                <w:lang w:eastAsia="de-CH"/>
              </w:rPr>
            </w:pPr>
          </w:p>
        </w:tc>
        <w:tc>
          <w:tcPr>
            <w:tcW w:w="878" w:type="dxa"/>
            <w:shd w:val="clear" w:color="auto" w:fill="auto"/>
            <w:noWrap/>
            <w:hideMark/>
          </w:tcPr>
          <w:p w14:paraId="3309389F"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03CDEADB" w14:textId="77777777" w:rsidR="00D41AB9" w:rsidRPr="00D41AB9" w:rsidRDefault="00D41AB9" w:rsidP="00D41AB9">
            <w:pPr>
              <w:jc w:val="left"/>
              <w:rPr>
                <w:rFonts w:eastAsia="Times New Roman"/>
                <w:sz w:val="18"/>
                <w:szCs w:val="18"/>
                <w:lang w:eastAsia="de-CH"/>
              </w:rPr>
            </w:pPr>
          </w:p>
        </w:tc>
        <w:tc>
          <w:tcPr>
            <w:tcW w:w="970" w:type="dxa"/>
            <w:shd w:val="clear" w:color="auto" w:fill="auto"/>
            <w:noWrap/>
            <w:hideMark/>
          </w:tcPr>
          <w:p w14:paraId="0DB784CA"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546DF9D2"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1A15CF39" w14:textId="77777777" w:rsidR="00D41AB9" w:rsidRPr="00D41AB9" w:rsidRDefault="00D41AB9" w:rsidP="00D41AB9">
            <w:pPr>
              <w:jc w:val="left"/>
              <w:rPr>
                <w:rFonts w:eastAsia="Times New Roman"/>
                <w:sz w:val="18"/>
                <w:szCs w:val="18"/>
                <w:lang w:eastAsia="de-CH"/>
              </w:rPr>
            </w:pPr>
          </w:p>
        </w:tc>
        <w:tc>
          <w:tcPr>
            <w:tcW w:w="627" w:type="dxa"/>
            <w:shd w:val="clear" w:color="auto" w:fill="auto"/>
            <w:noWrap/>
            <w:hideMark/>
          </w:tcPr>
          <w:p w14:paraId="51BB80B1" w14:textId="77777777" w:rsidR="00D41AB9" w:rsidRPr="00D41AB9" w:rsidRDefault="00D41AB9" w:rsidP="00D41AB9">
            <w:pPr>
              <w:jc w:val="left"/>
              <w:rPr>
                <w:rFonts w:eastAsia="Times New Roman"/>
                <w:sz w:val="18"/>
                <w:szCs w:val="18"/>
                <w:lang w:eastAsia="de-CH"/>
              </w:rPr>
            </w:pPr>
          </w:p>
        </w:tc>
      </w:tr>
      <w:tr w:rsidR="00D41AB9" w:rsidRPr="00D41AB9" w14:paraId="09C231D4" w14:textId="77777777" w:rsidTr="001F4615">
        <w:trPr>
          <w:trHeight w:val="317"/>
        </w:trPr>
        <w:tc>
          <w:tcPr>
            <w:tcW w:w="1790" w:type="dxa"/>
            <w:shd w:val="clear" w:color="auto" w:fill="auto"/>
            <w:noWrap/>
            <w:hideMark/>
          </w:tcPr>
          <w:p w14:paraId="6C90BD24" w14:textId="77777777" w:rsidR="00D41AB9" w:rsidRPr="00D41AB9" w:rsidRDefault="00D41AB9" w:rsidP="00D41AB9">
            <w:pPr>
              <w:jc w:val="left"/>
              <w:rPr>
                <w:rFonts w:eastAsia="Times New Roman"/>
                <w:sz w:val="18"/>
                <w:szCs w:val="18"/>
                <w:lang w:eastAsia="de-CH"/>
              </w:rPr>
            </w:pPr>
          </w:p>
        </w:tc>
        <w:tc>
          <w:tcPr>
            <w:tcW w:w="1134" w:type="dxa"/>
            <w:tcBorders>
              <w:bottom w:val="single" w:sz="4" w:space="0" w:color="auto"/>
            </w:tcBorders>
            <w:shd w:val="clear" w:color="auto" w:fill="auto"/>
            <w:noWrap/>
            <w:hideMark/>
          </w:tcPr>
          <w:p w14:paraId="07B5037F" w14:textId="77777777" w:rsidR="00D41AB9" w:rsidRPr="00D41AB9" w:rsidRDefault="00D41AB9" w:rsidP="00D41AB9">
            <w:pPr>
              <w:jc w:val="left"/>
              <w:rPr>
                <w:rFonts w:eastAsia="Times New Roman"/>
                <w:sz w:val="18"/>
                <w:szCs w:val="18"/>
                <w:lang w:eastAsia="de-CH"/>
              </w:rPr>
            </w:pPr>
          </w:p>
        </w:tc>
        <w:tc>
          <w:tcPr>
            <w:tcW w:w="919" w:type="dxa"/>
            <w:tcBorders>
              <w:bottom w:val="single" w:sz="4" w:space="0" w:color="auto"/>
            </w:tcBorders>
            <w:shd w:val="clear" w:color="auto" w:fill="auto"/>
            <w:noWrap/>
            <w:hideMark/>
          </w:tcPr>
          <w:p w14:paraId="4653C487" w14:textId="77777777" w:rsidR="00D41AB9" w:rsidRPr="00D41AB9" w:rsidRDefault="00D41AB9" w:rsidP="00D41AB9">
            <w:pPr>
              <w:jc w:val="left"/>
              <w:rPr>
                <w:rFonts w:eastAsia="Times New Roman"/>
                <w:sz w:val="18"/>
                <w:szCs w:val="18"/>
                <w:lang w:eastAsia="de-CH"/>
              </w:rPr>
            </w:pPr>
          </w:p>
        </w:tc>
        <w:tc>
          <w:tcPr>
            <w:tcW w:w="1256" w:type="dxa"/>
            <w:tcBorders>
              <w:bottom w:val="single" w:sz="4" w:space="0" w:color="auto"/>
            </w:tcBorders>
            <w:shd w:val="clear" w:color="auto" w:fill="auto"/>
            <w:noWrap/>
            <w:hideMark/>
          </w:tcPr>
          <w:p w14:paraId="16A73B06"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28900FB3" w14:textId="77777777" w:rsidR="00D41AB9" w:rsidRPr="00D41AB9" w:rsidRDefault="00D41AB9" w:rsidP="00D41AB9">
            <w:pPr>
              <w:jc w:val="left"/>
              <w:rPr>
                <w:rFonts w:eastAsia="Times New Roman"/>
                <w:sz w:val="18"/>
                <w:szCs w:val="18"/>
                <w:lang w:eastAsia="de-CH"/>
              </w:rPr>
            </w:pPr>
          </w:p>
        </w:tc>
        <w:tc>
          <w:tcPr>
            <w:tcW w:w="1402" w:type="dxa"/>
            <w:tcBorders>
              <w:bottom w:val="single" w:sz="4" w:space="0" w:color="auto"/>
            </w:tcBorders>
            <w:shd w:val="clear" w:color="auto" w:fill="auto"/>
            <w:noWrap/>
            <w:hideMark/>
          </w:tcPr>
          <w:p w14:paraId="39B71A8C"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0824281" w14:textId="77777777" w:rsidR="00D41AB9" w:rsidRPr="00D41AB9" w:rsidRDefault="00D41AB9" w:rsidP="00D41AB9">
            <w:pPr>
              <w:jc w:val="left"/>
              <w:rPr>
                <w:rFonts w:eastAsia="Times New Roman"/>
                <w:sz w:val="18"/>
                <w:szCs w:val="18"/>
                <w:lang w:eastAsia="de-CH"/>
              </w:rPr>
            </w:pPr>
          </w:p>
        </w:tc>
        <w:tc>
          <w:tcPr>
            <w:tcW w:w="540" w:type="dxa"/>
            <w:tcBorders>
              <w:bottom w:val="single" w:sz="4" w:space="0" w:color="auto"/>
            </w:tcBorders>
            <w:shd w:val="clear" w:color="auto" w:fill="auto"/>
            <w:noWrap/>
            <w:hideMark/>
          </w:tcPr>
          <w:p w14:paraId="603E19F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9760C8A" w14:textId="77777777" w:rsidR="00D41AB9" w:rsidRPr="00D41AB9" w:rsidRDefault="00D41AB9" w:rsidP="00D41AB9">
            <w:pPr>
              <w:jc w:val="left"/>
              <w:rPr>
                <w:rFonts w:eastAsia="Times New Roman"/>
                <w:sz w:val="18"/>
                <w:szCs w:val="18"/>
                <w:lang w:eastAsia="de-CH"/>
              </w:rPr>
            </w:pPr>
          </w:p>
        </w:tc>
        <w:tc>
          <w:tcPr>
            <w:tcW w:w="548" w:type="dxa"/>
            <w:tcBorders>
              <w:bottom w:val="single" w:sz="4" w:space="0" w:color="auto"/>
            </w:tcBorders>
            <w:shd w:val="clear" w:color="auto" w:fill="auto"/>
            <w:noWrap/>
            <w:hideMark/>
          </w:tcPr>
          <w:p w14:paraId="50CBE9BE"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39D2EF2C" w14:textId="77777777" w:rsidR="00D41AB9" w:rsidRPr="00D41AB9" w:rsidRDefault="00D41AB9" w:rsidP="00D41AB9">
            <w:pPr>
              <w:jc w:val="left"/>
              <w:rPr>
                <w:rFonts w:eastAsia="Times New Roman"/>
                <w:sz w:val="18"/>
                <w:szCs w:val="18"/>
                <w:lang w:eastAsia="de-CH"/>
              </w:rPr>
            </w:pPr>
          </w:p>
        </w:tc>
        <w:tc>
          <w:tcPr>
            <w:tcW w:w="878" w:type="dxa"/>
            <w:tcBorders>
              <w:bottom w:val="single" w:sz="4" w:space="0" w:color="auto"/>
            </w:tcBorders>
            <w:shd w:val="clear" w:color="auto" w:fill="auto"/>
            <w:noWrap/>
            <w:hideMark/>
          </w:tcPr>
          <w:p w14:paraId="6C2E39F5"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44725714" w14:textId="77777777" w:rsidR="00D41AB9" w:rsidRPr="00D41AB9" w:rsidRDefault="00D41AB9" w:rsidP="00D41AB9">
            <w:pPr>
              <w:jc w:val="left"/>
              <w:rPr>
                <w:rFonts w:eastAsia="Times New Roman"/>
                <w:sz w:val="18"/>
                <w:szCs w:val="18"/>
                <w:lang w:eastAsia="de-CH"/>
              </w:rPr>
            </w:pPr>
          </w:p>
        </w:tc>
        <w:tc>
          <w:tcPr>
            <w:tcW w:w="970" w:type="dxa"/>
            <w:tcBorders>
              <w:bottom w:val="single" w:sz="4" w:space="0" w:color="auto"/>
            </w:tcBorders>
            <w:shd w:val="clear" w:color="auto" w:fill="auto"/>
            <w:noWrap/>
            <w:hideMark/>
          </w:tcPr>
          <w:p w14:paraId="71836378"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588BDE31"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08D7D159" w14:textId="77777777" w:rsidR="00D41AB9" w:rsidRPr="00D41AB9" w:rsidRDefault="00D41AB9" w:rsidP="00D41AB9">
            <w:pPr>
              <w:jc w:val="left"/>
              <w:rPr>
                <w:rFonts w:eastAsia="Times New Roman"/>
                <w:sz w:val="18"/>
                <w:szCs w:val="18"/>
                <w:lang w:eastAsia="de-CH"/>
              </w:rPr>
            </w:pPr>
          </w:p>
        </w:tc>
        <w:tc>
          <w:tcPr>
            <w:tcW w:w="627" w:type="dxa"/>
            <w:tcBorders>
              <w:bottom w:val="single" w:sz="4" w:space="0" w:color="auto"/>
            </w:tcBorders>
            <w:shd w:val="clear" w:color="auto" w:fill="auto"/>
            <w:noWrap/>
            <w:hideMark/>
          </w:tcPr>
          <w:p w14:paraId="5A870B1D" w14:textId="77777777" w:rsidR="00D41AB9" w:rsidRPr="00D41AB9" w:rsidRDefault="00D41AB9" w:rsidP="00D41AB9">
            <w:pPr>
              <w:jc w:val="left"/>
              <w:rPr>
                <w:rFonts w:eastAsia="Times New Roman"/>
                <w:sz w:val="18"/>
                <w:szCs w:val="18"/>
                <w:lang w:eastAsia="de-CH"/>
              </w:rPr>
            </w:pPr>
          </w:p>
        </w:tc>
      </w:tr>
      <w:tr w:rsidR="00D41AB9" w:rsidRPr="00D41AB9" w14:paraId="7909AB8F" w14:textId="77777777" w:rsidTr="001F4615">
        <w:trPr>
          <w:trHeight w:val="302"/>
        </w:trPr>
        <w:tc>
          <w:tcPr>
            <w:tcW w:w="1790" w:type="dxa"/>
            <w:tcBorders>
              <w:right w:val="single" w:sz="4" w:space="0" w:color="auto"/>
            </w:tcBorders>
            <w:shd w:val="clear" w:color="auto" w:fill="auto"/>
            <w:noWrap/>
            <w:hideMark/>
          </w:tcPr>
          <w:p w14:paraId="79FE40C5" w14:textId="53D266BE"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A07AC9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37513C5" w14:textId="5BD404D5"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3D842A28" w14:textId="4051B95B"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522636" w14:textId="3D7A274C"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7490ABBF" w14:textId="19A50A54"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19BF30" w14:textId="297F0F49"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C87792" w14:textId="0D15552B"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9FDB82" w14:textId="39FAF3A2"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7B4B7EF" w14:textId="1163D38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011E04" w14:textId="24D72FD9"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4E9899E" w14:textId="0D741C41"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517081" w14:textId="72635D94"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5555D350" w14:textId="3CD32B2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9884B8" w14:textId="0F0D3D2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286CD2" w14:textId="629D8A8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E3964C" w14:textId="6FD8343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3C2BD4FC" w14:textId="77777777" w:rsidTr="001F4615">
        <w:trPr>
          <w:trHeight w:val="302"/>
        </w:trPr>
        <w:tc>
          <w:tcPr>
            <w:tcW w:w="1790" w:type="dxa"/>
            <w:tcBorders>
              <w:right w:val="single" w:sz="4" w:space="0" w:color="auto"/>
            </w:tcBorders>
            <w:shd w:val="clear" w:color="auto" w:fill="auto"/>
            <w:noWrap/>
            <w:hideMark/>
          </w:tcPr>
          <w:p w14:paraId="030797DF"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559F07F" w14:textId="44970A03"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66C119A" w14:textId="3C068978"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2AEC2D25" w14:textId="3304B3B5"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8CA302" w14:textId="77DEC246" w:rsidR="00D41AB9" w:rsidRPr="00D41AB9" w:rsidRDefault="00D41AB9" w:rsidP="00D41AB9">
            <w:pPr>
              <w:rPr>
                <w:rFonts w:eastAsia="Times New Roman"/>
                <w:color w:val="000000"/>
                <w:sz w:val="18"/>
                <w:szCs w:val="18"/>
                <w:lang w:eastAsia="de-CH"/>
              </w:rPr>
            </w:pPr>
            <w:r w:rsidRPr="007F5745">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B5650E7" w14:textId="3CB2BDC2"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6A8B34" w14:textId="5451E98D" w:rsidR="00D41AB9" w:rsidRPr="00D41AB9" w:rsidRDefault="00D41AB9" w:rsidP="00D41AB9">
            <w:pPr>
              <w:rPr>
                <w:rFonts w:eastAsia="Times New Roman"/>
                <w:color w:val="000000"/>
                <w:sz w:val="18"/>
                <w:szCs w:val="18"/>
                <w:lang w:eastAsia="de-CH"/>
              </w:rPr>
            </w:pPr>
            <w:r w:rsidRPr="007F5745">
              <w:t>0.018</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176B2934" w14:textId="0942D1DB"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18652B" w14:textId="438906EB" w:rsidR="00D41AB9" w:rsidRPr="00D41AB9" w:rsidRDefault="00D41AB9" w:rsidP="00D41AB9">
            <w:pPr>
              <w:rPr>
                <w:rFonts w:eastAsia="Times New Roman"/>
                <w:color w:val="000000"/>
                <w:sz w:val="18"/>
                <w:szCs w:val="18"/>
                <w:lang w:eastAsia="de-CH"/>
              </w:rPr>
            </w:pPr>
            <w:r w:rsidRPr="007F5745">
              <w:t>0.009</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13EDDBB8" w14:textId="479EF197"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2E50E" w14:textId="2023AF37" w:rsidR="00D41AB9" w:rsidRPr="00D41AB9" w:rsidRDefault="00D41AB9" w:rsidP="00D41AB9">
            <w:pPr>
              <w:rPr>
                <w:rFonts w:eastAsia="Times New Roman"/>
                <w:color w:val="000000"/>
                <w:sz w:val="18"/>
                <w:szCs w:val="18"/>
                <w:lang w:eastAsia="de-CH"/>
              </w:rPr>
            </w:pPr>
            <w:r w:rsidRPr="007F5745">
              <w:t>0.034</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AEA214E" w14:textId="3460BB09"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0C714C" w14:textId="1A5197E6" w:rsidR="00D41AB9" w:rsidRPr="00D41AB9" w:rsidRDefault="00D41AB9" w:rsidP="00D41AB9">
            <w:pPr>
              <w:rPr>
                <w:rFonts w:eastAsia="Times New Roman"/>
                <w:color w:val="000000"/>
                <w:sz w:val="18"/>
                <w:szCs w:val="18"/>
                <w:lang w:eastAsia="de-CH"/>
              </w:rPr>
            </w:pPr>
            <w:r w:rsidRPr="007F5745">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2F6340C9" w14:textId="0B622F7A"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B92023" w14:textId="0ED41EA0" w:rsidR="00D41AB9" w:rsidRPr="00D41AB9" w:rsidRDefault="00D41AB9" w:rsidP="00D41AB9">
            <w:pPr>
              <w:rPr>
                <w:rFonts w:eastAsia="Times New Roman"/>
                <w:color w:val="000000"/>
                <w:sz w:val="18"/>
                <w:szCs w:val="18"/>
                <w:lang w:eastAsia="de-CH"/>
              </w:rPr>
            </w:pPr>
            <w:r w:rsidRPr="007F5745">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128C46" w14:textId="0C4EB02B"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9C1DB0" w14:textId="5C4C19F5" w:rsidR="00D41AB9" w:rsidRPr="00D41AB9" w:rsidRDefault="00D41AB9" w:rsidP="00D41AB9">
            <w:pPr>
              <w:rPr>
                <w:rFonts w:eastAsia="Times New Roman"/>
                <w:color w:val="000000"/>
                <w:sz w:val="18"/>
                <w:szCs w:val="18"/>
                <w:lang w:eastAsia="de-CH"/>
              </w:rPr>
            </w:pPr>
            <w:r w:rsidRPr="007F5745">
              <w:t>0.029</w:t>
            </w:r>
          </w:p>
        </w:tc>
      </w:tr>
      <w:tr w:rsidR="00D41AB9" w:rsidRPr="00D41AB9" w14:paraId="37ED3D52" w14:textId="77777777" w:rsidTr="001F4615">
        <w:trPr>
          <w:trHeight w:val="302"/>
        </w:trPr>
        <w:tc>
          <w:tcPr>
            <w:tcW w:w="1790" w:type="dxa"/>
            <w:tcBorders>
              <w:right w:val="single" w:sz="4" w:space="0" w:color="auto"/>
            </w:tcBorders>
            <w:shd w:val="clear" w:color="auto" w:fill="auto"/>
            <w:noWrap/>
            <w:hideMark/>
          </w:tcPr>
          <w:p w14:paraId="78969EA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552A94B" w14:textId="260AD266"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3576B2" w14:textId="2980EFF0"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11732FB" w14:textId="4DB5E94F"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0B7005" w14:textId="43A2715C" w:rsidR="00D41AB9" w:rsidRPr="00D41AB9" w:rsidRDefault="00D41AB9" w:rsidP="00D41AB9">
            <w:pPr>
              <w:rPr>
                <w:rFonts w:eastAsia="Times New Roman"/>
                <w:color w:val="000000"/>
                <w:sz w:val="18"/>
                <w:szCs w:val="18"/>
                <w:lang w:eastAsia="de-CH"/>
              </w:rPr>
            </w:pPr>
            <w:r w:rsidRPr="007F5745">
              <w:t>0.04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BD5496E" w14:textId="3D6C9D58"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6EE417" w14:textId="5A9B09BD" w:rsidR="00D41AB9" w:rsidRPr="00D41AB9" w:rsidRDefault="00D41AB9" w:rsidP="00D41AB9">
            <w:pPr>
              <w:rPr>
                <w:rFonts w:eastAsia="Times New Roman"/>
                <w:color w:val="000000"/>
                <w:sz w:val="18"/>
                <w:szCs w:val="18"/>
                <w:lang w:eastAsia="de-CH"/>
              </w:rPr>
            </w:pPr>
            <w:r w:rsidRPr="007F5745">
              <w:t>0.06</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49312C1C" w14:textId="659A5191"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75FB45" w14:textId="3F4DCC35" w:rsidR="00D41AB9" w:rsidRPr="00D41AB9" w:rsidRDefault="00D41AB9" w:rsidP="00D41AB9">
            <w:pPr>
              <w:rPr>
                <w:rFonts w:eastAsia="Times New Roman"/>
                <w:color w:val="000000"/>
                <w:sz w:val="18"/>
                <w:szCs w:val="18"/>
                <w:lang w:eastAsia="de-CH"/>
              </w:rPr>
            </w:pPr>
            <w:r w:rsidRPr="007F5745">
              <w:t>0.044</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3582C0" w14:textId="5E0CE56D"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E5BCD2" w14:textId="03A8A5EE" w:rsidR="00D41AB9" w:rsidRPr="00D41AB9" w:rsidRDefault="00D41AB9" w:rsidP="00D41AB9">
            <w:pPr>
              <w:rPr>
                <w:rFonts w:eastAsia="Times New Roman"/>
                <w:color w:val="000000"/>
                <w:sz w:val="18"/>
                <w:szCs w:val="18"/>
                <w:lang w:eastAsia="de-CH"/>
              </w:rPr>
            </w:pPr>
            <w:r w:rsidRPr="007F5745">
              <w:t>0.007</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2897931" w14:textId="25E21DD4"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FB096B" w14:textId="65CC87A6" w:rsidR="00D41AB9" w:rsidRPr="00D41AB9" w:rsidRDefault="00D41AB9" w:rsidP="00D41AB9">
            <w:pPr>
              <w:rPr>
                <w:rFonts w:eastAsia="Times New Roman"/>
                <w:color w:val="000000"/>
                <w:sz w:val="18"/>
                <w:szCs w:val="18"/>
                <w:lang w:eastAsia="de-CH"/>
              </w:rPr>
            </w:pPr>
            <w:r w:rsidRPr="007F5745">
              <w:t>0.057</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FA525B0" w14:textId="3B97C097"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A3A648" w14:textId="4F150470" w:rsidR="00D41AB9" w:rsidRPr="00D41AB9" w:rsidRDefault="00D41AB9" w:rsidP="00D41AB9">
            <w:pPr>
              <w:rPr>
                <w:rFonts w:eastAsia="Times New Roman"/>
                <w:color w:val="000000"/>
                <w:sz w:val="18"/>
                <w:szCs w:val="18"/>
                <w:lang w:eastAsia="de-CH"/>
              </w:rPr>
            </w:pPr>
            <w:r w:rsidRPr="007F5745">
              <w:t>0.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2EEDB9" w14:textId="730043BA"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2BCAF" w14:textId="04DD0F44" w:rsidR="00D41AB9" w:rsidRPr="00D41AB9" w:rsidRDefault="00D41AB9" w:rsidP="00D41AB9">
            <w:pPr>
              <w:rPr>
                <w:rFonts w:eastAsia="Times New Roman"/>
                <w:color w:val="000000"/>
                <w:sz w:val="18"/>
                <w:szCs w:val="18"/>
                <w:lang w:eastAsia="de-CH"/>
              </w:rPr>
            </w:pPr>
            <w:r w:rsidRPr="007F5745">
              <w:t>0.018</w:t>
            </w:r>
          </w:p>
        </w:tc>
      </w:tr>
      <w:tr w:rsidR="00D41AB9" w:rsidRPr="00D41AB9" w14:paraId="30480E9C" w14:textId="77777777" w:rsidTr="001F4615">
        <w:trPr>
          <w:trHeight w:val="317"/>
        </w:trPr>
        <w:tc>
          <w:tcPr>
            <w:tcW w:w="1790" w:type="dxa"/>
            <w:tcBorders>
              <w:right w:val="single" w:sz="4" w:space="0" w:color="auto"/>
            </w:tcBorders>
            <w:shd w:val="clear" w:color="auto" w:fill="auto"/>
            <w:noWrap/>
            <w:hideMark/>
          </w:tcPr>
          <w:p w14:paraId="2356520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19584D9" w14:textId="0E115AB3"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0165C6A" w14:textId="55D950E6"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4E41159" w14:textId="0A66A155"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7A37B6" w14:textId="4680E3B7" w:rsidR="00D41AB9" w:rsidRPr="00D41AB9" w:rsidRDefault="00D41AB9" w:rsidP="00D41AB9">
            <w:pPr>
              <w:rPr>
                <w:rFonts w:eastAsia="Times New Roman"/>
                <w:color w:val="000000"/>
                <w:sz w:val="18"/>
                <w:szCs w:val="18"/>
                <w:lang w:eastAsia="de-CH"/>
              </w:rPr>
            </w:pPr>
            <w:r w:rsidRPr="007F5745">
              <w:t>0.014</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7B7F352" w14:textId="5457B3E8"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FE5F16" w14:textId="13331829" w:rsidR="00D41AB9" w:rsidRPr="00D41AB9" w:rsidRDefault="00D41AB9" w:rsidP="00D41AB9">
            <w:pPr>
              <w:rPr>
                <w:rFonts w:eastAsia="Times New Roman"/>
                <w:color w:val="000000"/>
                <w:sz w:val="18"/>
                <w:szCs w:val="18"/>
                <w:lang w:eastAsia="de-CH"/>
              </w:rPr>
            </w:pPr>
            <w:r w:rsidRPr="007F5745">
              <w:t>0.017</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1792C814" w14:textId="702CE5F1"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126F1E" w14:textId="565E795D" w:rsidR="00D41AB9" w:rsidRPr="00D41AB9" w:rsidRDefault="00D41AB9" w:rsidP="00D41AB9">
            <w:pPr>
              <w:rPr>
                <w:rFonts w:eastAsia="Times New Roman"/>
                <w:color w:val="000000"/>
                <w:sz w:val="18"/>
                <w:szCs w:val="18"/>
                <w:lang w:eastAsia="de-CH"/>
              </w:rPr>
            </w:pPr>
            <w:r w:rsidRPr="007F5745">
              <w:t>0.059</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F3DD984" w14:textId="46121C75"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CE9476" w14:textId="4017B1A5" w:rsidR="00D41AB9" w:rsidRPr="00D41AB9" w:rsidRDefault="00D41AB9" w:rsidP="00D41AB9">
            <w:pPr>
              <w:rPr>
                <w:rFonts w:eastAsia="Times New Roman"/>
                <w:color w:val="000000"/>
                <w:sz w:val="18"/>
                <w:szCs w:val="18"/>
                <w:lang w:eastAsia="de-CH"/>
              </w:rPr>
            </w:pPr>
            <w:r w:rsidRPr="007F5745">
              <w:t>0.049</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2A226835" w14:textId="6C8257F6"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047DF8" w14:textId="37185C60" w:rsidR="00D41AB9" w:rsidRPr="00D41AB9" w:rsidRDefault="00D41AB9" w:rsidP="00D41AB9">
            <w:pPr>
              <w:rPr>
                <w:rFonts w:eastAsia="Times New Roman"/>
                <w:color w:val="000000"/>
                <w:sz w:val="18"/>
                <w:szCs w:val="18"/>
                <w:lang w:eastAsia="de-CH"/>
              </w:rPr>
            </w:pPr>
            <w:r w:rsidRPr="007F5745">
              <w:t>0.058</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86135DD" w14:textId="5FBC74C4"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5C1D8C" w14:textId="17311844" w:rsidR="00D41AB9" w:rsidRPr="00D41AB9" w:rsidRDefault="00D41AB9" w:rsidP="00D41AB9">
            <w:pPr>
              <w:rPr>
                <w:rFonts w:eastAsia="Times New Roman"/>
                <w:color w:val="000000"/>
                <w:sz w:val="18"/>
                <w:szCs w:val="18"/>
                <w:lang w:eastAsia="de-CH"/>
              </w:rPr>
            </w:pPr>
            <w:r w:rsidRPr="007F5745">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E681E4" w14:textId="348901FF"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11CF3B" w14:textId="336F291C" w:rsidR="00D41AB9" w:rsidRPr="00D41AB9" w:rsidRDefault="00D41AB9" w:rsidP="00D41AB9">
            <w:pPr>
              <w:rPr>
                <w:rFonts w:eastAsia="Times New Roman"/>
                <w:color w:val="000000"/>
                <w:sz w:val="18"/>
                <w:szCs w:val="18"/>
                <w:lang w:eastAsia="de-CH"/>
              </w:rPr>
            </w:pPr>
            <w:r w:rsidRPr="007F5745">
              <w:t>0.009</w:t>
            </w:r>
          </w:p>
        </w:tc>
      </w:tr>
      <w:tr w:rsidR="00D41AB9" w:rsidRPr="00D41AB9" w14:paraId="2C391494" w14:textId="77777777" w:rsidTr="001F4615">
        <w:trPr>
          <w:trHeight w:val="302"/>
        </w:trPr>
        <w:tc>
          <w:tcPr>
            <w:tcW w:w="1790" w:type="dxa"/>
            <w:tcBorders>
              <w:right w:val="single" w:sz="4" w:space="0" w:color="auto"/>
            </w:tcBorders>
            <w:shd w:val="clear" w:color="auto" w:fill="auto"/>
            <w:noWrap/>
            <w:hideMark/>
          </w:tcPr>
          <w:p w14:paraId="57653A08" w14:textId="7EE11C4E"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1702A0F"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70A6388" w14:textId="538A35F3"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4992954" w14:textId="76BF4C8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D35BF4" w14:textId="3EE983E6"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517B4A59" w14:textId="068FBCD4"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E026B5" w14:textId="1C760AAE"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399039" w14:textId="3190ACFE"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5EA377" w14:textId="1877BCDE"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7FB1E504" w14:textId="2C8E9ADE"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ABD405" w14:textId="7CA16138"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68F1B089" w14:textId="79C9EF5E"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0E671E" w14:textId="7C8BB22A"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2969A3B" w14:textId="0744AE3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A782FB" w14:textId="6A10A70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589DD7" w14:textId="1CA10FE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AC25F6" w14:textId="445F050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3D87B4D4" w14:textId="77777777" w:rsidTr="001F4615">
        <w:trPr>
          <w:trHeight w:val="302"/>
        </w:trPr>
        <w:tc>
          <w:tcPr>
            <w:tcW w:w="1790" w:type="dxa"/>
            <w:tcBorders>
              <w:right w:val="single" w:sz="4" w:space="0" w:color="auto"/>
            </w:tcBorders>
            <w:shd w:val="clear" w:color="auto" w:fill="auto"/>
            <w:noWrap/>
            <w:hideMark/>
          </w:tcPr>
          <w:p w14:paraId="24D72CD0"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DDEE022" w14:textId="3A03D3AE"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A495783" w14:textId="0D02FE92"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0AAF0A72" w14:textId="06851745"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306052" w14:textId="657C6DED" w:rsidR="00D41AB9" w:rsidRPr="00D41AB9" w:rsidRDefault="00D41AB9" w:rsidP="00D41AB9">
            <w:pPr>
              <w:rPr>
                <w:rFonts w:eastAsia="Times New Roman"/>
                <w:color w:val="000000"/>
                <w:sz w:val="18"/>
                <w:szCs w:val="18"/>
                <w:lang w:eastAsia="de-CH"/>
              </w:rPr>
            </w:pPr>
            <w:r w:rsidRPr="007F5745">
              <w:t>0.01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72EC30BB" w14:textId="0CDFABA2"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167B61" w14:textId="454A0B28" w:rsidR="00D41AB9" w:rsidRPr="00D41AB9" w:rsidRDefault="00D41AB9" w:rsidP="00D41AB9">
            <w:pPr>
              <w:rPr>
                <w:rFonts w:eastAsia="Times New Roman"/>
                <w:color w:val="000000"/>
                <w:sz w:val="18"/>
                <w:szCs w:val="18"/>
                <w:lang w:eastAsia="de-CH"/>
              </w:rPr>
            </w:pPr>
            <w:r w:rsidRPr="007F5745">
              <w:t>0.03</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B882568" w14:textId="00EF4416"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0FF993" w14:textId="6EC17E47" w:rsidR="00D41AB9" w:rsidRPr="00D41AB9" w:rsidRDefault="00D41AB9" w:rsidP="00D41AB9">
            <w:pPr>
              <w:rPr>
                <w:rFonts w:eastAsia="Times New Roman"/>
                <w:color w:val="000000"/>
                <w:sz w:val="18"/>
                <w:szCs w:val="18"/>
                <w:lang w:eastAsia="de-CH"/>
              </w:rPr>
            </w:pPr>
            <w:r w:rsidRPr="007F5745">
              <w:t>0.022</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CE63A5E" w14:textId="47156B93"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5A0A4E" w14:textId="170C5250" w:rsidR="00D41AB9" w:rsidRPr="00D41AB9" w:rsidRDefault="00D41AB9" w:rsidP="00D41AB9">
            <w:pPr>
              <w:rPr>
                <w:rFonts w:eastAsia="Times New Roman"/>
                <w:color w:val="000000"/>
                <w:sz w:val="18"/>
                <w:szCs w:val="18"/>
                <w:lang w:eastAsia="de-CH"/>
              </w:rPr>
            </w:pPr>
            <w:r w:rsidRPr="007F5745">
              <w:t>0.026</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44A2A3B" w14:textId="7E7DDA22"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42CF61" w14:textId="02ECC568" w:rsidR="00D41AB9" w:rsidRPr="00D41AB9" w:rsidRDefault="00D41AB9" w:rsidP="00D41AB9">
            <w:pPr>
              <w:rPr>
                <w:rFonts w:eastAsia="Times New Roman"/>
                <w:color w:val="000000"/>
                <w:sz w:val="18"/>
                <w:szCs w:val="18"/>
                <w:lang w:eastAsia="de-CH"/>
              </w:rPr>
            </w:pPr>
            <w:r w:rsidRPr="007F5745">
              <w:t>0.009</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2A1AB40D" w14:textId="3A9692A5"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7A1B48" w14:textId="2207E5F4" w:rsidR="00D41AB9" w:rsidRPr="00D41AB9" w:rsidRDefault="00D41AB9" w:rsidP="00D41AB9">
            <w:pPr>
              <w:rPr>
                <w:rFonts w:eastAsia="Times New Roman"/>
                <w:color w:val="000000"/>
                <w:sz w:val="18"/>
                <w:szCs w:val="18"/>
                <w:lang w:eastAsia="de-CH"/>
              </w:rPr>
            </w:pPr>
            <w:r w:rsidRPr="007F5745">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757AB7" w14:textId="35F3734F"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5F184FD" w14:textId="016B44A3" w:rsidR="00D41AB9" w:rsidRPr="00D41AB9" w:rsidRDefault="00D41AB9" w:rsidP="00D41AB9">
            <w:pPr>
              <w:rPr>
                <w:rFonts w:eastAsia="Times New Roman"/>
                <w:color w:val="000000"/>
                <w:sz w:val="18"/>
                <w:szCs w:val="18"/>
                <w:lang w:eastAsia="de-CH"/>
              </w:rPr>
            </w:pPr>
            <w:r w:rsidRPr="007F5745">
              <w:t>0.014</w:t>
            </w:r>
          </w:p>
        </w:tc>
      </w:tr>
      <w:tr w:rsidR="00D41AB9" w:rsidRPr="00D41AB9" w14:paraId="63466DFF" w14:textId="77777777" w:rsidTr="001F4615">
        <w:trPr>
          <w:trHeight w:val="302"/>
        </w:trPr>
        <w:tc>
          <w:tcPr>
            <w:tcW w:w="1790" w:type="dxa"/>
            <w:tcBorders>
              <w:right w:val="single" w:sz="4" w:space="0" w:color="auto"/>
            </w:tcBorders>
            <w:shd w:val="clear" w:color="auto" w:fill="auto"/>
            <w:noWrap/>
            <w:hideMark/>
          </w:tcPr>
          <w:p w14:paraId="1A30F77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39270E3" w14:textId="05B091E4"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4019A72" w14:textId="713C5705"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4C8EC30E" w14:textId="542DE2E9"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DDE068" w14:textId="2766B8BF" w:rsidR="00D41AB9" w:rsidRPr="00D41AB9" w:rsidRDefault="00D41AB9" w:rsidP="00D41AB9">
            <w:pPr>
              <w:rPr>
                <w:rFonts w:eastAsia="Times New Roman"/>
                <w:color w:val="000000"/>
                <w:sz w:val="18"/>
                <w:szCs w:val="18"/>
                <w:lang w:eastAsia="de-CH"/>
              </w:rPr>
            </w:pPr>
            <w:r w:rsidRPr="007F5745">
              <w:t>0.0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29F6B3F9" w14:textId="2E7E3109"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632827" w14:textId="4568FFB5" w:rsidR="00D41AB9" w:rsidRPr="00D41AB9" w:rsidRDefault="00D41AB9" w:rsidP="00D41AB9">
            <w:pPr>
              <w:rPr>
                <w:rFonts w:eastAsia="Times New Roman"/>
                <w:color w:val="000000"/>
                <w:sz w:val="18"/>
                <w:szCs w:val="18"/>
                <w:lang w:eastAsia="de-CH"/>
              </w:rPr>
            </w:pPr>
            <w:r w:rsidRPr="007F5745">
              <w:t>0.02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F085210" w14:textId="29BD22A3"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40E6E2" w14:textId="43FCFBEF" w:rsidR="00D41AB9" w:rsidRPr="00D41AB9" w:rsidRDefault="00D41AB9" w:rsidP="00D41AB9">
            <w:pPr>
              <w:rPr>
                <w:rFonts w:eastAsia="Times New Roman"/>
                <w:color w:val="000000"/>
                <w:sz w:val="18"/>
                <w:szCs w:val="18"/>
                <w:lang w:eastAsia="de-CH"/>
              </w:rPr>
            </w:pPr>
            <w:r w:rsidRPr="007F5745">
              <w:t>0.033</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DE65959" w14:textId="1F8A713F"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FE7EBB" w14:textId="03589191" w:rsidR="00D41AB9" w:rsidRPr="00D41AB9" w:rsidRDefault="00D41AB9" w:rsidP="00D41AB9">
            <w:pPr>
              <w:rPr>
                <w:rFonts w:eastAsia="Times New Roman"/>
                <w:color w:val="000000"/>
                <w:sz w:val="18"/>
                <w:szCs w:val="18"/>
                <w:lang w:eastAsia="de-CH"/>
              </w:rPr>
            </w:pPr>
            <w:r w:rsidRPr="007F5745">
              <w:t>0.02</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65085C6" w14:textId="4301558D"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2905D4" w14:textId="0384AE5A" w:rsidR="00D41AB9" w:rsidRPr="00D41AB9" w:rsidRDefault="00D41AB9" w:rsidP="00D41AB9">
            <w:pPr>
              <w:rPr>
                <w:rFonts w:eastAsia="Times New Roman"/>
                <w:color w:val="000000"/>
                <w:sz w:val="18"/>
                <w:szCs w:val="18"/>
                <w:lang w:eastAsia="de-CH"/>
              </w:rPr>
            </w:pPr>
            <w:r w:rsidRPr="007F5745">
              <w:t>0.02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2D14418" w14:textId="606AB6E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2E41C3" w14:textId="2CB47BAD" w:rsidR="00D41AB9" w:rsidRPr="00D41AB9" w:rsidRDefault="00D41AB9" w:rsidP="00D41AB9">
            <w:pPr>
              <w:rPr>
                <w:rFonts w:eastAsia="Times New Roman"/>
                <w:color w:val="000000"/>
                <w:sz w:val="18"/>
                <w:szCs w:val="18"/>
                <w:lang w:eastAsia="de-CH"/>
              </w:rPr>
            </w:pPr>
            <w:r w:rsidRPr="007F5745">
              <w:t>0.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9D7EAD" w14:textId="57A32CEB"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18C76" w14:textId="3A2BD0F6" w:rsidR="00D41AB9" w:rsidRPr="00D41AB9" w:rsidRDefault="00D41AB9" w:rsidP="00D41AB9">
            <w:pPr>
              <w:rPr>
                <w:rFonts w:eastAsia="Times New Roman"/>
                <w:color w:val="000000"/>
                <w:sz w:val="18"/>
                <w:szCs w:val="18"/>
                <w:lang w:eastAsia="de-CH"/>
              </w:rPr>
            </w:pPr>
            <w:r w:rsidRPr="007F5745">
              <w:t>0.04</w:t>
            </w:r>
          </w:p>
        </w:tc>
      </w:tr>
      <w:tr w:rsidR="00D41AB9" w:rsidRPr="00D41AB9" w14:paraId="684E775C" w14:textId="77777777" w:rsidTr="001F4615">
        <w:trPr>
          <w:trHeight w:val="317"/>
        </w:trPr>
        <w:tc>
          <w:tcPr>
            <w:tcW w:w="1790" w:type="dxa"/>
            <w:tcBorders>
              <w:right w:val="single" w:sz="4" w:space="0" w:color="auto"/>
            </w:tcBorders>
            <w:shd w:val="clear" w:color="auto" w:fill="auto"/>
            <w:noWrap/>
            <w:hideMark/>
          </w:tcPr>
          <w:p w14:paraId="1FF6B56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6998A6E" w14:textId="0FEEA8D4"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B607447" w14:textId="2269DD76"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E59AB3A" w14:textId="0C247089" w:rsidR="00D41AB9" w:rsidRPr="00D41AB9" w:rsidRDefault="00D41AB9" w:rsidP="00D41AB9">
            <w:pPr>
              <w:rPr>
                <w:rFonts w:eastAsia="Times New Roman"/>
                <w:color w:val="000000"/>
                <w:sz w:val="18"/>
                <w:szCs w:val="18"/>
                <w:lang w:eastAsia="de-CH"/>
              </w:rPr>
            </w:pPr>
            <w:r w:rsidRPr="007F5745">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0A84F8" w14:textId="645EDFBF" w:rsidR="00D41AB9" w:rsidRPr="00D41AB9" w:rsidRDefault="00D41AB9" w:rsidP="00D41AB9">
            <w:pPr>
              <w:rPr>
                <w:rFonts w:eastAsia="Times New Roman"/>
                <w:color w:val="000000"/>
                <w:sz w:val="18"/>
                <w:szCs w:val="18"/>
                <w:lang w:eastAsia="de-CH"/>
              </w:rPr>
            </w:pPr>
            <w:r w:rsidRPr="007F5745">
              <w:t>0.03</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3B9C0113" w14:textId="5E056EAB"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20DCA" w14:textId="169AAB06" w:rsidR="00D41AB9" w:rsidRPr="00D41AB9" w:rsidRDefault="00D41AB9" w:rsidP="00D41AB9">
            <w:pPr>
              <w:rPr>
                <w:rFonts w:eastAsia="Times New Roman"/>
                <w:color w:val="000000"/>
                <w:sz w:val="18"/>
                <w:szCs w:val="18"/>
                <w:lang w:eastAsia="de-CH"/>
              </w:rPr>
            </w:pPr>
            <w:r w:rsidRPr="007F5745">
              <w:t>0.038</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D38010E" w14:textId="77B85F7F"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8D6DE5" w14:textId="31C1C92B" w:rsidR="00D41AB9" w:rsidRPr="00D41AB9" w:rsidRDefault="00D41AB9" w:rsidP="00D41AB9">
            <w:pPr>
              <w:rPr>
                <w:rFonts w:eastAsia="Times New Roman"/>
                <w:color w:val="000000"/>
                <w:sz w:val="18"/>
                <w:szCs w:val="18"/>
                <w:lang w:eastAsia="de-CH"/>
              </w:rPr>
            </w:pPr>
            <w:r w:rsidRPr="007F5745">
              <w:t>0.028</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14BDD51E" w14:textId="6824CCA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A59B17" w14:textId="44C963FD" w:rsidR="00D41AB9" w:rsidRPr="00D41AB9" w:rsidRDefault="00D41AB9" w:rsidP="00D41AB9">
            <w:pPr>
              <w:rPr>
                <w:rFonts w:eastAsia="Times New Roman"/>
                <w:color w:val="000000"/>
                <w:sz w:val="18"/>
                <w:szCs w:val="18"/>
                <w:lang w:eastAsia="de-CH"/>
              </w:rPr>
            </w:pPr>
            <w:r w:rsidRPr="007F5745">
              <w:t>0.03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593BAE3A" w14:textId="120FF171"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97BDFC" w14:textId="211C74C8" w:rsidR="00D41AB9" w:rsidRPr="00D41AB9" w:rsidRDefault="00D41AB9" w:rsidP="00D41AB9">
            <w:pPr>
              <w:rPr>
                <w:rFonts w:eastAsia="Times New Roman"/>
                <w:color w:val="000000"/>
                <w:sz w:val="18"/>
                <w:szCs w:val="18"/>
                <w:lang w:eastAsia="de-CH"/>
              </w:rPr>
            </w:pPr>
            <w:r w:rsidRPr="007F5745">
              <w:t>0.034</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1560615D" w14:textId="5DF2A48E"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83E715" w14:textId="4AE5DDEC" w:rsidR="00D41AB9" w:rsidRPr="00D41AB9" w:rsidRDefault="00D41AB9" w:rsidP="00D41AB9">
            <w:pPr>
              <w:rPr>
                <w:rFonts w:eastAsia="Times New Roman"/>
                <w:color w:val="000000"/>
                <w:sz w:val="18"/>
                <w:szCs w:val="18"/>
                <w:lang w:eastAsia="de-CH"/>
              </w:rPr>
            </w:pPr>
            <w:r w:rsidRPr="007F5745">
              <w:t>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44D03E" w14:textId="0BB8FEF4"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F5BC88" w14:textId="177DDF6F" w:rsidR="00D41AB9" w:rsidRPr="00D41AB9" w:rsidRDefault="00D41AB9" w:rsidP="00D41AB9">
            <w:pPr>
              <w:rPr>
                <w:rFonts w:eastAsia="Times New Roman"/>
                <w:color w:val="000000"/>
                <w:sz w:val="18"/>
                <w:szCs w:val="18"/>
                <w:lang w:eastAsia="de-CH"/>
              </w:rPr>
            </w:pPr>
            <w:r w:rsidRPr="007F5745">
              <w:t>0.013</w:t>
            </w:r>
          </w:p>
        </w:tc>
      </w:tr>
      <w:tr w:rsidR="00D41AB9" w:rsidRPr="00D41AB9" w14:paraId="47554F17" w14:textId="77777777" w:rsidTr="001F4615">
        <w:trPr>
          <w:trHeight w:val="302"/>
        </w:trPr>
        <w:tc>
          <w:tcPr>
            <w:tcW w:w="1790" w:type="dxa"/>
            <w:tcBorders>
              <w:right w:val="single" w:sz="4" w:space="0" w:color="auto"/>
            </w:tcBorders>
            <w:shd w:val="clear" w:color="auto" w:fill="auto"/>
            <w:noWrap/>
            <w:hideMark/>
          </w:tcPr>
          <w:p w14:paraId="2545E8FA" w14:textId="106CBC33"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078F8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19ACD8" w14:textId="66F188EE"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308B7E7" w14:textId="4EB7BC7C"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84063E" w14:textId="5A74CBAF"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33F02C86" w14:textId="7BC3E66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E8ECC5" w14:textId="7359CD0D"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45CFFE1C" w14:textId="77F519CF"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544905" w14:textId="4DC34778"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7821E48" w14:textId="3EFC8DD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D0855A" w14:textId="4DF18195"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B989554" w14:textId="70B2F90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A583DE" w14:textId="72E92C1A"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3C0B903" w14:textId="235DDFE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866802" w14:textId="11C42927"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50C5E1" w14:textId="10F7D726"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C42892" w14:textId="5F56B000"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CC91DAB" w14:textId="77777777" w:rsidTr="001F4615">
        <w:trPr>
          <w:trHeight w:val="302"/>
        </w:trPr>
        <w:tc>
          <w:tcPr>
            <w:tcW w:w="1790" w:type="dxa"/>
            <w:tcBorders>
              <w:right w:val="single" w:sz="4" w:space="0" w:color="auto"/>
            </w:tcBorders>
            <w:shd w:val="clear" w:color="auto" w:fill="auto"/>
            <w:noWrap/>
            <w:hideMark/>
          </w:tcPr>
          <w:p w14:paraId="2EC80E7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E05874" w14:textId="06581D61"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8AE36D3" w14:textId="2A47D242"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4E7A30F1" w14:textId="36724B0D"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B463CB" w14:textId="35B8BE13" w:rsidR="00D41AB9" w:rsidRPr="00D41AB9" w:rsidRDefault="00D41AB9" w:rsidP="00D41AB9">
            <w:pPr>
              <w:rPr>
                <w:rFonts w:eastAsia="Times New Roman"/>
                <w:color w:val="000000"/>
                <w:sz w:val="18"/>
                <w:szCs w:val="18"/>
                <w:lang w:eastAsia="de-CH"/>
              </w:rPr>
            </w:pPr>
            <w:r w:rsidRPr="007F5745">
              <w:t>0.021</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63653F35" w14:textId="179F2E14"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36B3A3" w14:textId="29C3B578" w:rsidR="00D41AB9" w:rsidRPr="00D41AB9" w:rsidRDefault="00D41AB9" w:rsidP="00D41AB9">
            <w:pPr>
              <w:rPr>
                <w:rFonts w:eastAsia="Times New Roman"/>
                <w:color w:val="000000"/>
                <w:sz w:val="18"/>
                <w:szCs w:val="18"/>
                <w:lang w:eastAsia="de-CH"/>
              </w:rPr>
            </w:pPr>
            <w:r w:rsidRPr="007F5745">
              <w:t>0.00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539656D2" w14:textId="598F8523"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8D91A0" w14:textId="217E85C3" w:rsidR="00D41AB9" w:rsidRPr="00D41AB9" w:rsidRDefault="00D41AB9" w:rsidP="00D41AB9">
            <w:pPr>
              <w:rPr>
                <w:rFonts w:eastAsia="Times New Roman"/>
                <w:color w:val="000000"/>
                <w:sz w:val="18"/>
                <w:szCs w:val="18"/>
                <w:lang w:eastAsia="de-CH"/>
              </w:rPr>
            </w:pPr>
            <w:r w:rsidRPr="007F5745">
              <w:t>0.012</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57189113" w14:textId="23250F9D"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825998" w14:textId="0291CCE5" w:rsidR="00D41AB9" w:rsidRPr="00D41AB9" w:rsidRDefault="00D41AB9" w:rsidP="00D41AB9">
            <w:pPr>
              <w:rPr>
                <w:rFonts w:eastAsia="Times New Roman"/>
                <w:color w:val="000000"/>
                <w:sz w:val="18"/>
                <w:szCs w:val="18"/>
                <w:lang w:eastAsia="de-CH"/>
              </w:rPr>
            </w:pPr>
            <w:r w:rsidRPr="007F5745">
              <w:t>0.023</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77B4184C" w14:textId="53ED7A84"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51405" w14:textId="0DE553BD" w:rsidR="00D41AB9" w:rsidRPr="00D41AB9" w:rsidRDefault="00D41AB9" w:rsidP="00D41AB9">
            <w:pPr>
              <w:rPr>
                <w:rFonts w:eastAsia="Times New Roman"/>
                <w:color w:val="000000"/>
                <w:sz w:val="18"/>
                <w:szCs w:val="18"/>
                <w:lang w:eastAsia="de-CH"/>
              </w:rPr>
            </w:pPr>
            <w:r w:rsidRPr="007F5745">
              <w:t>0.019</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AADD9C2" w14:textId="34F300B9"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87CE6E" w14:textId="773572DE" w:rsidR="00D41AB9" w:rsidRPr="00D41AB9" w:rsidRDefault="00D41AB9" w:rsidP="00D41AB9">
            <w:pPr>
              <w:rPr>
                <w:rFonts w:eastAsia="Times New Roman"/>
                <w:color w:val="000000"/>
                <w:sz w:val="18"/>
                <w:szCs w:val="18"/>
                <w:lang w:eastAsia="de-CH"/>
              </w:rPr>
            </w:pPr>
            <w:r w:rsidRPr="007F5745">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071B77" w14:textId="723AF549"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B58557" w14:textId="019AC40F" w:rsidR="00D41AB9" w:rsidRPr="00D41AB9" w:rsidRDefault="00D41AB9" w:rsidP="00D41AB9">
            <w:pPr>
              <w:rPr>
                <w:rFonts w:eastAsia="Times New Roman"/>
                <w:color w:val="000000"/>
                <w:sz w:val="18"/>
                <w:szCs w:val="18"/>
                <w:lang w:eastAsia="de-CH"/>
              </w:rPr>
            </w:pPr>
            <w:r w:rsidRPr="007F5745">
              <w:t>0.017</w:t>
            </w:r>
          </w:p>
        </w:tc>
      </w:tr>
      <w:tr w:rsidR="00D41AB9" w:rsidRPr="00D41AB9" w14:paraId="42E38CDE" w14:textId="77777777" w:rsidTr="001F4615">
        <w:trPr>
          <w:trHeight w:val="302"/>
        </w:trPr>
        <w:tc>
          <w:tcPr>
            <w:tcW w:w="1790" w:type="dxa"/>
            <w:tcBorders>
              <w:right w:val="single" w:sz="4" w:space="0" w:color="auto"/>
            </w:tcBorders>
            <w:shd w:val="clear" w:color="auto" w:fill="auto"/>
            <w:noWrap/>
            <w:hideMark/>
          </w:tcPr>
          <w:p w14:paraId="6A83F26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F7259E" w14:textId="6AB92D23"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E6B1430" w14:textId="37B235D3" w:rsidR="00D41AB9" w:rsidRPr="00D41AB9" w:rsidRDefault="00D41AB9" w:rsidP="00D41AB9">
            <w:pPr>
              <w:rPr>
                <w:rFonts w:eastAsia="Times New Roman"/>
                <w:color w:val="000000"/>
                <w:sz w:val="18"/>
                <w:szCs w:val="18"/>
                <w:lang w:eastAsia="de-CH"/>
              </w:rPr>
            </w:pPr>
            <w:r w:rsidRPr="007F5745">
              <w:t>0.32</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2CF23D98" w14:textId="6B12A93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31C6FC" w14:textId="0C0E69EC" w:rsidR="00D41AB9" w:rsidRPr="00D41AB9" w:rsidRDefault="00D41AB9" w:rsidP="00D41AB9">
            <w:pPr>
              <w:rPr>
                <w:rFonts w:eastAsia="Times New Roman"/>
                <w:color w:val="000000"/>
                <w:sz w:val="18"/>
                <w:szCs w:val="18"/>
                <w:lang w:eastAsia="de-CH"/>
              </w:rPr>
            </w:pPr>
            <w:r w:rsidRPr="007F5745">
              <w:t>0.047</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64AB986C" w14:textId="12000F1C"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035023" w14:textId="4FD31092" w:rsidR="00D41AB9" w:rsidRPr="00D41AB9" w:rsidRDefault="00D41AB9" w:rsidP="00D41AB9">
            <w:pPr>
              <w:rPr>
                <w:rFonts w:eastAsia="Times New Roman"/>
                <w:color w:val="000000"/>
                <w:sz w:val="18"/>
                <w:szCs w:val="18"/>
                <w:lang w:eastAsia="de-CH"/>
              </w:rPr>
            </w:pPr>
            <w:r w:rsidRPr="007F5745">
              <w:t>0.034</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68260D94" w14:textId="109EAC8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E3CFD1" w14:textId="3E4F7A54" w:rsidR="00D41AB9" w:rsidRPr="00D41AB9" w:rsidRDefault="00D41AB9" w:rsidP="00D41AB9">
            <w:pPr>
              <w:rPr>
                <w:rFonts w:eastAsia="Times New Roman"/>
                <w:color w:val="000000"/>
                <w:sz w:val="18"/>
                <w:szCs w:val="18"/>
                <w:lang w:eastAsia="de-CH"/>
              </w:rPr>
            </w:pPr>
            <w:r w:rsidRPr="007F5745">
              <w:t>0.017</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3CA851BA" w14:textId="570F8A25"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542D61" w14:textId="7A3AB463" w:rsidR="00D41AB9" w:rsidRPr="00D41AB9" w:rsidRDefault="00D41AB9" w:rsidP="00D41AB9">
            <w:pPr>
              <w:rPr>
                <w:rFonts w:eastAsia="Times New Roman"/>
                <w:color w:val="000000"/>
                <w:sz w:val="18"/>
                <w:szCs w:val="18"/>
                <w:lang w:eastAsia="de-CH"/>
              </w:rPr>
            </w:pPr>
            <w:r w:rsidRPr="007F5745">
              <w:t>0.01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585DAFCA" w14:textId="31794F29"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2DB226" w14:textId="1B696A11" w:rsidR="00D41AB9" w:rsidRPr="00D41AB9" w:rsidRDefault="00D41AB9" w:rsidP="00D41AB9">
            <w:pPr>
              <w:rPr>
                <w:rFonts w:eastAsia="Times New Roman"/>
                <w:color w:val="000000"/>
                <w:sz w:val="18"/>
                <w:szCs w:val="18"/>
                <w:lang w:eastAsia="de-CH"/>
              </w:rPr>
            </w:pPr>
            <w:r w:rsidRPr="007F5745">
              <w:t>0.017</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7D182681" w14:textId="236BC5B2" w:rsidR="00D41AB9" w:rsidRPr="00D41AB9" w:rsidRDefault="00D41AB9" w:rsidP="00D41AB9">
            <w:pPr>
              <w:rPr>
                <w:rFonts w:eastAsia="Times New Roman"/>
                <w:color w:val="000000"/>
                <w:sz w:val="18"/>
                <w:szCs w:val="18"/>
                <w:lang w:eastAsia="de-CH"/>
              </w:rPr>
            </w:pPr>
            <w:r w:rsidRPr="007F5745">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8A26BD" w14:textId="2BA06466" w:rsidR="00D41AB9" w:rsidRPr="00D41AB9" w:rsidRDefault="00D41AB9" w:rsidP="00D41AB9">
            <w:pPr>
              <w:rPr>
                <w:rFonts w:eastAsia="Times New Roman"/>
                <w:color w:val="000000"/>
                <w:sz w:val="18"/>
                <w:szCs w:val="18"/>
                <w:lang w:eastAsia="de-CH"/>
              </w:rPr>
            </w:pPr>
            <w:r w:rsidRPr="007F5745">
              <w:t>0.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FCEE83" w14:textId="657E6028" w:rsidR="00D41AB9" w:rsidRPr="00D41AB9" w:rsidRDefault="00D41AB9" w:rsidP="00D41AB9">
            <w:pPr>
              <w:rPr>
                <w:rFonts w:eastAsia="Times New Roman"/>
                <w:color w:val="000000"/>
                <w:sz w:val="18"/>
                <w:szCs w:val="18"/>
                <w:lang w:eastAsia="de-CH"/>
              </w:rPr>
            </w:pPr>
            <w:r w:rsidRPr="007F5745">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56E6DE" w14:textId="5FC5A500" w:rsidR="00D41AB9" w:rsidRPr="00D41AB9" w:rsidRDefault="00D41AB9" w:rsidP="00D41AB9">
            <w:pPr>
              <w:rPr>
                <w:rFonts w:eastAsia="Times New Roman"/>
                <w:color w:val="000000"/>
                <w:sz w:val="18"/>
                <w:szCs w:val="18"/>
                <w:lang w:eastAsia="de-CH"/>
              </w:rPr>
            </w:pPr>
            <w:r w:rsidRPr="007F5745">
              <w:t>0.01</w:t>
            </w:r>
          </w:p>
        </w:tc>
      </w:tr>
      <w:tr w:rsidR="00D41AB9" w:rsidRPr="00D41AB9" w14:paraId="4D08C393" w14:textId="77777777" w:rsidTr="001F4615">
        <w:trPr>
          <w:trHeight w:val="317"/>
        </w:trPr>
        <w:tc>
          <w:tcPr>
            <w:tcW w:w="1790" w:type="dxa"/>
            <w:tcBorders>
              <w:right w:val="single" w:sz="4" w:space="0" w:color="auto"/>
            </w:tcBorders>
            <w:shd w:val="clear" w:color="auto" w:fill="auto"/>
            <w:noWrap/>
            <w:hideMark/>
          </w:tcPr>
          <w:p w14:paraId="2E9FFFA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1FB628" w14:textId="13ECF3A7"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A9C0C7A" w14:textId="74F121CC"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6F976608" w14:textId="66180F84"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322636" w14:textId="6E15BC8F" w:rsidR="00D41AB9" w:rsidRPr="00D41AB9" w:rsidRDefault="00D41AB9" w:rsidP="00D41AB9">
            <w:pPr>
              <w:rPr>
                <w:rFonts w:eastAsia="Times New Roman"/>
                <w:color w:val="000000"/>
                <w:sz w:val="18"/>
                <w:szCs w:val="18"/>
                <w:lang w:eastAsia="de-CH"/>
              </w:rPr>
            </w:pPr>
            <w:r w:rsidRPr="007F5745">
              <w:t>0.032</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04F0AF47" w14:textId="4E2A8581"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80D91D" w14:textId="3A4B990E" w:rsidR="00D41AB9" w:rsidRPr="00D41AB9" w:rsidRDefault="00D41AB9" w:rsidP="00D41AB9">
            <w:pPr>
              <w:rPr>
                <w:rFonts w:eastAsia="Times New Roman"/>
                <w:color w:val="000000"/>
                <w:sz w:val="18"/>
                <w:szCs w:val="18"/>
                <w:lang w:eastAsia="de-CH"/>
              </w:rPr>
            </w:pPr>
            <w:r w:rsidRPr="007F5745">
              <w:t>0.057</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0A15E85C" w14:textId="6489B8E1"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7FB517" w14:textId="4C0E3310" w:rsidR="00D41AB9" w:rsidRPr="00D41AB9" w:rsidRDefault="00D41AB9" w:rsidP="00D41AB9">
            <w:pPr>
              <w:rPr>
                <w:rFonts w:eastAsia="Times New Roman"/>
                <w:color w:val="000000"/>
                <w:sz w:val="18"/>
                <w:szCs w:val="18"/>
                <w:lang w:eastAsia="de-CH"/>
              </w:rPr>
            </w:pPr>
            <w:r w:rsidRPr="007F5745">
              <w:t>0.0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52F885" w14:textId="71D411FA"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14AC87" w14:textId="172162B1" w:rsidR="00D41AB9" w:rsidRPr="00D41AB9" w:rsidRDefault="00D41AB9" w:rsidP="00D41AB9">
            <w:pPr>
              <w:rPr>
                <w:rFonts w:eastAsia="Times New Roman"/>
                <w:color w:val="000000"/>
                <w:sz w:val="18"/>
                <w:szCs w:val="18"/>
                <w:lang w:eastAsia="de-CH"/>
              </w:rPr>
            </w:pPr>
            <w:r w:rsidRPr="007F5745">
              <w:t>0.028</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1D2BA950" w14:textId="37E345CB"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0B15B1" w14:textId="0ABB1E58" w:rsidR="00D41AB9" w:rsidRPr="00D41AB9" w:rsidRDefault="00D41AB9" w:rsidP="00D41AB9">
            <w:pPr>
              <w:rPr>
                <w:rFonts w:eastAsia="Times New Roman"/>
                <w:color w:val="000000"/>
                <w:sz w:val="18"/>
                <w:szCs w:val="18"/>
                <w:lang w:eastAsia="de-CH"/>
              </w:rPr>
            </w:pPr>
            <w:r w:rsidRPr="007F5745">
              <w:t>0.006</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574BE08B" w14:textId="3DD23CE6"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F22C02" w14:textId="056A8079" w:rsidR="00D41AB9" w:rsidRPr="00D41AB9" w:rsidRDefault="00D41AB9" w:rsidP="00D41AB9">
            <w:pPr>
              <w:rPr>
                <w:rFonts w:eastAsia="Times New Roman"/>
                <w:color w:val="000000"/>
                <w:sz w:val="18"/>
                <w:szCs w:val="18"/>
                <w:lang w:eastAsia="de-CH"/>
              </w:rPr>
            </w:pPr>
            <w:r w:rsidRPr="007F5745">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8F17B4" w14:textId="678F31B4" w:rsidR="00D41AB9" w:rsidRPr="00D41AB9" w:rsidRDefault="00D41AB9" w:rsidP="00D41AB9">
            <w:pPr>
              <w:rPr>
                <w:rFonts w:eastAsia="Times New Roman"/>
                <w:color w:val="000000"/>
                <w:sz w:val="18"/>
                <w:szCs w:val="18"/>
                <w:lang w:eastAsia="de-CH"/>
              </w:rPr>
            </w:pPr>
            <w:r w:rsidRPr="007F5745">
              <w:t>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8D1919" w14:textId="7C4811C0" w:rsidR="00D41AB9" w:rsidRPr="00D41AB9" w:rsidRDefault="00D41AB9" w:rsidP="00D41AB9">
            <w:pPr>
              <w:rPr>
                <w:rFonts w:eastAsia="Times New Roman"/>
                <w:color w:val="000000"/>
                <w:sz w:val="18"/>
                <w:szCs w:val="18"/>
                <w:lang w:eastAsia="de-CH"/>
              </w:rPr>
            </w:pPr>
            <w:r w:rsidRPr="007F5745">
              <w:t>0.046</w:t>
            </w:r>
          </w:p>
        </w:tc>
      </w:tr>
      <w:tr w:rsidR="00D41AB9" w:rsidRPr="00D41AB9" w14:paraId="6D0DBD09" w14:textId="77777777" w:rsidTr="001F4615">
        <w:trPr>
          <w:trHeight w:val="302"/>
        </w:trPr>
        <w:tc>
          <w:tcPr>
            <w:tcW w:w="1790" w:type="dxa"/>
            <w:tcBorders>
              <w:right w:val="single" w:sz="4" w:space="0" w:color="auto"/>
            </w:tcBorders>
            <w:shd w:val="clear" w:color="auto" w:fill="auto"/>
            <w:noWrap/>
            <w:hideMark/>
          </w:tcPr>
          <w:p w14:paraId="6443C307" w14:textId="24D54B5B"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69DE193"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1E38BCF" w14:textId="371965C0" w:rsidR="00D41AB9" w:rsidRPr="00D41AB9" w:rsidRDefault="00D41AB9" w:rsidP="00D41AB9">
            <w:pPr>
              <w:rPr>
                <w:rFonts w:eastAsia="Times New Roman"/>
                <w:b/>
                <w:color w:val="000000"/>
                <w:sz w:val="18"/>
                <w:szCs w:val="18"/>
                <w:lang w:eastAsia="de-CH"/>
              </w:rPr>
            </w:pPr>
            <w:r w:rsidRPr="00D41AB9">
              <w:rPr>
                <w:b/>
              </w:rPr>
              <w:t>Baseline</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1776202" w14:textId="03384FB9"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F7D073" w14:textId="0316D1E0" w:rsidR="00D41AB9" w:rsidRPr="00D41AB9" w:rsidRDefault="00D41AB9" w:rsidP="00D41AB9">
            <w:pPr>
              <w:rPr>
                <w:rFonts w:eastAsia="Times New Roman"/>
                <w:b/>
                <w:color w:val="000000"/>
                <w:sz w:val="18"/>
                <w:szCs w:val="18"/>
                <w:lang w:eastAsia="de-CH"/>
              </w:rPr>
            </w:pPr>
            <w:r w:rsidRPr="00D41AB9">
              <w:rPr>
                <w:b/>
              </w:rPr>
              <w:t>std</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1D04B0EF" w14:textId="0AF844A5"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047CB1" w14:textId="2802232F" w:rsidR="00D41AB9" w:rsidRPr="00D41AB9" w:rsidRDefault="00D41AB9" w:rsidP="00D41AB9">
            <w:pPr>
              <w:rPr>
                <w:rFonts w:eastAsia="Times New Roman"/>
                <w:b/>
                <w:color w:val="000000"/>
                <w:sz w:val="18"/>
                <w:szCs w:val="18"/>
                <w:lang w:eastAsia="de-CH"/>
              </w:rPr>
            </w:pPr>
            <w:r w:rsidRPr="00D41AB9">
              <w:rPr>
                <w:b/>
              </w:rPr>
              <w:t>std</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3F307129" w14:textId="7DCC4870"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20A16" w14:textId="2EA7B34D" w:rsidR="00D41AB9" w:rsidRPr="00D41AB9" w:rsidRDefault="00D41AB9" w:rsidP="00D41AB9">
            <w:pPr>
              <w:rPr>
                <w:rFonts w:eastAsia="Times New Roman"/>
                <w:b/>
                <w:color w:val="000000"/>
                <w:sz w:val="18"/>
                <w:szCs w:val="18"/>
                <w:lang w:eastAsia="de-CH"/>
              </w:rPr>
            </w:pPr>
            <w:r w:rsidRPr="00D41AB9">
              <w:rPr>
                <w:b/>
              </w:rPr>
              <w:t>std</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71F9BFD0" w14:textId="0E252F67"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4075E4" w14:textId="43BF8830" w:rsidR="00D41AB9" w:rsidRPr="00D41AB9" w:rsidRDefault="00D41AB9" w:rsidP="00D41AB9">
            <w:pPr>
              <w:rPr>
                <w:rFonts w:eastAsia="Times New Roman"/>
                <w:b/>
                <w:color w:val="000000"/>
                <w:sz w:val="18"/>
                <w:szCs w:val="18"/>
                <w:lang w:eastAsia="de-CH"/>
              </w:rPr>
            </w:pPr>
            <w:r w:rsidRPr="00D41AB9">
              <w:rPr>
                <w:b/>
              </w:rPr>
              <w:t>std</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64F771E2" w14:textId="7BCB3C76"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D8E4F0" w14:textId="04FBF411" w:rsidR="00D41AB9" w:rsidRPr="00D41AB9" w:rsidRDefault="00D41AB9" w:rsidP="00D41AB9">
            <w:pPr>
              <w:rPr>
                <w:rFonts w:eastAsia="Times New Roman"/>
                <w:b/>
                <w:color w:val="000000"/>
                <w:sz w:val="18"/>
                <w:szCs w:val="18"/>
                <w:lang w:eastAsia="de-CH"/>
              </w:rPr>
            </w:pPr>
            <w:r w:rsidRPr="00D41AB9">
              <w:rPr>
                <w:b/>
              </w:rPr>
              <w:t>std</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2D38C00" w14:textId="2AEF3BA1"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AEBA68" w14:textId="4965629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3222E3" w14:textId="60A2867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714917" w14:textId="0AD8376A"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C627B9B" w14:textId="77777777" w:rsidTr="001F4615">
        <w:trPr>
          <w:trHeight w:val="302"/>
        </w:trPr>
        <w:tc>
          <w:tcPr>
            <w:tcW w:w="1790" w:type="dxa"/>
            <w:tcBorders>
              <w:right w:val="single" w:sz="4" w:space="0" w:color="auto"/>
            </w:tcBorders>
            <w:shd w:val="clear" w:color="auto" w:fill="auto"/>
            <w:noWrap/>
            <w:hideMark/>
          </w:tcPr>
          <w:p w14:paraId="4319FFA0"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770729E" w14:textId="602AC40E" w:rsidR="00D41AB9" w:rsidRPr="00D41AB9" w:rsidRDefault="00D41AB9" w:rsidP="00D41AB9">
            <w:pPr>
              <w:rPr>
                <w:rFonts w:eastAsia="Times New Roman"/>
                <w:color w:val="000000"/>
                <w:sz w:val="18"/>
                <w:szCs w:val="18"/>
                <w:lang w:eastAsia="de-CH"/>
              </w:rPr>
            </w:pPr>
            <w:r w:rsidRPr="007F5745">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E9FAE8" w14:textId="77F1C258" w:rsidR="00D41AB9" w:rsidRPr="00D41AB9" w:rsidRDefault="00D41AB9" w:rsidP="00D41AB9">
            <w:pPr>
              <w:rPr>
                <w:rFonts w:eastAsia="Times New Roman"/>
                <w:color w:val="000000"/>
                <w:sz w:val="18"/>
                <w:szCs w:val="18"/>
                <w:lang w:eastAsia="de-CH"/>
              </w:rPr>
            </w:pPr>
            <w:r w:rsidRPr="007F5745">
              <w:t>0.24</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1E4B5227" w14:textId="3CA59876"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9B5AAA" w14:textId="4280EA63" w:rsidR="00D41AB9" w:rsidRPr="00D41AB9" w:rsidRDefault="00D41AB9" w:rsidP="00D41AB9">
            <w:pPr>
              <w:rPr>
                <w:rFonts w:eastAsia="Times New Roman"/>
                <w:color w:val="000000"/>
                <w:sz w:val="18"/>
                <w:szCs w:val="18"/>
                <w:lang w:eastAsia="de-CH"/>
              </w:rPr>
            </w:pPr>
            <w:r w:rsidRPr="007F5745">
              <w:t>0.019</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44F203F3" w14:textId="0892F001"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38E531A" w14:textId="1F9ED7A1" w:rsidR="00D41AB9" w:rsidRPr="00D41AB9" w:rsidRDefault="00D41AB9" w:rsidP="00D41AB9">
            <w:pPr>
              <w:rPr>
                <w:rFonts w:eastAsia="Times New Roman"/>
                <w:color w:val="000000"/>
                <w:sz w:val="18"/>
                <w:szCs w:val="18"/>
                <w:lang w:eastAsia="de-CH"/>
              </w:rPr>
            </w:pPr>
            <w:r w:rsidRPr="007F5745">
              <w:t>0.015</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5616CD68" w14:textId="74B47917"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D2FB21" w14:textId="0837BD74" w:rsidR="00D41AB9" w:rsidRPr="00D41AB9" w:rsidRDefault="00D41AB9" w:rsidP="00D41AB9">
            <w:pPr>
              <w:rPr>
                <w:rFonts w:eastAsia="Times New Roman"/>
                <w:color w:val="000000"/>
                <w:sz w:val="18"/>
                <w:szCs w:val="18"/>
                <w:lang w:eastAsia="de-CH"/>
              </w:rPr>
            </w:pPr>
            <w:r w:rsidRPr="007F5745">
              <w:t>0.003</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0FF8ED7E" w14:textId="0B231210"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BBBFB5" w14:textId="3F3F727E" w:rsidR="00D41AB9" w:rsidRPr="00D41AB9" w:rsidRDefault="00D41AB9" w:rsidP="00D41AB9">
            <w:pPr>
              <w:rPr>
                <w:rFonts w:eastAsia="Times New Roman"/>
                <w:color w:val="000000"/>
                <w:sz w:val="18"/>
                <w:szCs w:val="18"/>
                <w:lang w:eastAsia="de-CH"/>
              </w:rPr>
            </w:pPr>
            <w:r w:rsidRPr="007F5745">
              <w:t>0.031</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4CB660CA" w14:textId="3A33E087" w:rsidR="00D41AB9" w:rsidRPr="00D41AB9" w:rsidRDefault="00D41AB9" w:rsidP="00D41AB9">
            <w:pPr>
              <w:rPr>
                <w:rFonts w:eastAsia="Times New Roman"/>
                <w:color w:val="000000"/>
                <w:sz w:val="18"/>
                <w:szCs w:val="18"/>
                <w:lang w:eastAsia="de-CH"/>
              </w:rPr>
            </w:pPr>
            <w:r w:rsidRPr="007F5745">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ABFDA7" w14:textId="7A99EBB2" w:rsidR="00D41AB9" w:rsidRPr="00D41AB9" w:rsidRDefault="00D41AB9" w:rsidP="00D41AB9">
            <w:pPr>
              <w:rPr>
                <w:rFonts w:eastAsia="Times New Roman"/>
                <w:color w:val="000000"/>
                <w:sz w:val="18"/>
                <w:szCs w:val="18"/>
                <w:lang w:eastAsia="de-CH"/>
              </w:rPr>
            </w:pPr>
            <w:r w:rsidRPr="007F5745">
              <w:t>0.055</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02EA218" w14:textId="177AC9C2"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0D55EC" w14:textId="3C4E62F2" w:rsidR="00D41AB9" w:rsidRPr="00D41AB9" w:rsidRDefault="00D41AB9" w:rsidP="00D41AB9">
            <w:pPr>
              <w:rPr>
                <w:rFonts w:eastAsia="Times New Roman"/>
                <w:color w:val="000000"/>
                <w:sz w:val="18"/>
                <w:szCs w:val="18"/>
                <w:lang w:eastAsia="de-CH"/>
              </w:rPr>
            </w:pPr>
            <w:r w:rsidRPr="007F5745">
              <w:t>0.03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A62B75" w14:textId="1DC6A6AF" w:rsidR="00D41AB9" w:rsidRPr="00D41AB9" w:rsidRDefault="00D41AB9" w:rsidP="00D41AB9">
            <w:pPr>
              <w:rPr>
                <w:rFonts w:eastAsia="Times New Roman"/>
                <w:color w:val="000000"/>
                <w:sz w:val="18"/>
                <w:szCs w:val="18"/>
                <w:lang w:eastAsia="de-CH"/>
              </w:rPr>
            </w:pPr>
            <w:r w:rsidRPr="007F5745">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DDF090" w14:textId="229C76C2" w:rsidR="00D41AB9" w:rsidRPr="00D41AB9" w:rsidRDefault="00D41AB9" w:rsidP="00D41AB9">
            <w:pPr>
              <w:rPr>
                <w:rFonts w:eastAsia="Times New Roman"/>
                <w:color w:val="000000"/>
                <w:sz w:val="18"/>
                <w:szCs w:val="18"/>
                <w:lang w:eastAsia="de-CH"/>
              </w:rPr>
            </w:pPr>
            <w:r w:rsidRPr="007F5745">
              <w:t>0.013</w:t>
            </w:r>
          </w:p>
        </w:tc>
      </w:tr>
      <w:tr w:rsidR="00D41AB9" w:rsidRPr="00D41AB9" w14:paraId="6FA6DFD1" w14:textId="77777777" w:rsidTr="001F4615">
        <w:trPr>
          <w:trHeight w:val="302"/>
        </w:trPr>
        <w:tc>
          <w:tcPr>
            <w:tcW w:w="1790" w:type="dxa"/>
            <w:tcBorders>
              <w:right w:val="single" w:sz="4" w:space="0" w:color="auto"/>
            </w:tcBorders>
            <w:shd w:val="clear" w:color="auto" w:fill="auto"/>
            <w:noWrap/>
            <w:hideMark/>
          </w:tcPr>
          <w:p w14:paraId="692CEB7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B51D4F9" w14:textId="6B106594" w:rsidR="00D41AB9" w:rsidRPr="00D41AB9" w:rsidRDefault="00D41AB9" w:rsidP="00D41AB9">
            <w:pPr>
              <w:rPr>
                <w:rFonts w:eastAsia="Times New Roman"/>
                <w:color w:val="000000"/>
                <w:sz w:val="18"/>
                <w:szCs w:val="18"/>
                <w:lang w:eastAsia="de-CH"/>
              </w:rPr>
            </w:pPr>
            <w:r w:rsidRPr="007F5745">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D643CC3" w14:textId="3534608C" w:rsidR="00D41AB9" w:rsidRPr="00D41AB9" w:rsidRDefault="00D41AB9" w:rsidP="00D41AB9">
            <w:pPr>
              <w:rPr>
                <w:rFonts w:eastAsia="Times New Roman"/>
                <w:color w:val="000000"/>
                <w:sz w:val="18"/>
                <w:szCs w:val="18"/>
                <w:lang w:eastAsia="de-CH"/>
              </w:rPr>
            </w:pPr>
            <w:r w:rsidRPr="007F5745">
              <w:t>0.33</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597BB252" w14:textId="0D78C23C"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74D771" w14:textId="26D5453D" w:rsidR="00D41AB9" w:rsidRPr="00D41AB9" w:rsidRDefault="00D41AB9" w:rsidP="00D41AB9">
            <w:pPr>
              <w:rPr>
                <w:rFonts w:eastAsia="Times New Roman"/>
                <w:color w:val="000000"/>
                <w:sz w:val="18"/>
                <w:szCs w:val="18"/>
                <w:lang w:eastAsia="de-CH"/>
              </w:rPr>
            </w:pPr>
            <w:r w:rsidRPr="007F5745">
              <w:t>0.039</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1279FA39" w14:textId="1CA783C9" w:rsidR="00D41AB9" w:rsidRPr="00D41AB9" w:rsidRDefault="00D41AB9" w:rsidP="00D41AB9">
            <w:pPr>
              <w:rPr>
                <w:rFonts w:eastAsia="Times New Roman"/>
                <w:color w:val="000000"/>
                <w:sz w:val="18"/>
                <w:szCs w:val="18"/>
                <w:lang w:eastAsia="de-CH"/>
              </w:rPr>
            </w:pPr>
            <w:r w:rsidRPr="007F5745">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810D09" w14:textId="3F72A3A7" w:rsidR="00D41AB9" w:rsidRPr="00D41AB9" w:rsidRDefault="00D41AB9" w:rsidP="00D41AB9">
            <w:pPr>
              <w:rPr>
                <w:rFonts w:eastAsia="Times New Roman"/>
                <w:color w:val="000000"/>
                <w:sz w:val="18"/>
                <w:szCs w:val="18"/>
                <w:lang w:eastAsia="de-CH"/>
              </w:rPr>
            </w:pPr>
            <w:r w:rsidRPr="007F5745">
              <w:t>0.042</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2DDDF22E" w14:textId="24344DAA"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A0955F" w14:textId="2196C5EF" w:rsidR="00D41AB9" w:rsidRPr="00D41AB9" w:rsidRDefault="00D41AB9" w:rsidP="00D41AB9">
            <w:pPr>
              <w:rPr>
                <w:rFonts w:eastAsia="Times New Roman"/>
                <w:color w:val="000000"/>
                <w:sz w:val="18"/>
                <w:szCs w:val="18"/>
                <w:lang w:eastAsia="de-CH"/>
              </w:rPr>
            </w:pPr>
            <w:r w:rsidRPr="007F5745">
              <w:t>0.01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498F1C00" w14:textId="5BA5DFAD"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321893" w14:textId="0512FB87" w:rsidR="00D41AB9" w:rsidRPr="00D41AB9" w:rsidRDefault="00D41AB9" w:rsidP="00D41AB9">
            <w:pPr>
              <w:rPr>
                <w:rFonts w:eastAsia="Times New Roman"/>
                <w:color w:val="000000"/>
                <w:sz w:val="18"/>
                <w:szCs w:val="18"/>
                <w:lang w:eastAsia="de-CH"/>
              </w:rPr>
            </w:pPr>
            <w:r w:rsidRPr="007F5745">
              <w:t>0.025</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26E57A73" w14:textId="1E08C456" w:rsidR="00D41AB9" w:rsidRPr="00D41AB9" w:rsidRDefault="00D41AB9" w:rsidP="00D41AB9">
            <w:pPr>
              <w:rPr>
                <w:rFonts w:eastAsia="Times New Roman"/>
                <w:color w:val="000000"/>
                <w:sz w:val="18"/>
                <w:szCs w:val="18"/>
                <w:lang w:eastAsia="de-CH"/>
              </w:rPr>
            </w:pPr>
            <w:r w:rsidRPr="007F5745">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974659" w14:textId="09FFFE80" w:rsidR="00D41AB9" w:rsidRPr="00D41AB9" w:rsidRDefault="00D41AB9" w:rsidP="00D41AB9">
            <w:pPr>
              <w:rPr>
                <w:rFonts w:eastAsia="Times New Roman"/>
                <w:color w:val="000000"/>
                <w:sz w:val="18"/>
                <w:szCs w:val="18"/>
                <w:lang w:eastAsia="de-CH"/>
              </w:rPr>
            </w:pPr>
            <w:r w:rsidRPr="007F5745">
              <w:t>0.063</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6272A37D" w14:textId="0D945DC5"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F6E679" w14:textId="52AAF58C" w:rsidR="00D41AB9" w:rsidRPr="00D41AB9" w:rsidRDefault="00D41AB9" w:rsidP="00D41AB9">
            <w:pPr>
              <w:rPr>
                <w:rFonts w:eastAsia="Times New Roman"/>
                <w:color w:val="000000"/>
                <w:sz w:val="18"/>
                <w:szCs w:val="18"/>
                <w:lang w:eastAsia="de-CH"/>
              </w:rPr>
            </w:pPr>
            <w:r w:rsidRPr="007F5745">
              <w:t>0.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F497A9" w14:textId="673B77BB" w:rsidR="00D41AB9" w:rsidRPr="00D41AB9" w:rsidRDefault="00D41AB9" w:rsidP="00D41AB9">
            <w:pPr>
              <w:rPr>
                <w:rFonts w:eastAsia="Times New Roman"/>
                <w:color w:val="000000"/>
                <w:sz w:val="18"/>
                <w:szCs w:val="18"/>
                <w:lang w:eastAsia="de-CH"/>
              </w:rPr>
            </w:pPr>
            <w:r w:rsidRPr="007F5745">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6AF0DC" w14:textId="49E215FF" w:rsidR="00D41AB9" w:rsidRPr="00D41AB9" w:rsidRDefault="00D41AB9" w:rsidP="00D41AB9">
            <w:pPr>
              <w:rPr>
                <w:rFonts w:eastAsia="Times New Roman"/>
                <w:color w:val="000000"/>
                <w:sz w:val="18"/>
                <w:szCs w:val="18"/>
                <w:lang w:eastAsia="de-CH"/>
              </w:rPr>
            </w:pPr>
            <w:r w:rsidRPr="007F5745">
              <w:t>0.018</w:t>
            </w:r>
          </w:p>
        </w:tc>
      </w:tr>
      <w:tr w:rsidR="00D41AB9" w:rsidRPr="00D41AB9" w14:paraId="33CAD559" w14:textId="77777777" w:rsidTr="001F4615">
        <w:trPr>
          <w:trHeight w:val="317"/>
        </w:trPr>
        <w:tc>
          <w:tcPr>
            <w:tcW w:w="1790" w:type="dxa"/>
            <w:tcBorders>
              <w:right w:val="single" w:sz="4" w:space="0" w:color="auto"/>
            </w:tcBorders>
            <w:shd w:val="clear" w:color="auto" w:fill="auto"/>
            <w:noWrap/>
            <w:hideMark/>
          </w:tcPr>
          <w:p w14:paraId="6FE5421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9258595" w14:textId="2671799E" w:rsidR="00D41AB9" w:rsidRPr="00D41AB9" w:rsidRDefault="00D41AB9" w:rsidP="00D41AB9">
            <w:pPr>
              <w:rPr>
                <w:rFonts w:eastAsia="Times New Roman"/>
                <w:color w:val="000000"/>
                <w:sz w:val="18"/>
                <w:szCs w:val="18"/>
                <w:lang w:eastAsia="de-CH"/>
              </w:rPr>
            </w:pPr>
            <w:r w:rsidRPr="007F5745">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F829080" w14:textId="1CB2F14A" w:rsidR="00D41AB9" w:rsidRPr="00D41AB9" w:rsidRDefault="00D41AB9" w:rsidP="00D41AB9">
            <w:pPr>
              <w:rPr>
                <w:rFonts w:eastAsia="Times New Roman"/>
                <w:color w:val="000000"/>
                <w:sz w:val="18"/>
                <w:szCs w:val="18"/>
                <w:lang w:eastAsia="de-CH"/>
              </w:rPr>
            </w:pPr>
            <w:r w:rsidRPr="007F5745">
              <w:t>0.25</w:t>
            </w:r>
          </w:p>
        </w:tc>
        <w:tc>
          <w:tcPr>
            <w:tcW w:w="1256" w:type="dxa"/>
            <w:tcBorders>
              <w:top w:val="single" w:sz="4" w:space="0" w:color="auto"/>
              <w:left w:val="single" w:sz="4" w:space="0" w:color="auto"/>
              <w:bottom w:val="single" w:sz="4" w:space="0" w:color="auto"/>
              <w:right w:val="single" w:sz="4" w:space="0" w:color="auto"/>
            </w:tcBorders>
            <w:shd w:val="clear" w:color="auto" w:fill="auto"/>
            <w:noWrap/>
            <w:hideMark/>
          </w:tcPr>
          <w:p w14:paraId="0EEE6382" w14:textId="6F7D46B4" w:rsidR="00D41AB9" w:rsidRPr="00D41AB9" w:rsidRDefault="00D41AB9" w:rsidP="00D41AB9">
            <w:pPr>
              <w:rPr>
                <w:rFonts w:eastAsia="Times New Roman"/>
                <w:color w:val="000000"/>
                <w:sz w:val="18"/>
                <w:szCs w:val="18"/>
                <w:lang w:eastAsia="de-CH"/>
              </w:rPr>
            </w:pPr>
            <w:r w:rsidRPr="007F5745">
              <w:t>0.3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6C2001" w14:textId="23171887" w:rsidR="00D41AB9" w:rsidRPr="00D41AB9" w:rsidRDefault="00D41AB9" w:rsidP="00D41AB9">
            <w:pPr>
              <w:rPr>
                <w:rFonts w:eastAsia="Times New Roman"/>
                <w:color w:val="000000"/>
                <w:sz w:val="18"/>
                <w:szCs w:val="18"/>
                <w:lang w:eastAsia="de-CH"/>
              </w:rPr>
            </w:pPr>
            <w:r w:rsidRPr="007F5745">
              <w:t>0.026</w:t>
            </w:r>
          </w:p>
        </w:tc>
        <w:tc>
          <w:tcPr>
            <w:tcW w:w="1402" w:type="dxa"/>
            <w:tcBorders>
              <w:top w:val="single" w:sz="4" w:space="0" w:color="auto"/>
              <w:left w:val="single" w:sz="4" w:space="0" w:color="auto"/>
              <w:bottom w:val="single" w:sz="4" w:space="0" w:color="auto"/>
              <w:right w:val="single" w:sz="4" w:space="0" w:color="auto"/>
            </w:tcBorders>
            <w:shd w:val="clear" w:color="auto" w:fill="auto"/>
            <w:noWrap/>
            <w:hideMark/>
          </w:tcPr>
          <w:p w14:paraId="5114C5E4" w14:textId="5F587F0B"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4F89B83" w14:textId="09811DCE" w:rsidR="00D41AB9" w:rsidRPr="00D41AB9" w:rsidRDefault="00D41AB9" w:rsidP="00D41AB9">
            <w:pPr>
              <w:rPr>
                <w:rFonts w:eastAsia="Times New Roman"/>
                <w:color w:val="000000"/>
                <w:sz w:val="18"/>
                <w:szCs w:val="18"/>
                <w:lang w:eastAsia="de-CH"/>
              </w:rPr>
            </w:pPr>
            <w:r w:rsidRPr="007F5745">
              <w:t>0.045</w:t>
            </w:r>
          </w:p>
        </w:tc>
        <w:tc>
          <w:tcPr>
            <w:tcW w:w="540" w:type="dxa"/>
            <w:tcBorders>
              <w:top w:val="single" w:sz="4" w:space="0" w:color="auto"/>
              <w:left w:val="single" w:sz="4" w:space="0" w:color="auto"/>
              <w:bottom w:val="single" w:sz="4" w:space="0" w:color="auto"/>
              <w:right w:val="single" w:sz="4" w:space="0" w:color="auto"/>
            </w:tcBorders>
            <w:shd w:val="clear" w:color="auto" w:fill="auto"/>
            <w:noWrap/>
            <w:hideMark/>
          </w:tcPr>
          <w:p w14:paraId="7072C8B4" w14:textId="5F2AA92C" w:rsidR="00D41AB9" w:rsidRPr="00D41AB9" w:rsidRDefault="00D41AB9" w:rsidP="00D41AB9">
            <w:pPr>
              <w:rPr>
                <w:rFonts w:eastAsia="Times New Roman"/>
                <w:color w:val="000000"/>
                <w:sz w:val="18"/>
                <w:szCs w:val="18"/>
                <w:lang w:eastAsia="de-CH"/>
              </w:rPr>
            </w:pPr>
            <w:r w:rsidRPr="007F5745">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A929B" w14:textId="21BF1468" w:rsidR="00D41AB9" w:rsidRPr="00D41AB9" w:rsidRDefault="00D41AB9" w:rsidP="00D41AB9">
            <w:pPr>
              <w:rPr>
                <w:rFonts w:eastAsia="Times New Roman"/>
                <w:color w:val="000000"/>
                <w:sz w:val="18"/>
                <w:szCs w:val="18"/>
                <w:lang w:eastAsia="de-CH"/>
              </w:rPr>
            </w:pPr>
            <w:r w:rsidRPr="007F5745">
              <w:t>0.055</w:t>
            </w:r>
          </w:p>
        </w:tc>
        <w:tc>
          <w:tcPr>
            <w:tcW w:w="548" w:type="dxa"/>
            <w:tcBorders>
              <w:top w:val="single" w:sz="4" w:space="0" w:color="auto"/>
              <w:left w:val="single" w:sz="4" w:space="0" w:color="auto"/>
              <w:bottom w:val="single" w:sz="4" w:space="0" w:color="auto"/>
              <w:right w:val="single" w:sz="4" w:space="0" w:color="auto"/>
            </w:tcBorders>
            <w:shd w:val="clear" w:color="auto" w:fill="auto"/>
            <w:noWrap/>
            <w:hideMark/>
          </w:tcPr>
          <w:p w14:paraId="25272FD5" w14:textId="2434A332" w:rsidR="00D41AB9" w:rsidRPr="00D41AB9" w:rsidRDefault="00D41AB9" w:rsidP="00D41AB9">
            <w:pPr>
              <w:rPr>
                <w:rFonts w:eastAsia="Times New Roman"/>
                <w:color w:val="000000"/>
                <w:sz w:val="18"/>
                <w:szCs w:val="18"/>
                <w:lang w:eastAsia="de-CH"/>
              </w:rPr>
            </w:pPr>
            <w:r w:rsidRPr="007F5745">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62CB07" w14:textId="5B827E2D" w:rsidR="00D41AB9" w:rsidRPr="00D41AB9" w:rsidRDefault="00D41AB9" w:rsidP="00D41AB9">
            <w:pPr>
              <w:rPr>
                <w:rFonts w:eastAsia="Times New Roman"/>
                <w:color w:val="000000"/>
                <w:sz w:val="18"/>
                <w:szCs w:val="18"/>
                <w:lang w:eastAsia="de-CH"/>
              </w:rPr>
            </w:pPr>
            <w:r w:rsidRPr="007F5745">
              <w:t>0.039</w:t>
            </w:r>
          </w:p>
        </w:tc>
        <w:tc>
          <w:tcPr>
            <w:tcW w:w="878" w:type="dxa"/>
            <w:tcBorders>
              <w:top w:val="single" w:sz="4" w:space="0" w:color="auto"/>
              <w:left w:val="single" w:sz="4" w:space="0" w:color="auto"/>
              <w:bottom w:val="single" w:sz="4" w:space="0" w:color="auto"/>
              <w:right w:val="single" w:sz="4" w:space="0" w:color="auto"/>
            </w:tcBorders>
            <w:shd w:val="clear" w:color="auto" w:fill="auto"/>
            <w:noWrap/>
            <w:hideMark/>
          </w:tcPr>
          <w:p w14:paraId="4813C4C7" w14:textId="0B96709D"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70DC3D" w14:textId="12F566C8" w:rsidR="00D41AB9" w:rsidRPr="00D41AB9" w:rsidRDefault="00D41AB9" w:rsidP="00D41AB9">
            <w:pPr>
              <w:rPr>
                <w:rFonts w:eastAsia="Times New Roman"/>
                <w:color w:val="000000"/>
                <w:sz w:val="18"/>
                <w:szCs w:val="18"/>
                <w:lang w:eastAsia="de-CH"/>
              </w:rPr>
            </w:pPr>
            <w:r w:rsidRPr="007F5745">
              <w:t>0.025</w:t>
            </w:r>
          </w:p>
        </w:tc>
        <w:tc>
          <w:tcPr>
            <w:tcW w:w="970" w:type="dxa"/>
            <w:tcBorders>
              <w:top w:val="single" w:sz="4" w:space="0" w:color="auto"/>
              <w:left w:val="single" w:sz="4" w:space="0" w:color="auto"/>
              <w:bottom w:val="single" w:sz="4" w:space="0" w:color="auto"/>
              <w:right w:val="single" w:sz="4" w:space="0" w:color="auto"/>
            </w:tcBorders>
            <w:shd w:val="clear" w:color="auto" w:fill="auto"/>
            <w:noWrap/>
            <w:hideMark/>
          </w:tcPr>
          <w:p w14:paraId="39BDD0C0" w14:textId="77D63EDE" w:rsidR="00D41AB9" w:rsidRPr="00D41AB9" w:rsidRDefault="00D41AB9" w:rsidP="00D41AB9">
            <w:pPr>
              <w:rPr>
                <w:rFonts w:eastAsia="Times New Roman"/>
                <w:color w:val="000000"/>
                <w:sz w:val="18"/>
                <w:szCs w:val="18"/>
                <w:lang w:eastAsia="de-CH"/>
              </w:rPr>
            </w:pPr>
            <w:r w:rsidRPr="007F5745">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FE1F41" w14:textId="5A5689E1" w:rsidR="00D41AB9" w:rsidRPr="00D41AB9" w:rsidRDefault="00D41AB9" w:rsidP="00D41AB9">
            <w:pPr>
              <w:rPr>
                <w:rFonts w:eastAsia="Times New Roman"/>
                <w:color w:val="000000"/>
                <w:sz w:val="18"/>
                <w:szCs w:val="18"/>
                <w:lang w:eastAsia="de-CH"/>
              </w:rPr>
            </w:pPr>
            <w:r w:rsidRPr="007F5745">
              <w:t>0.06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01E1B8" w14:textId="6BB8C84C" w:rsidR="00D41AB9" w:rsidRPr="00D41AB9" w:rsidRDefault="00D41AB9" w:rsidP="00D41AB9">
            <w:pPr>
              <w:rPr>
                <w:rFonts w:eastAsia="Times New Roman"/>
                <w:color w:val="000000"/>
                <w:sz w:val="18"/>
                <w:szCs w:val="18"/>
                <w:lang w:eastAsia="de-CH"/>
              </w:rPr>
            </w:pPr>
            <w:r w:rsidRPr="007F5745">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3D3944" w14:textId="49883B88" w:rsidR="00D41AB9" w:rsidRPr="00D41AB9" w:rsidRDefault="00D41AB9" w:rsidP="00D41AB9">
            <w:pPr>
              <w:rPr>
                <w:rFonts w:eastAsia="Times New Roman"/>
                <w:color w:val="000000"/>
                <w:sz w:val="18"/>
                <w:szCs w:val="18"/>
                <w:lang w:eastAsia="de-CH"/>
              </w:rPr>
            </w:pPr>
            <w:r w:rsidRPr="007F5745">
              <w:t>0.03</w:t>
            </w:r>
          </w:p>
        </w:tc>
      </w:tr>
    </w:tbl>
    <w:p w14:paraId="288797FC" w14:textId="51DA7D7F" w:rsidR="00D41AB9" w:rsidRDefault="00D41AB9" w:rsidP="00D41AB9">
      <w:pPr>
        <w:spacing w:after="160" w:line="259" w:lineRule="auto"/>
        <w:rPr>
          <w:smallCaps/>
          <w:noProof/>
        </w:rPr>
      </w:pPr>
      <w:r>
        <w:rPr>
          <w:smallCaps/>
          <w:noProof/>
        </w:rPr>
        <w:t xml:space="preserve"> </w:t>
      </w:r>
      <w:r>
        <w:rPr>
          <w:smallCaps/>
          <w:noProof/>
        </w:rPr>
        <w:tab/>
      </w:r>
    </w:p>
    <w:p w14:paraId="460D5371" w14:textId="0846FBE2" w:rsidR="00D41AB9" w:rsidRDefault="00D41AB9" w:rsidP="00D41AB9">
      <w:pPr>
        <w:spacing w:after="160" w:line="259" w:lineRule="auto"/>
        <w:rPr>
          <w:smallCaps/>
          <w:noProof/>
        </w:rPr>
      </w:pPr>
    </w:p>
    <w:p w14:paraId="2639BACF" w14:textId="0FC06966" w:rsidR="00D41AB9" w:rsidRDefault="00D41AB9" w:rsidP="00D41AB9">
      <w:pPr>
        <w:spacing w:after="160" w:line="259" w:lineRule="auto"/>
        <w:rPr>
          <w:smallCaps/>
          <w:noProof/>
        </w:rPr>
      </w:pPr>
    </w:p>
    <w:p w14:paraId="63982B7E" w14:textId="5FC97EE0" w:rsidR="00D41AB9" w:rsidRDefault="00D41AB9" w:rsidP="00D41AB9">
      <w:pPr>
        <w:spacing w:after="160" w:line="259" w:lineRule="auto"/>
        <w:rPr>
          <w:smallCaps/>
          <w:noProof/>
        </w:rPr>
      </w:pPr>
    </w:p>
    <w:p w14:paraId="50154C1D" w14:textId="5C15CE39"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1"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90"/>
        <w:gridCol w:w="627"/>
        <w:gridCol w:w="918"/>
        <w:gridCol w:w="627"/>
        <w:gridCol w:w="974"/>
        <w:gridCol w:w="627"/>
        <w:gridCol w:w="627"/>
        <w:gridCol w:w="627"/>
      </w:tblGrid>
      <w:tr w:rsidR="00D41AB9" w:rsidRPr="00D41AB9" w14:paraId="7E0CABDD" w14:textId="77777777" w:rsidTr="001F4615">
        <w:trPr>
          <w:trHeight w:val="302"/>
        </w:trPr>
        <w:tc>
          <w:tcPr>
            <w:tcW w:w="1790" w:type="dxa"/>
            <w:shd w:val="clear" w:color="auto" w:fill="auto"/>
            <w:noWrap/>
            <w:hideMark/>
          </w:tcPr>
          <w:p w14:paraId="3963A278" w14:textId="3A4D8A33" w:rsidR="00D41AB9" w:rsidRPr="00D41AB9" w:rsidRDefault="00D41AB9" w:rsidP="00D41AB9">
            <w:pPr>
              <w:jc w:val="left"/>
              <w:rPr>
                <w:rFonts w:eastAsia="Times New Roman"/>
                <w:b/>
                <w:bCs/>
                <w:color w:val="000000"/>
                <w:sz w:val="18"/>
                <w:szCs w:val="18"/>
                <w:lang w:eastAsia="de-CH"/>
              </w:rPr>
            </w:pPr>
            <w:r w:rsidRPr="00D41AB9">
              <w:rPr>
                <w:b/>
              </w:rPr>
              <w:lastRenderedPageBreak/>
              <w:t>Binary Location</w:t>
            </w:r>
          </w:p>
        </w:tc>
        <w:tc>
          <w:tcPr>
            <w:tcW w:w="1134" w:type="dxa"/>
            <w:shd w:val="clear" w:color="auto" w:fill="auto"/>
            <w:noWrap/>
            <w:hideMark/>
          </w:tcPr>
          <w:p w14:paraId="3E5CA312" w14:textId="7903DC4F"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02E8BC57"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358DFE1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358AF51"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1C4A787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FFB3B7F"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14267D0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3978C87"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07F6CAB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1CCC19A"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472BFDF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DBB08CD"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0B4DAE64"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E27E70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BD5DF7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6E9AFDD" w14:textId="77777777" w:rsidR="00D41AB9" w:rsidRPr="00D41AB9" w:rsidRDefault="00D41AB9" w:rsidP="00D41AB9">
            <w:pPr>
              <w:jc w:val="left"/>
              <w:rPr>
                <w:rFonts w:eastAsia="Times New Roman"/>
                <w:b/>
                <w:sz w:val="18"/>
                <w:szCs w:val="18"/>
                <w:lang w:eastAsia="de-CH"/>
              </w:rPr>
            </w:pPr>
          </w:p>
        </w:tc>
      </w:tr>
      <w:tr w:rsidR="00D41AB9" w:rsidRPr="00D41AB9" w14:paraId="5A835688" w14:textId="77777777" w:rsidTr="001F4615">
        <w:trPr>
          <w:trHeight w:val="317"/>
        </w:trPr>
        <w:tc>
          <w:tcPr>
            <w:tcW w:w="1790" w:type="dxa"/>
            <w:shd w:val="clear" w:color="auto" w:fill="auto"/>
            <w:noWrap/>
            <w:hideMark/>
          </w:tcPr>
          <w:p w14:paraId="472A43C8"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3B772B4B"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65C4BBB4"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4761D1F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EC0C7F3"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14C3793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A0EE956"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91A495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07CFBFB"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75DB9071"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3412B1A"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761F3538"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649AF11"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3CDE42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CB7C41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0EA0768"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D2B204F" w14:textId="77777777" w:rsidR="00D41AB9" w:rsidRPr="00D41AB9" w:rsidRDefault="00D41AB9" w:rsidP="00D41AB9">
            <w:pPr>
              <w:jc w:val="left"/>
              <w:rPr>
                <w:rFonts w:eastAsia="Times New Roman"/>
                <w:b/>
                <w:sz w:val="18"/>
                <w:szCs w:val="18"/>
                <w:lang w:eastAsia="de-CH"/>
              </w:rPr>
            </w:pPr>
          </w:p>
        </w:tc>
      </w:tr>
      <w:tr w:rsidR="00D41AB9" w:rsidRPr="00D41AB9" w14:paraId="454AD897" w14:textId="77777777" w:rsidTr="001F4615">
        <w:trPr>
          <w:trHeight w:val="302"/>
        </w:trPr>
        <w:tc>
          <w:tcPr>
            <w:tcW w:w="1790" w:type="dxa"/>
            <w:tcBorders>
              <w:right w:val="single" w:sz="4" w:space="0" w:color="auto"/>
            </w:tcBorders>
            <w:shd w:val="clear" w:color="auto" w:fill="auto"/>
            <w:noWrap/>
            <w:hideMark/>
          </w:tcPr>
          <w:p w14:paraId="7B9B8575" w14:textId="2122AFA2"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85BC27B"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340AE98" w14:textId="29D28A7C"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376C2C1" w14:textId="59862402"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1A2F2A" w14:textId="1611093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D906247" w14:textId="13976BC6"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74018" w14:textId="43F013CA"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202ADC3" w14:textId="245259B3"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D0F1E5" w14:textId="0E802CB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DCD927" w14:textId="70A99AE8"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83637E" w14:textId="20ECAD25"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38CA6B2" w14:textId="528256A6"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E3F744" w14:textId="3ED7425D"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591EE9A" w14:textId="6B144998"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7B7060" w14:textId="45F510F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92D1F7" w14:textId="350F9217"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8DC852" w14:textId="6EADCBF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5521833" w14:textId="77777777" w:rsidTr="001F4615">
        <w:trPr>
          <w:trHeight w:val="302"/>
        </w:trPr>
        <w:tc>
          <w:tcPr>
            <w:tcW w:w="1790" w:type="dxa"/>
            <w:tcBorders>
              <w:right w:val="single" w:sz="4" w:space="0" w:color="auto"/>
            </w:tcBorders>
            <w:shd w:val="clear" w:color="auto" w:fill="auto"/>
            <w:noWrap/>
            <w:hideMark/>
          </w:tcPr>
          <w:p w14:paraId="6363FAC9"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D98DA5F" w14:textId="133AFB56"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BFE30D3" w14:textId="29759418"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1A3DEFA" w14:textId="27804A6D"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ADEBDF" w14:textId="37E30052" w:rsidR="00D41AB9" w:rsidRPr="00D41AB9" w:rsidRDefault="00D41AB9" w:rsidP="00D41AB9">
            <w:pPr>
              <w:rPr>
                <w:rFonts w:eastAsia="Times New Roman"/>
                <w:color w:val="000000"/>
                <w:sz w:val="18"/>
                <w:szCs w:val="18"/>
                <w:lang w:eastAsia="de-CH"/>
              </w:rPr>
            </w:pPr>
            <w:r w:rsidRPr="00694C40">
              <w:t>0.01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93E95B0" w14:textId="251B7B87" w:rsidR="00D41AB9" w:rsidRPr="00D41AB9" w:rsidRDefault="00D41AB9" w:rsidP="00D41AB9">
            <w:pPr>
              <w:rPr>
                <w:rFonts w:eastAsia="Times New Roman"/>
                <w:color w:val="000000"/>
                <w:sz w:val="18"/>
                <w:szCs w:val="18"/>
                <w:lang w:eastAsia="de-CH"/>
              </w:rPr>
            </w:pPr>
            <w:r w:rsidRPr="00694C40">
              <w:t>0.4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016C4F" w14:textId="0C3238F5"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A4F7C7" w14:textId="3EAC1057" w:rsidR="00D41AB9" w:rsidRPr="00D41AB9" w:rsidRDefault="00D41AB9" w:rsidP="00D41AB9">
            <w:pPr>
              <w:rPr>
                <w:rFonts w:eastAsia="Times New Roman"/>
                <w:color w:val="000000"/>
                <w:sz w:val="18"/>
                <w:szCs w:val="18"/>
                <w:lang w:eastAsia="de-CH"/>
              </w:rPr>
            </w:pPr>
            <w:r w:rsidRPr="00694C40">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C2687A" w14:textId="798FDD87" w:rsidR="00D41AB9" w:rsidRPr="00D41AB9" w:rsidRDefault="00D41AB9" w:rsidP="00D41AB9">
            <w:pPr>
              <w:rPr>
                <w:rFonts w:eastAsia="Times New Roman"/>
                <w:color w:val="000000"/>
                <w:sz w:val="18"/>
                <w:szCs w:val="18"/>
                <w:lang w:eastAsia="de-CH"/>
              </w:rPr>
            </w:pPr>
            <w:r w:rsidRPr="00694C40">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22F12B2" w14:textId="7166E6D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ED129A" w14:textId="5E0CAB75" w:rsidR="00D41AB9" w:rsidRPr="00D41AB9" w:rsidRDefault="00D41AB9" w:rsidP="00D41AB9">
            <w:pPr>
              <w:rPr>
                <w:rFonts w:eastAsia="Times New Roman"/>
                <w:color w:val="000000"/>
                <w:sz w:val="18"/>
                <w:szCs w:val="18"/>
                <w:lang w:eastAsia="de-CH"/>
              </w:rPr>
            </w:pPr>
            <w:r w:rsidRPr="00694C40">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BEF72E9" w14:textId="416D6149"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185419" w14:textId="76F1A058" w:rsidR="00D41AB9" w:rsidRPr="00D41AB9" w:rsidRDefault="00D41AB9" w:rsidP="00D41AB9">
            <w:pPr>
              <w:rPr>
                <w:rFonts w:eastAsia="Times New Roman"/>
                <w:color w:val="000000"/>
                <w:sz w:val="18"/>
                <w:szCs w:val="18"/>
                <w:lang w:eastAsia="de-CH"/>
              </w:rPr>
            </w:pPr>
            <w:r w:rsidRPr="00694C40">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C5F1BE0" w14:textId="7C5FA762"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BD1D37" w14:textId="6C7A1B19" w:rsidR="00D41AB9" w:rsidRPr="00D41AB9" w:rsidRDefault="00D41AB9" w:rsidP="00D41AB9">
            <w:pPr>
              <w:rPr>
                <w:rFonts w:eastAsia="Times New Roman"/>
                <w:color w:val="000000"/>
                <w:sz w:val="18"/>
                <w:szCs w:val="18"/>
                <w:lang w:eastAsia="de-CH"/>
              </w:rPr>
            </w:pPr>
            <w:r w:rsidRPr="00694C40">
              <w:t>0.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16B3B4" w14:textId="615B6F07"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F8C95F" w14:textId="4279513B" w:rsidR="00D41AB9" w:rsidRPr="00D41AB9" w:rsidRDefault="00D41AB9" w:rsidP="00D41AB9">
            <w:pPr>
              <w:rPr>
                <w:rFonts w:eastAsia="Times New Roman"/>
                <w:color w:val="000000"/>
                <w:sz w:val="18"/>
                <w:szCs w:val="18"/>
                <w:lang w:eastAsia="de-CH"/>
              </w:rPr>
            </w:pPr>
            <w:r w:rsidRPr="00694C40">
              <w:t>0.02</w:t>
            </w:r>
          </w:p>
        </w:tc>
      </w:tr>
      <w:tr w:rsidR="00D41AB9" w:rsidRPr="00D41AB9" w14:paraId="7F432406" w14:textId="77777777" w:rsidTr="001F4615">
        <w:trPr>
          <w:trHeight w:val="302"/>
        </w:trPr>
        <w:tc>
          <w:tcPr>
            <w:tcW w:w="1790" w:type="dxa"/>
            <w:tcBorders>
              <w:right w:val="single" w:sz="4" w:space="0" w:color="auto"/>
            </w:tcBorders>
            <w:shd w:val="clear" w:color="auto" w:fill="auto"/>
            <w:noWrap/>
            <w:hideMark/>
          </w:tcPr>
          <w:p w14:paraId="697762C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4161922" w14:textId="5A24226C"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ECEEBD7" w14:textId="15B83E16"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33A83AD" w14:textId="25B87873" w:rsidR="00D41AB9" w:rsidRPr="00D41AB9" w:rsidRDefault="00D41AB9" w:rsidP="00D41AB9">
            <w:pPr>
              <w:rPr>
                <w:rFonts w:eastAsia="Times New Roman"/>
                <w:color w:val="000000"/>
                <w:sz w:val="18"/>
                <w:szCs w:val="18"/>
                <w:lang w:eastAsia="de-CH"/>
              </w:rPr>
            </w:pPr>
            <w:r w:rsidRPr="00694C40">
              <w:t>0.6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DA6554" w14:textId="3DC1B012" w:rsidR="00D41AB9" w:rsidRPr="00D41AB9" w:rsidRDefault="00D41AB9" w:rsidP="00D41AB9">
            <w:pPr>
              <w:rPr>
                <w:rFonts w:eastAsia="Times New Roman"/>
                <w:color w:val="000000"/>
                <w:sz w:val="18"/>
                <w:szCs w:val="18"/>
                <w:lang w:eastAsia="de-CH"/>
              </w:rPr>
            </w:pPr>
            <w:r w:rsidRPr="00694C40">
              <w:t>0.01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36E2D6C" w14:textId="07AF67E4"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D13CEA" w14:textId="53068DCA" w:rsidR="00D41AB9" w:rsidRPr="00D41AB9" w:rsidRDefault="00D41AB9" w:rsidP="00D41AB9">
            <w:pPr>
              <w:rPr>
                <w:rFonts w:eastAsia="Times New Roman"/>
                <w:color w:val="000000"/>
                <w:sz w:val="18"/>
                <w:szCs w:val="18"/>
                <w:lang w:eastAsia="de-CH"/>
              </w:rPr>
            </w:pPr>
            <w:r w:rsidRPr="00694C40">
              <w:t>0.0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A1A84B8" w14:textId="19D69189"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626B07" w14:textId="4A07612D" w:rsidR="00D41AB9" w:rsidRPr="00D41AB9" w:rsidRDefault="00D41AB9" w:rsidP="00D41AB9">
            <w:pPr>
              <w:rPr>
                <w:rFonts w:eastAsia="Times New Roman"/>
                <w:color w:val="000000"/>
                <w:sz w:val="18"/>
                <w:szCs w:val="18"/>
                <w:lang w:eastAsia="de-CH"/>
              </w:rPr>
            </w:pPr>
            <w:r w:rsidRPr="00694C40">
              <w:t>0.02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8B09966" w14:textId="48F13DB7"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F9BE31" w14:textId="570BDD64" w:rsidR="00D41AB9" w:rsidRPr="00D41AB9" w:rsidRDefault="00D41AB9" w:rsidP="00D41AB9">
            <w:pPr>
              <w:rPr>
                <w:rFonts w:eastAsia="Times New Roman"/>
                <w:color w:val="000000"/>
                <w:sz w:val="18"/>
                <w:szCs w:val="18"/>
                <w:lang w:eastAsia="de-CH"/>
              </w:rPr>
            </w:pPr>
            <w:r w:rsidRPr="00694C40">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D021300" w14:textId="1253D2F8"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9FBF7D" w14:textId="59DEBB91" w:rsidR="00D41AB9" w:rsidRPr="00D41AB9" w:rsidRDefault="00D41AB9" w:rsidP="00D41AB9">
            <w:pPr>
              <w:rPr>
                <w:rFonts w:eastAsia="Times New Roman"/>
                <w:color w:val="000000"/>
                <w:sz w:val="18"/>
                <w:szCs w:val="18"/>
                <w:lang w:eastAsia="de-CH"/>
              </w:rPr>
            </w:pPr>
            <w:r w:rsidRPr="00694C40">
              <w:t>0.01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820C1C" w14:textId="2135C6FC"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173EA6" w14:textId="7CBDCE77" w:rsidR="00D41AB9" w:rsidRPr="00D41AB9" w:rsidRDefault="00D41AB9" w:rsidP="00D41AB9">
            <w:pPr>
              <w:rPr>
                <w:rFonts w:eastAsia="Times New Roman"/>
                <w:color w:val="000000"/>
                <w:sz w:val="18"/>
                <w:szCs w:val="18"/>
                <w:lang w:eastAsia="de-CH"/>
              </w:rPr>
            </w:pPr>
            <w:r w:rsidRPr="00694C40">
              <w:t>0.03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CB5426" w14:textId="4D78CE28"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683195" w14:textId="73749E5C" w:rsidR="00D41AB9" w:rsidRPr="00D41AB9" w:rsidRDefault="00D41AB9" w:rsidP="00D41AB9">
            <w:pPr>
              <w:rPr>
                <w:rFonts w:eastAsia="Times New Roman"/>
                <w:color w:val="000000"/>
                <w:sz w:val="18"/>
                <w:szCs w:val="18"/>
                <w:lang w:eastAsia="de-CH"/>
              </w:rPr>
            </w:pPr>
            <w:r w:rsidRPr="00694C40">
              <w:t>0.042</w:t>
            </w:r>
          </w:p>
        </w:tc>
      </w:tr>
      <w:tr w:rsidR="00D41AB9" w:rsidRPr="00D41AB9" w14:paraId="6FEBB275" w14:textId="77777777" w:rsidTr="001F4615">
        <w:trPr>
          <w:trHeight w:val="317"/>
        </w:trPr>
        <w:tc>
          <w:tcPr>
            <w:tcW w:w="1790" w:type="dxa"/>
            <w:tcBorders>
              <w:right w:val="single" w:sz="4" w:space="0" w:color="auto"/>
            </w:tcBorders>
            <w:shd w:val="clear" w:color="auto" w:fill="auto"/>
            <w:noWrap/>
            <w:hideMark/>
          </w:tcPr>
          <w:p w14:paraId="4DCA06F8"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A7A3D9F" w14:textId="0FCEF4BC"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E9ADB53" w14:textId="48F8BD86"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5DCBB78" w14:textId="4D8DE07A"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10CCE6" w14:textId="570252C4" w:rsidR="00D41AB9" w:rsidRPr="00D41AB9" w:rsidRDefault="00D41AB9" w:rsidP="00D41AB9">
            <w:pPr>
              <w:rPr>
                <w:rFonts w:eastAsia="Times New Roman"/>
                <w:color w:val="000000"/>
                <w:sz w:val="18"/>
                <w:szCs w:val="18"/>
                <w:lang w:eastAsia="de-CH"/>
              </w:rPr>
            </w:pPr>
            <w:r w:rsidRPr="00694C40">
              <w:t>0.00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F917962" w14:textId="72267AF3"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EA78C0" w14:textId="61331FB3" w:rsidR="00D41AB9" w:rsidRPr="00D41AB9" w:rsidRDefault="00D41AB9" w:rsidP="00D41AB9">
            <w:pPr>
              <w:rPr>
                <w:rFonts w:eastAsia="Times New Roman"/>
                <w:color w:val="000000"/>
                <w:sz w:val="18"/>
                <w:szCs w:val="18"/>
                <w:lang w:eastAsia="de-CH"/>
              </w:rPr>
            </w:pPr>
            <w:r w:rsidRPr="00694C40">
              <w:t>0.05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027108D" w14:textId="1044D9DC"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B2D0E7" w14:textId="469760DA" w:rsidR="00D41AB9" w:rsidRPr="00D41AB9" w:rsidRDefault="00D41AB9" w:rsidP="00D41AB9">
            <w:pPr>
              <w:rPr>
                <w:rFonts w:eastAsia="Times New Roman"/>
                <w:color w:val="000000"/>
                <w:sz w:val="18"/>
                <w:szCs w:val="18"/>
                <w:lang w:eastAsia="de-CH"/>
              </w:rPr>
            </w:pPr>
            <w:r w:rsidRPr="00694C40">
              <w:t>0.04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8052C66" w14:textId="0CEFE659"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850FE9" w14:textId="30688EA4" w:rsidR="00D41AB9" w:rsidRPr="00D41AB9" w:rsidRDefault="00D41AB9" w:rsidP="00D41AB9">
            <w:pPr>
              <w:rPr>
                <w:rFonts w:eastAsia="Times New Roman"/>
                <w:color w:val="000000"/>
                <w:sz w:val="18"/>
                <w:szCs w:val="18"/>
                <w:lang w:eastAsia="de-CH"/>
              </w:rPr>
            </w:pPr>
            <w:r w:rsidRPr="00694C40">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0C022BB" w14:textId="26CEBFB7"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01258C" w14:textId="0BA70C4E" w:rsidR="00D41AB9" w:rsidRPr="00D41AB9" w:rsidRDefault="00D41AB9" w:rsidP="00D41AB9">
            <w:pPr>
              <w:rPr>
                <w:rFonts w:eastAsia="Times New Roman"/>
                <w:color w:val="000000"/>
                <w:sz w:val="18"/>
                <w:szCs w:val="18"/>
                <w:lang w:eastAsia="de-CH"/>
              </w:rPr>
            </w:pPr>
            <w:r w:rsidRPr="00694C40">
              <w:t>0.03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50A1584" w14:textId="02116578"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E868DC" w14:textId="53FB54A3" w:rsidR="00D41AB9" w:rsidRPr="00D41AB9" w:rsidRDefault="00D41AB9" w:rsidP="00D41AB9">
            <w:pPr>
              <w:rPr>
                <w:rFonts w:eastAsia="Times New Roman"/>
                <w:color w:val="000000"/>
                <w:sz w:val="18"/>
                <w:szCs w:val="18"/>
                <w:lang w:eastAsia="de-CH"/>
              </w:rPr>
            </w:pPr>
            <w:r w:rsidRPr="00694C40">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0B75CB" w14:textId="2ACFDA80"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B2DD97" w14:textId="6A1D1ACC" w:rsidR="00D41AB9" w:rsidRPr="00D41AB9" w:rsidRDefault="00D41AB9" w:rsidP="00D41AB9">
            <w:pPr>
              <w:rPr>
                <w:rFonts w:eastAsia="Times New Roman"/>
                <w:color w:val="000000"/>
                <w:sz w:val="18"/>
                <w:szCs w:val="18"/>
                <w:lang w:eastAsia="de-CH"/>
              </w:rPr>
            </w:pPr>
            <w:r w:rsidRPr="00694C40">
              <w:t>0.023</w:t>
            </w:r>
          </w:p>
        </w:tc>
      </w:tr>
      <w:tr w:rsidR="00D41AB9" w:rsidRPr="00D41AB9" w14:paraId="1BA84FD0" w14:textId="77777777" w:rsidTr="001F4615">
        <w:trPr>
          <w:trHeight w:val="302"/>
        </w:trPr>
        <w:tc>
          <w:tcPr>
            <w:tcW w:w="1790" w:type="dxa"/>
            <w:tcBorders>
              <w:right w:val="single" w:sz="4" w:space="0" w:color="auto"/>
            </w:tcBorders>
            <w:shd w:val="clear" w:color="auto" w:fill="auto"/>
            <w:noWrap/>
            <w:hideMark/>
          </w:tcPr>
          <w:p w14:paraId="402A3315" w14:textId="237F26EE"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DF67AC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3D10F70" w14:textId="4589B8C9"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64A3226" w14:textId="67ECA11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72BC50" w14:textId="4CF1042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7AF211B" w14:textId="753B77D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95CCB2" w14:textId="6D2AA66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DA91DE" w14:textId="26BB8C3B"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1ADD3E" w14:textId="795ADBF5"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6A68D6F" w14:textId="1EB20CA9"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CA31A" w14:textId="20165954"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45A1D18" w14:textId="4FF17FF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1B1D47" w14:textId="4EFE953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B3EF47F" w14:textId="39B0501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36A5D1" w14:textId="2536A3AF"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844287" w14:textId="7029D88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F91BB2" w14:textId="5F4BDC1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D95D28F" w14:textId="77777777" w:rsidTr="001F4615">
        <w:trPr>
          <w:trHeight w:val="302"/>
        </w:trPr>
        <w:tc>
          <w:tcPr>
            <w:tcW w:w="1790" w:type="dxa"/>
            <w:tcBorders>
              <w:right w:val="single" w:sz="4" w:space="0" w:color="auto"/>
            </w:tcBorders>
            <w:shd w:val="clear" w:color="auto" w:fill="auto"/>
            <w:noWrap/>
            <w:hideMark/>
          </w:tcPr>
          <w:p w14:paraId="230A915E"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7777C77" w14:textId="5BB266B6"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DEEDFB5" w14:textId="3D908CBA"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00913FA" w14:textId="03D64A3D"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4FFC9D" w14:textId="1C878369" w:rsidR="00D41AB9" w:rsidRPr="00D41AB9" w:rsidRDefault="00D41AB9" w:rsidP="00D41AB9">
            <w:pPr>
              <w:rPr>
                <w:rFonts w:eastAsia="Times New Roman"/>
                <w:color w:val="000000"/>
                <w:sz w:val="18"/>
                <w:szCs w:val="18"/>
                <w:lang w:eastAsia="de-CH"/>
              </w:rPr>
            </w:pPr>
            <w:r w:rsidRPr="00694C40">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29B05FA" w14:textId="5B5D9B73" w:rsidR="00D41AB9" w:rsidRPr="00D41AB9" w:rsidRDefault="00D41AB9" w:rsidP="00D41AB9">
            <w:pPr>
              <w:rPr>
                <w:rFonts w:eastAsia="Times New Roman"/>
                <w:color w:val="000000"/>
                <w:sz w:val="18"/>
                <w:szCs w:val="18"/>
                <w:lang w:eastAsia="de-CH"/>
              </w:rPr>
            </w:pPr>
            <w:r w:rsidRPr="00694C40">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412183" w14:textId="6CD82822" w:rsidR="00D41AB9" w:rsidRPr="00D41AB9" w:rsidRDefault="00D41AB9" w:rsidP="00D41AB9">
            <w:pPr>
              <w:rPr>
                <w:rFonts w:eastAsia="Times New Roman"/>
                <w:color w:val="000000"/>
                <w:sz w:val="18"/>
                <w:szCs w:val="18"/>
                <w:lang w:eastAsia="de-CH"/>
              </w:rPr>
            </w:pPr>
            <w:r w:rsidRPr="00694C40">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DAF6252" w14:textId="7FA1A613"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5BEBC9" w14:textId="3373521C" w:rsidR="00D41AB9" w:rsidRPr="00D41AB9" w:rsidRDefault="00D41AB9" w:rsidP="00D41AB9">
            <w:pPr>
              <w:rPr>
                <w:rFonts w:eastAsia="Times New Roman"/>
                <w:color w:val="000000"/>
                <w:sz w:val="18"/>
                <w:szCs w:val="18"/>
                <w:lang w:eastAsia="de-CH"/>
              </w:rPr>
            </w:pPr>
            <w:r w:rsidRPr="00694C40">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D714B91" w14:textId="2BB22A14" w:rsidR="00D41AB9" w:rsidRPr="00D41AB9" w:rsidRDefault="00D41AB9" w:rsidP="00D41AB9">
            <w:pPr>
              <w:rPr>
                <w:rFonts w:eastAsia="Times New Roman"/>
                <w:color w:val="000000"/>
                <w:sz w:val="18"/>
                <w:szCs w:val="18"/>
                <w:lang w:eastAsia="de-CH"/>
              </w:rPr>
            </w:pPr>
            <w:r w:rsidRPr="00694C40">
              <w:t>0.4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6CF9CD" w14:textId="75E28404" w:rsidR="00D41AB9" w:rsidRPr="00D41AB9" w:rsidRDefault="00D41AB9" w:rsidP="00D41AB9">
            <w:pPr>
              <w:rPr>
                <w:rFonts w:eastAsia="Times New Roman"/>
                <w:color w:val="000000"/>
                <w:sz w:val="18"/>
                <w:szCs w:val="18"/>
                <w:lang w:eastAsia="de-CH"/>
              </w:rPr>
            </w:pPr>
            <w:r w:rsidRPr="00694C40">
              <w:t>0.01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5B81EB1" w14:textId="3773D64D"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7E3175" w14:textId="47EAB9EB" w:rsidR="00D41AB9" w:rsidRPr="00D41AB9" w:rsidRDefault="00D41AB9" w:rsidP="00D41AB9">
            <w:pPr>
              <w:rPr>
                <w:rFonts w:eastAsia="Times New Roman"/>
                <w:color w:val="000000"/>
                <w:sz w:val="18"/>
                <w:szCs w:val="18"/>
                <w:lang w:eastAsia="de-CH"/>
              </w:rPr>
            </w:pPr>
            <w:r w:rsidRPr="00694C40">
              <w:t>0.01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B3C4872" w14:textId="68B782DA"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B40977" w14:textId="733B4AB0" w:rsidR="00D41AB9" w:rsidRPr="00D41AB9" w:rsidRDefault="00D41AB9" w:rsidP="00D41AB9">
            <w:pPr>
              <w:rPr>
                <w:rFonts w:eastAsia="Times New Roman"/>
                <w:color w:val="000000"/>
                <w:sz w:val="18"/>
                <w:szCs w:val="18"/>
                <w:lang w:eastAsia="de-CH"/>
              </w:rPr>
            </w:pPr>
            <w:r w:rsidRPr="00694C40">
              <w:t>0.06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DC0215" w14:textId="468CE84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48B007" w14:textId="04DABD95" w:rsidR="00D41AB9" w:rsidRPr="00D41AB9" w:rsidRDefault="00D41AB9" w:rsidP="00D41AB9">
            <w:pPr>
              <w:rPr>
                <w:rFonts w:eastAsia="Times New Roman"/>
                <w:color w:val="000000"/>
                <w:sz w:val="18"/>
                <w:szCs w:val="18"/>
                <w:lang w:eastAsia="de-CH"/>
              </w:rPr>
            </w:pPr>
            <w:r w:rsidRPr="00694C40">
              <w:t>0.03</w:t>
            </w:r>
          </w:p>
        </w:tc>
      </w:tr>
      <w:tr w:rsidR="00D41AB9" w:rsidRPr="00D41AB9" w14:paraId="704D8C05" w14:textId="77777777" w:rsidTr="001F4615">
        <w:trPr>
          <w:trHeight w:val="302"/>
        </w:trPr>
        <w:tc>
          <w:tcPr>
            <w:tcW w:w="1790" w:type="dxa"/>
            <w:tcBorders>
              <w:right w:val="single" w:sz="4" w:space="0" w:color="auto"/>
            </w:tcBorders>
            <w:shd w:val="clear" w:color="auto" w:fill="auto"/>
            <w:noWrap/>
            <w:hideMark/>
          </w:tcPr>
          <w:p w14:paraId="07BBA5D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4D72165" w14:textId="77CAB786"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29012D" w14:textId="1EAF0B71"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C1EDAE4" w14:textId="63909D6D" w:rsidR="00D41AB9" w:rsidRPr="00D41AB9" w:rsidRDefault="00D41AB9" w:rsidP="00D41AB9">
            <w:pPr>
              <w:rPr>
                <w:rFonts w:eastAsia="Times New Roman"/>
                <w:color w:val="000000"/>
                <w:sz w:val="18"/>
                <w:szCs w:val="18"/>
                <w:lang w:eastAsia="de-CH"/>
              </w:rPr>
            </w:pPr>
            <w:r w:rsidRPr="00694C40">
              <w:t>0.6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C01180" w14:textId="61A69E7F" w:rsidR="00D41AB9" w:rsidRPr="00D41AB9" w:rsidRDefault="00D41AB9" w:rsidP="00D41AB9">
            <w:pPr>
              <w:rPr>
                <w:rFonts w:eastAsia="Times New Roman"/>
                <w:color w:val="000000"/>
                <w:sz w:val="18"/>
                <w:szCs w:val="18"/>
                <w:lang w:eastAsia="de-CH"/>
              </w:rPr>
            </w:pPr>
            <w:r w:rsidRPr="00694C40">
              <w:t>0.00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16C4FF0" w14:textId="46E37719" w:rsidR="00D41AB9" w:rsidRPr="00D41AB9" w:rsidRDefault="00D41AB9" w:rsidP="00D41AB9">
            <w:pPr>
              <w:rPr>
                <w:rFonts w:eastAsia="Times New Roman"/>
                <w:color w:val="000000"/>
                <w:sz w:val="18"/>
                <w:szCs w:val="18"/>
                <w:lang w:eastAsia="de-CH"/>
              </w:rPr>
            </w:pPr>
            <w:r w:rsidRPr="00694C40">
              <w:t>0.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438E5D" w14:textId="4635422D" w:rsidR="00D41AB9" w:rsidRPr="00D41AB9" w:rsidRDefault="00D41AB9" w:rsidP="00D41AB9">
            <w:pPr>
              <w:rPr>
                <w:rFonts w:eastAsia="Times New Roman"/>
                <w:color w:val="000000"/>
                <w:sz w:val="18"/>
                <w:szCs w:val="18"/>
                <w:lang w:eastAsia="de-CH"/>
              </w:rPr>
            </w:pPr>
            <w:r w:rsidRPr="00694C40">
              <w:t>0.01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1B98072" w14:textId="07F13CC3"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815627" w14:textId="4BFBAE01" w:rsidR="00D41AB9" w:rsidRPr="00D41AB9" w:rsidRDefault="00D41AB9" w:rsidP="00D41AB9">
            <w:pPr>
              <w:rPr>
                <w:rFonts w:eastAsia="Times New Roman"/>
                <w:color w:val="000000"/>
                <w:sz w:val="18"/>
                <w:szCs w:val="18"/>
                <w:lang w:eastAsia="de-CH"/>
              </w:rPr>
            </w:pPr>
            <w:r w:rsidRPr="00694C40">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0D2ED9C" w14:textId="2560EBC4"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F2528A" w14:textId="75483FA5" w:rsidR="00D41AB9" w:rsidRPr="00D41AB9" w:rsidRDefault="00D41AB9" w:rsidP="00D41AB9">
            <w:pPr>
              <w:rPr>
                <w:rFonts w:eastAsia="Times New Roman"/>
                <w:color w:val="000000"/>
                <w:sz w:val="18"/>
                <w:szCs w:val="18"/>
                <w:lang w:eastAsia="de-CH"/>
              </w:rPr>
            </w:pPr>
            <w:r w:rsidRPr="00694C40">
              <w:t>0.02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9553BF1" w14:textId="7DB690BC" w:rsidR="00D41AB9" w:rsidRPr="00D41AB9" w:rsidRDefault="00D41AB9" w:rsidP="00D41AB9">
            <w:pPr>
              <w:rPr>
                <w:rFonts w:eastAsia="Times New Roman"/>
                <w:color w:val="000000"/>
                <w:sz w:val="18"/>
                <w:szCs w:val="18"/>
                <w:lang w:eastAsia="de-CH"/>
              </w:rPr>
            </w:pPr>
            <w:r w:rsidRPr="00694C40">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E97528" w14:textId="029488A1" w:rsidR="00D41AB9" w:rsidRPr="00D41AB9" w:rsidRDefault="00D41AB9" w:rsidP="00D41AB9">
            <w:pPr>
              <w:rPr>
                <w:rFonts w:eastAsia="Times New Roman"/>
                <w:color w:val="000000"/>
                <w:sz w:val="18"/>
                <w:szCs w:val="18"/>
                <w:lang w:eastAsia="de-CH"/>
              </w:rPr>
            </w:pPr>
            <w:r w:rsidRPr="00694C40">
              <w:t>0.03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8402285" w14:textId="16D9D9AC" w:rsidR="00D41AB9" w:rsidRPr="00D41AB9" w:rsidRDefault="00D41AB9" w:rsidP="00D41AB9">
            <w:pPr>
              <w:rPr>
                <w:rFonts w:eastAsia="Times New Roman"/>
                <w:color w:val="000000"/>
                <w:sz w:val="18"/>
                <w:szCs w:val="18"/>
                <w:lang w:eastAsia="de-CH"/>
              </w:rPr>
            </w:pPr>
            <w:r w:rsidRPr="00694C40">
              <w:t>0.4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7941D9" w14:textId="5F3ED88D" w:rsidR="00D41AB9" w:rsidRPr="00D41AB9" w:rsidRDefault="00D41AB9" w:rsidP="00D41AB9">
            <w:pPr>
              <w:rPr>
                <w:rFonts w:eastAsia="Times New Roman"/>
                <w:color w:val="000000"/>
                <w:sz w:val="18"/>
                <w:szCs w:val="18"/>
                <w:lang w:eastAsia="de-CH"/>
              </w:rPr>
            </w:pPr>
            <w:r w:rsidRPr="00694C40">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E0137F" w14:textId="57ACBC28" w:rsidR="00D41AB9" w:rsidRPr="00D41AB9" w:rsidRDefault="00D41AB9" w:rsidP="00D41AB9">
            <w:pPr>
              <w:rPr>
                <w:rFonts w:eastAsia="Times New Roman"/>
                <w:color w:val="000000"/>
                <w:sz w:val="18"/>
                <w:szCs w:val="18"/>
                <w:lang w:eastAsia="de-CH"/>
              </w:rPr>
            </w:pPr>
            <w:r w:rsidRPr="00694C40">
              <w:t>0.5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58DE1B" w14:textId="5EBF9E90" w:rsidR="00D41AB9" w:rsidRPr="00D41AB9" w:rsidRDefault="00D41AB9" w:rsidP="00D41AB9">
            <w:pPr>
              <w:rPr>
                <w:rFonts w:eastAsia="Times New Roman"/>
                <w:color w:val="000000"/>
                <w:sz w:val="18"/>
                <w:szCs w:val="18"/>
                <w:lang w:eastAsia="de-CH"/>
              </w:rPr>
            </w:pPr>
            <w:r w:rsidRPr="00694C40">
              <w:t>0.069</w:t>
            </w:r>
          </w:p>
        </w:tc>
      </w:tr>
      <w:tr w:rsidR="00D41AB9" w:rsidRPr="00D41AB9" w14:paraId="48E27808" w14:textId="77777777" w:rsidTr="001F4615">
        <w:trPr>
          <w:trHeight w:val="317"/>
        </w:trPr>
        <w:tc>
          <w:tcPr>
            <w:tcW w:w="1790" w:type="dxa"/>
            <w:tcBorders>
              <w:right w:val="single" w:sz="4" w:space="0" w:color="auto"/>
            </w:tcBorders>
            <w:shd w:val="clear" w:color="auto" w:fill="auto"/>
            <w:noWrap/>
            <w:hideMark/>
          </w:tcPr>
          <w:p w14:paraId="6A01905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0AD1BD" w14:textId="50E4EF22"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F1D16BB" w14:textId="7413B655"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9FDB9F4" w14:textId="3DC023DD"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5D3C46B" w14:textId="3E55E6AC" w:rsidR="00D41AB9" w:rsidRPr="00D41AB9" w:rsidRDefault="00D41AB9" w:rsidP="00D41AB9">
            <w:pPr>
              <w:rPr>
                <w:rFonts w:eastAsia="Times New Roman"/>
                <w:color w:val="000000"/>
                <w:sz w:val="18"/>
                <w:szCs w:val="18"/>
                <w:lang w:eastAsia="de-CH"/>
              </w:rPr>
            </w:pPr>
            <w:r w:rsidRPr="00694C40">
              <w:t>0.04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8232398" w14:textId="27AB7426"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197F8C" w14:textId="74FA6A50" w:rsidR="00D41AB9" w:rsidRPr="00D41AB9" w:rsidRDefault="00D41AB9" w:rsidP="00D41AB9">
            <w:pPr>
              <w:rPr>
                <w:rFonts w:eastAsia="Times New Roman"/>
                <w:color w:val="000000"/>
                <w:sz w:val="18"/>
                <w:szCs w:val="18"/>
                <w:lang w:eastAsia="de-CH"/>
              </w:rPr>
            </w:pPr>
            <w:r w:rsidRPr="00694C40">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83EE4F8" w14:textId="784A5D6E"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E2C008" w14:textId="0E6BAE65" w:rsidR="00D41AB9" w:rsidRPr="00D41AB9" w:rsidRDefault="00D41AB9" w:rsidP="00D41AB9">
            <w:pPr>
              <w:rPr>
                <w:rFonts w:eastAsia="Times New Roman"/>
                <w:color w:val="000000"/>
                <w:sz w:val="18"/>
                <w:szCs w:val="18"/>
                <w:lang w:eastAsia="de-CH"/>
              </w:rPr>
            </w:pPr>
            <w:r w:rsidRPr="00694C40">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8EDC6BF" w14:textId="39ADC287"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EE9767" w14:textId="2CF23B5F" w:rsidR="00D41AB9" w:rsidRPr="00D41AB9" w:rsidRDefault="00D41AB9" w:rsidP="00D41AB9">
            <w:pPr>
              <w:rPr>
                <w:rFonts w:eastAsia="Times New Roman"/>
                <w:color w:val="000000"/>
                <w:sz w:val="18"/>
                <w:szCs w:val="18"/>
                <w:lang w:eastAsia="de-CH"/>
              </w:rPr>
            </w:pPr>
            <w:r w:rsidRPr="00694C40">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0333ABC" w14:textId="1D8A4428" w:rsidR="00D41AB9" w:rsidRPr="00D41AB9" w:rsidRDefault="00D41AB9" w:rsidP="00D41AB9">
            <w:pPr>
              <w:rPr>
                <w:rFonts w:eastAsia="Times New Roman"/>
                <w:color w:val="000000"/>
                <w:sz w:val="18"/>
                <w:szCs w:val="18"/>
                <w:lang w:eastAsia="de-CH"/>
              </w:rPr>
            </w:pPr>
            <w:r w:rsidRPr="00694C40">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6122DA" w14:textId="38D08EDB" w:rsidR="00D41AB9" w:rsidRPr="00D41AB9" w:rsidRDefault="00D41AB9" w:rsidP="00D41AB9">
            <w:pPr>
              <w:rPr>
                <w:rFonts w:eastAsia="Times New Roman"/>
                <w:color w:val="000000"/>
                <w:sz w:val="18"/>
                <w:szCs w:val="18"/>
                <w:lang w:eastAsia="de-CH"/>
              </w:rPr>
            </w:pPr>
            <w:r w:rsidRPr="00694C40">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182D5E5" w14:textId="48D5D5C9"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547DB9" w14:textId="55E9E5A2" w:rsidR="00D41AB9" w:rsidRPr="00D41AB9" w:rsidRDefault="00D41AB9" w:rsidP="00D41AB9">
            <w:pPr>
              <w:rPr>
                <w:rFonts w:eastAsia="Times New Roman"/>
                <w:color w:val="000000"/>
                <w:sz w:val="18"/>
                <w:szCs w:val="18"/>
                <w:lang w:eastAsia="de-CH"/>
              </w:rPr>
            </w:pPr>
            <w:r w:rsidRPr="00694C40">
              <w:t>0.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67D947" w14:textId="79925407"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07660B" w14:textId="2C78269F" w:rsidR="00D41AB9" w:rsidRPr="00D41AB9" w:rsidRDefault="00D41AB9" w:rsidP="00D41AB9">
            <w:pPr>
              <w:rPr>
                <w:rFonts w:eastAsia="Times New Roman"/>
                <w:color w:val="000000"/>
                <w:sz w:val="18"/>
                <w:szCs w:val="18"/>
                <w:lang w:eastAsia="de-CH"/>
              </w:rPr>
            </w:pPr>
            <w:r w:rsidRPr="00694C40">
              <w:t>0.02</w:t>
            </w:r>
          </w:p>
        </w:tc>
      </w:tr>
      <w:tr w:rsidR="00D41AB9" w:rsidRPr="00D41AB9" w14:paraId="6A8AB748" w14:textId="77777777" w:rsidTr="001F4615">
        <w:trPr>
          <w:trHeight w:val="302"/>
        </w:trPr>
        <w:tc>
          <w:tcPr>
            <w:tcW w:w="1790" w:type="dxa"/>
            <w:tcBorders>
              <w:right w:val="single" w:sz="4" w:space="0" w:color="auto"/>
            </w:tcBorders>
            <w:shd w:val="clear" w:color="auto" w:fill="auto"/>
            <w:noWrap/>
            <w:hideMark/>
          </w:tcPr>
          <w:p w14:paraId="3323A20D" w14:textId="5F49AE7B"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90C89B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10C05C6" w14:textId="25354D0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546641A" w14:textId="2B31354A"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B3E4C" w14:textId="45E5BE6B"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119F09" w14:textId="7EDA5FC9"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0EE34E" w14:textId="12DFF73C"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C32E24D" w14:textId="1D617764"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20A24C" w14:textId="60B245B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9FF4767" w14:textId="67D0C5B2"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6315C2" w14:textId="78DD7D7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467710" w14:textId="2039E1B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527482" w14:textId="384E5E54"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14C74F2" w14:textId="6BC95F88"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2F39F7" w14:textId="15BE3F75"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CF683C" w14:textId="7A4DEF4B"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DEA5C8" w14:textId="69FD673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2184007" w14:textId="77777777" w:rsidTr="001F4615">
        <w:trPr>
          <w:trHeight w:val="302"/>
        </w:trPr>
        <w:tc>
          <w:tcPr>
            <w:tcW w:w="1790" w:type="dxa"/>
            <w:tcBorders>
              <w:right w:val="single" w:sz="4" w:space="0" w:color="auto"/>
            </w:tcBorders>
            <w:shd w:val="clear" w:color="auto" w:fill="auto"/>
            <w:noWrap/>
            <w:hideMark/>
          </w:tcPr>
          <w:p w14:paraId="66A625E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08626A" w14:textId="42F1345A"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FB43407" w14:textId="4CDD38B0" w:rsidR="00D41AB9" w:rsidRPr="00D41AB9" w:rsidRDefault="00D41AB9" w:rsidP="00D41AB9">
            <w:pPr>
              <w:rPr>
                <w:rFonts w:eastAsia="Times New Roman"/>
                <w:color w:val="000000"/>
                <w:sz w:val="18"/>
                <w:szCs w:val="18"/>
                <w:lang w:eastAsia="de-CH"/>
              </w:rPr>
            </w:pPr>
            <w:r w:rsidRPr="00694C40">
              <w:t>0.4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F3CE13C" w14:textId="4147D5AD"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99BD4" w14:textId="7022A745" w:rsidR="00D41AB9" w:rsidRPr="00D41AB9" w:rsidRDefault="00D41AB9" w:rsidP="00D41AB9">
            <w:pPr>
              <w:rPr>
                <w:rFonts w:eastAsia="Times New Roman"/>
                <w:color w:val="000000"/>
                <w:sz w:val="18"/>
                <w:szCs w:val="18"/>
                <w:lang w:eastAsia="de-CH"/>
              </w:rPr>
            </w:pPr>
            <w:r w:rsidRPr="00694C40">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FBF679" w14:textId="1EC31371"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2B4D82" w14:textId="375DAC78" w:rsidR="00D41AB9" w:rsidRPr="00D41AB9" w:rsidRDefault="00D41AB9" w:rsidP="00D41AB9">
            <w:pPr>
              <w:rPr>
                <w:rFonts w:eastAsia="Times New Roman"/>
                <w:color w:val="000000"/>
                <w:sz w:val="18"/>
                <w:szCs w:val="18"/>
                <w:lang w:eastAsia="de-CH"/>
              </w:rPr>
            </w:pPr>
            <w:r w:rsidRPr="00694C40">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9494DFD" w14:textId="7DC19DA1"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41D3F9" w14:textId="4C70B01D"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46DFB55" w14:textId="06A6123A"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4FB9BA" w14:textId="631683E1" w:rsidR="00D41AB9" w:rsidRPr="00D41AB9" w:rsidRDefault="00D41AB9" w:rsidP="00D41AB9">
            <w:pPr>
              <w:rPr>
                <w:rFonts w:eastAsia="Times New Roman"/>
                <w:color w:val="000000"/>
                <w:sz w:val="18"/>
                <w:szCs w:val="18"/>
                <w:lang w:eastAsia="de-CH"/>
              </w:rPr>
            </w:pPr>
            <w:r w:rsidRPr="00694C40">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F950A35" w14:textId="10028465"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B573FC" w14:textId="7EAF6D4F" w:rsidR="00D41AB9" w:rsidRPr="00D41AB9" w:rsidRDefault="00D41AB9" w:rsidP="00D41AB9">
            <w:pPr>
              <w:rPr>
                <w:rFonts w:eastAsia="Times New Roman"/>
                <w:color w:val="000000"/>
                <w:sz w:val="18"/>
                <w:szCs w:val="18"/>
                <w:lang w:eastAsia="de-CH"/>
              </w:rPr>
            </w:pPr>
            <w:r w:rsidRPr="00694C40">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32F777F" w14:textId="6F2959F1"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07FAD0" w14:textId="78A3E8A7" w:rsidR="00D41AB9" w:rsidRPr="00D41AB9" w:rsidRDefault="00D41AB9" w:rsidP="00D41AB9">
            <w:pPr>
              <w:rPr>
                <w:rFonts w:eastAsia="Times New Roman"/>
                <w:color w:val="000000"/>
                <w:sz w:val="18"/>
                <w:szCs w:val="18"/>
                <w:lang w:eastAsia="de-CH"/>
              </w:rPr>
            </w:pPr>
            <w:r w:rsidRPr="00694C40">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2DAF78" w14:textId="6D26D200"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B14105" w14:textId="62F45105" w:rsidR="00D41AB9" w:rsidRPr="00D41AB9" w:rsidRDefault="00D41AB9" w:rsidP="00D41AB9">
            <w:pPr>
              <w:rPr>
                <w:rFonts w:eastAsia="Times New Roman"/>
                <w:color w:val="000000"/>
                <w:sz w:val="18"/>
                <w:szCs w:val="18"/>
                <w:lang w:eastAsia="de-CH"/>
              </w:rPr>
            </w:pPr>
            <w:r w:rsidRPr="00694C40">
              <w:t>0.01</w:t>
            </w:r>
          </w:p>
        </w:tc>
      </w:tr>
      <w:tr w:rsidR="00D41AB9" w:rsidRPr="00D41AB9" w14:paraId="12882F43" w14:textId="77777777" w:rsidTr="001F4615">
        <w:trPr>
          <w:trHeight w:val="302"/>
        </w:trPr>
        <w:tc>
          <w:tcPr>
            <w:tcW w:w="1790" w:type="dxa"/>
            <w:tcBorders>
              <w:right w:val="single" w:sz="4" w:space="0" w:color="auto"/>
            </w:tcBorders>
            <w:shd w:val="clear" w:color="auto" w:fill="auto"/>
            <w:noWrap/>
            <w:hideMark/>
          </w:tcPr>
          <w:p w14:paraId="775CEC8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EB331E" w14:textId="75394385"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414CD4E" w14:textId="232BDB48" w:rsidR="00D41AB9" w:rsidRPr="00D41AB9" w:rsidRDefault="00D41AB9" w:rsidP="00D41AB9">
            <w:pPr>
              <w:rPr>
                <w:rFonts w:eastAsia="Times New Roman"/>
                <w:color w:val="000000"/>
                <w:sz w:val="18"/>
                <w:szCs w:val="18"/>
                <w:lang w:eastAsia="de-CH"/>
              </w:rPr>
            </w:pPr>
            <w:r w:rsidRPr="00694C40">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D150726" w14:textId="53030CE4"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C0002A" w14:textId="5AD086BA" w:rsidR="00D41AB9" w:rsidRPr="00D41AB9" w:rsidRDefault="00D41AB9" w:rsidP="00D41AB9">
            <w:pPr>
              <w:rPr>
                <w:rFonts w:eastAsia="Times New Roman"/>
                <w:color w:val="000000"/>
                <w:sz w:val="18"/>
                <w:szCs w:val="18"/>
                <w:lang w:eastAsia="de-CH"/>
              </w:rPr>
            </w:pPr>
            <w:r w:rsidRPr="00694C40">
              <w:t>0.06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2D33069" w14:textId="40440A76"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F50E39" w14:textId="249C0F29" w:rsidR="00D41AB9" w:rsidRPr="00D41AB9" w:rsidRDefault="00D41AB9" w:rsidP="00D41AB9">
            <w:pPr>
              <w:rPr>
                <w:rFonts w:eastAsia="Times New Roman"/>
                <w:color w:val="000000"/>
                <w:sz w:val="18"/>
                <w:szCs w:val="18"/>
                <w:lang w:eastAsia="de-CH"/>
              </w:rPr>
            </w:pPr>
            <w:r w:rsidRPr="00694C40">
              <w:t>0.02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62F97FF" w14:textId="662ACFD3"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6CBB4" w14:textId="5AFF0A7B" w:rsidR="00D41AB9" w:rsidRPr="00D41AB9" w:rsidRDefault="00D41AB9" w:rsidP="00D41AB9">
            <w:pPr>
              <w:rPr>
                <w:rFonts w:eastAsia="Times New Roman"/>
                <w:color w:val="000000"/>
                <w:sz w:val="18"/>
                <w:szCs w:val="18"/>
                <w:lang w:eastAsia="de-CH"/>
              </w:rPr>
            </w:pPr>
            <w:r w:rsidRPr="00694C40">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321AFD4" w14:textId="5160D3B7"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63202C" w14:textId="427502BE" w:rsidR="00D41AB9" w:rsidRPr="00D41AB9" w:rsidRDefault="00D41AB9" w:rsidP="00D41AB9">
            <w:pPr>
              <w:rPr>
                <w:rFonts w:eastAsia="Times New Roman"/>
                <w:color w:val="000000"/>
                <w:sz w:val="18"/>
                <w:szCs w:val="18"/>
                <w:lang w:eastAsia="de-CH"/>
              </w:rPr>
            </w:pPr>
            <w:r w:rsidRPr="00694C40">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BD60EC1" w14:textId="2B44D9FB"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00C2A0" w14:textId="2EA3B01A" w:rsidR="00D41AB9" w:rsidRPr="00D41AB9" w:rsidRDefault="00D41AB9" w:rsidP="00D41AB9">
            <w:pPr>
              <w:rPr>
                <w:rFonts w:eastAsia="Times New Roman"/>
                <w:color w:val="000000"/>
                <w:sz w:val="18"/>
                <w:szCs w:val="18"/>
                <w:lang w:eastAsia="de-CH"/>
              </w:rPr>
            </w:pPr>
            <w:r w:rsidRPr="00694C40">
              <w:t>0.01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375D07" w14:textId="33417D99" w:rsidR="00D41AB9" w:rsidRPr="00D41AB9" w:rsidRDefault="00D41AB9" w:rsidP="00D41AB9">
            <w:pPr>
              <w:rPr>
                <w:rFonts w:eastAsia="Times New Roman"/>
                <w:color w:val="000000"/>
                <w:sz w:val="18"/>
                <w:szCs w:val="18"/>
                <w:lang w:eastAsia="de-CH"/>
              </w:rPr>
            </w:pPr>
            <w:r w:rsidRPr="00694C40">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F89468" w14:textId="212F52D9" w:rsidR="00D41AB9" w:rsidRPr="00D41AB9" w:rsidRDefault="00D41AB9" w:rsidP="00D41AB9">
            <w:pPr>
              <w:rPr>
                <w:rFonts w:eastAsia="Times New Roman"/>
                <w:color w:val="000000"/>
                <w:sz w:val="18"/>
                <w:szCs w:val="18"/>
                <w:lang w:eastAsia="de-CH"/>
              </w:rPr>
            </w:pPr>
            <w:r w:rsidRPr="00694C40">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6242D4" w14:textId="5FFCBA89" w:rsidR="00D41AB9" w:rsidRPr="00D41AB9" w:rsidRDefault="00D41AB9" w:rsidP="00D41AB9">
            <w:pPr>
              <w:rPr>
                <w:rFonts w:eastAsia="Times New Roman"/>
                <w:color w:val="000000"/>
                <w:sz w:val="18"/>
                <w:szCs w:val="18"/>
                <w:lang w:eastAsia="de-CH"/>
              </w:rPr>
            </w:pPr>
            <w:r w:rsidRPr="00694C40">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AAB255" w14:textId="289A7D99" w:rsidR="00D41AB9" w:rsidRPr="00D41AB9" w:rsidRDefault="00D41AB9" w:rsidP="00D41AB9">
            <w:pPr>
              <w:rPr>
                <w:rFonts w:eastAsia="Times New Roman"/>
                <w:color w:val="000000"/>
                <w:sz w:val="18"/>
                <w:szCs w:val="18"/>
                <w:lang w:eastAsia="de-CH"/>
              </w:rPr>
            </w:pPr>
            <w:r w:rsidRPr="00694C40">
              <w:t>0.053</w:t>
            </w:r>
          </w:p>
        </w:tc>
      </w:tr>
      <w:tr w:rsidR="00D41AB9" w:rsidRPr="00D41AB9" w14:paraId="2930F45F" w14:textId="77777777" w:rsidTr="001F4615">
        <w:trPr>
          <w:trHeight w:val="317"/>
        </w:trPr>
        <w:tc>
          <w:tcPr>
            <w:tcW w:w="1790" w:type="dxa"/>
            <w:tcBorders>
              <w:right w:val="single" w:sz="4" w:space="0" w:color="auto"/>
            </w:tcBorders>
            <w:shd w:val="clear" w:color="auto" w:fill="auto"/>
            <w:noWrap/>
            <w:hideMark/>
          </w:tcPr>
          <w:p w14:paraId="0D89E2A7"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DC8D4D1" w14:textId="758C9B52"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C993FF4" w14:textId="7454CB46" w:rsidR="00D41AB9" w:rsidRPr="00D41AB9" w:rsidRDefault="00D41AB9" w:rsidP="00D41AB9">
            <w:pPr>
              <w:rPr>
                <w:rFonts w:eastAsia="Times New Roman"/>
                <w:color w:val="000000"/>
                <w:sz w:val="18"/>
                <w:szCs w:val="18"/>
                <w:lang w:eastAsia="de-CH"/>
              </w:rPr>
            </w:pPr>
            <w:r w:rsidRPr="00694C40">
              <w:t>0.5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E372804" w14:textId="543DC991"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06FA04" w14:textId="5298A2BA" w:rsidR="00D41AB9" w:rsidRPr="00D41AB9" w:rsidRDefault="00D41AB9" w:rsidP="00D41AB9">
            <w:pPr>
              <w:rPr>
                <w:rFonts w:eastAsia="Times New Roman"/>
                <w:color w:val="000000"/>
                <w:sz w:val="18"/>
                <w:szCs w:val="18"/>
                <w:lang w:eastAsia="de-CH"/>
              </w:rPr>
            </w:pPr>
            <w:r w:rsidRPr="00694C40">
              <w:t>0.0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7B2601E" w14:textId="6C6A2DD5" w:rsidR="00D41AB9" w:rsidRPr="00D41AB9" w:rsidRDefault="00D41AB9" w:rsidP="00D41AB9">
            <w:pPr>
              <w:rPr>
                <w:rFonts w:eastAsia="Times New Roman"/>
                <w:color w:val="000000"/>
                <w:sz w:val="18"/>
                <w:szCs w:val="18"/>
                <w:lang w:eastAsia="de-CH"/>
              </w:rPr>
            </w:pPr>
            <w:r w:rsidRPr="00694C40">
              <w:t>0.4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1E319E" w14:textId="36410FAD" w:rsidR="00D41AB9" w:rsidRPr="00D41AB9" w:rsidRDefault="00D41AB9" w:rsidP="00D41AB9">
            <w:pPr>
              <w:rPr>
                <w:rFonts w:eastAsia="Times New Roman"/>
                <w:color w:val="000000"/>
                <w:sz w:val="18"/>
                <w:szCs w:val="18"/>
                <w:lang w:eastAsia="de-CH"/>
              </w:rPr>
            </w:pPr>
            <w:r w:rsidRPr="00694C40">
              <w:t>0.03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E62689F" w14:textId="0AF7100E"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5456BC" w14:textId="139EDD1C" w:rsidR="00D41AB9" w:rsidRPr="00D41AB9" w:rsidRDefault="00D41AB9" w:rsidP="00D41AB9">
            <w:pPr>
              <w:rPr>
                <w:rFonts w:eastAsia="Times New Roman"/>
                <w:color w:val="000000"/>
                <w:sz w:val="18"/>
                <w:szCs w:val="18"/>
                <w:lang w:eastAsia="de-CH"/>
              </w:rPr>
            </w:pPr>
            <w:r w:rsidRPr="00694C40">
              <w:t>0.04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E901BE7" w14:textId="0778D8FA"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8B29D6" w14:textId="2EEF2C5D" w:rsidR="00D41AB9" w:rsidRPr="00D41AB9" w:rsidRDefault="00D41AB9" w:rsidP="00D41AB9">
            <w:pPr>
              <w:rPr>
                <w:rFonts w:eastAsia="Times New Roman"/>
                <w:color w:val="000000"/>
                <w:sz w:val="18"/>
                <w:szCs w:val="18"/>
                <w:lang w:eastAsia="de-CH"/>
              </w:rPr>
            </w:pPr>
            <w:r w:rsidRPr="00694C40">
              <w:t>0.01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AD0C411" w14:textId="2EE45DD5"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FEAB66" w14:textId="6BAC961A" w:rsidR="00D41AB9" w:rsidRPr="00D41AB9" w:rsidRDefault="00D41AB9" w:rsidP="00D41AB9">
            <w:pPr>
              <w:rPr>
                <w:rFonts w:eastAsia="Times New Roman"/>
                <w:color w:val="000000"/>
                <w:sz w:val="18"/>
                <w:szCs w:val="18"/>
                <w:lang w:eastAsia="de-CH"/>
              </w:rPr>
            </w:pPr>
            <w:r w:rsidRPr="00694C40">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6023F33" w14:textId="4DE352F4" w:rsidR="00D41AB9" w:rsidRPr="00D41AB9" w:rsidRDefault="00D41AB9" w:rsidP="00D41AB9">
            <w:pPr>
              <w:rPr>
                <w:rFonts w:eastAsia="Times New Roman"/>
                <w:color w:val="000000"/>
                <w:sz w:val="18"/>
                <w:szCs w:val="18"/>
                <w:lang w:eastAsia="de-CH"/>
              </w:rPr>
            </w:pPr>
            <w:r w:rsidRPr="00694C40">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3F4485" w14:textId="7AAEC609" w:rsidR="00D41AB9" w:rsidRPr="00D41AB9" w:rsidRDefault="00D41AB9" w:rsidP="00D41AB9">
            <w:pPr>
              <w:rPr>
                <w:rFonts w:eastAsia="Times New Roman"/>
                <w:color w:val="000000"/>
                <w:sz w:val="18"/>
                <w:szCs w:val="18"/>
                <w:lang w:eastAsia="de-CH"/>
              </w:rPr>
            </w:pPr>
            <w:r w:rsidRPr="00694C40">
              <w:t>0.08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34769C" w14:textId="2269475E"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B725C6" w14:textId="29897918" w:rsidR="00D41AB9" w:rsidRPr="00D41AB9" w:rsidRDefault="00D41AB9" w:rsidP="00D41AB9">
            <w:pPr>
              <w:rPr>
                <w:rFonts w:eastAsia="Times New Roman"/>
                <w:color w:val="000000"/>
                <w:sz w:val="18"/>
                <w:szCs w:val="18"/>
                <w:lang w:eastAsia="de-CH"/>
              </w:rPr>
            </w:pPr>
            <w:r w:rsidRPr="00694C40">
              <w:t>0.016</w:t>
            </w:r>
          </w:p>
        </w:tc>
      </w:tr>
      <w:tr w:rsidR="00D41AB9" w:rsidRPr="00D41AB9" w14:paraId="461FC5FF" w14:textId="77777777" w:rsidTr="001F4615">
        <w:trPr>
          <w:trHeight w:val="302"/>
        </w:trPr>
        <w:tc>
          <w:tcPr>
            <w:tcW w:w="1790" w:type="dxa"/>
            <w:tcBorders>
              <w:right w:val="single" w:sz="4" w:space="0" w:color="auto"/>
            </w:tcBorders>
            <w:shd w:val="clear" w:color="auto" w:fill="auto"/>
            <w:noWrap/>
            <w:hideMark/>
          </w:tcPr>
          <w:p w14:paraId="561BB960" w14:textId="40B4A87F"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0A3820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BC0EEF6" w14:textId="35EA9A8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39C1CB9" w14:textId="756258D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06C3E1" w14:textId="4AD8142D"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99568A7" w14:textId="1224F87B"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DCA750" w14:textId="27A3DC06"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30B56F8" w14:textId="3424CA12"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51436B2" w14:textId="0CFE42E4"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8312E6" w14:textId="17F9364E"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78B8EE" w14:textId="2FA017FE"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05B3EDB" w14:textId="4891EB5F"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871A78" w14:textId="05AA13D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50F4F4E" w14:textId="3E85918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21FCD" w14:textId="5E4B5C65"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6AEBB7" w14:textId="6F26746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E1A911" w14:textId="66C732E2"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245B3F3" w14:textId="77777777" w:rsidTr="001F4615">
        <w:trPr>
          <w:trHeight w:val="302"/>
        </w:trPr>
        <w:tc>
          <w:tcPr>
            <w:tcW w:w="1790" w:type="dxa"/>
            <w:tcBorders>
              <w:right w:val="single" w:sz="4" w:space="0" w:color="auto"/>
            </w:tcBorders>
            <w:shd w:val="clear" w:color="auto" w:fill="auto"/>
            <w:noWrap/>
            <w:hideMark/>
          </w:tcPr>
          <w:p w14:paraId="4BFB92C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D3B3058" w14:textId="7BB4BFEF" w:rsidR="00D41AB9" w:rsidRPr="00D41AB9" w:rsidRDefault="00D41AB9" w:rsidP="00D41AB9">
            <w:pPr>
              <w:rPr>
                <w:rFonts w:eastAsia="Times New Roman"/>
                <w:color w:val="000000"/>
                <w:sz w:val="18"/>
                <w:szCs w:val="18"/>
                <w:lang w:eastAsia="de-CH"/>
              </w:rPr>
            </w:pPr>
            <w:r w:rsidRPr="00694C40">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BA5518" w14:textId="4C7DC7A6" w:rsidR="00D41AB9" w:rsidRPr="00D41AB9" w:rsidRDefault="00D41AB9" w:rsidP="00D41AB9">
            <w:pPr>
              <w:rPr>
                <w:rFonts w:eastAsia="Times New Roman"/>
                <w:color w:val="000000"/>
                <w:sz w:val="18"/>
                <w:szCs w:val="18"/>
                <w:lang w:eastAsia="de-CH"/>
              </w:rPr>
            </w:pPr>
            <w:r w:rsidRPr="00694C40">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15F4B3E" w14:textId="743D578D" w:rsidR="00D41AB9" w:rsidRPr="00D41AB9" w:rsidRDefault="00D41AB9" w:rsidP="00D41AB9">
            <w:pPr>
              <w:rPr>
                <w:rFonts w:eastAsia="Times New Roman"/>
                <w:color w:val="000000"/>
                <w:sz w:val="18"/>
                <w:szCs w:val="18"/>
                <w:lang w:eastAsia="de-CH"/>
              </w:rPr>
            </w:pPr>
            <w:r w:rsidRPr="00694C40">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D654FA" w14:textId="7CD35E84" w:rsidR="00D41AB9" w:rsidRPr="00D41AB9" w:rsidRDefault="00D41AB9" w:rsidP="00D41AB9">
            <w:pPr>
              <w:rPr>
                <w:rFonts w:eastAsia="Times New Roman"/>
                <w:color w:val="000000"/>
                <w:sz w:val="18"/>
                <w:szCs w:val="18"/>
                <w:lang w:eastAsia="de-CH"/>
              </w:rPr>
            </w:pPr>
            <w:r w:rsidRPr="00694C40">
              <w:t>0.02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C86D14A" w14:textId="05F4B00A"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17CEE2" w14:textId="2C166F26" w:rsidR="00D41AB9" w:rsidRPr="00D41AB9" w:rsidRDefault="00D41AB9" w:rsidP="00D41AB9">
            <w:pPr>
              <w:rPr>
                <w:rFonts w:eastAsia="Times New Roman"/>
                <w:color w:val="000000"/>
                <w:sz w:val="18"/>
                <w:szCs w:val="18"/>
                <w:lang w:eastAsia="de-CH"/>
              </w:rPr>
            </w:pPr>
            <w:r w:rsidRPr="00694C40">
              <w:t>0.01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68AD7D" w14:textId="2F3C9B50"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D451C7" w14:textId="1D42DD7D" w:rsidR="00D41AB9" w:rsidRPr="00D41AB9" w:rsidRDefault="00D41AB9" w:rsidP="00D41AB9">
            <w:pPr>
              <w:rPr>
                <w:rFonts w:eastAsia="Times New Roman"/>
                <w:color w:val="000000"/>
                <w:sz w:val="18"/>
                <w:szCs w:val="18"/>
                <w:lang w:eastAsia="de-CH"/>
              </w:rPr>
            </w:pPr>
            <w:r w:rsidRPr="00694C40">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521010" w14:textId="5BF1F5FA" w:rsidR="00D41AB9" w:rsidRPr="00D41AB9" w:rsidRDefault="00D41AB9" w:rsidP="00D41AB9">
            <w:pPr>
              <w:rPr>
                <w:rFonts w:eastAsia="Times New Roman"/>
                <w:color w:val="000000"/>
                <w:sz w:val="18"/>
                <w:szCs w:val="18"/>
                <w:lang w:eastAsia="de-CH"/>
              </w:rPr>
            </w:pPr>
            <w:r w:rsidRPr="00694C40">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3F2EAB" w14:textId="149FF59E" w:rsidR="00D41AB9" w:rsidRPr="00D41AB9" w:rsidRDefault="00D41AB9" w:rsidP="00D41AB9">
            <w:pPr>
              <w:rPr>
                <w:rFonts w:eastAsia="Times New Roman"/>
                <w:color w:val="000000"/>
                <w:sz w:val="18"/>
                <w:szCs w:val="18"/>
                <w:lang w:eastAsia="de-CH"/>
              </w:rPr>
            </w:pPr>
            <w:r w:rsidRPr="00694C40">
              <w:t>0.01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6EE55E0" w14:textId="742E883F"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6140AC" w14:textId="5335CA5C" w:rsidR="00D41AB9" w:rsidRPr="00D41AB9" w:rsidRDefault="00D41AB9" w:rsidP="00D41AB9">
            <w:pPr>
              <w:rPr>
                <w:rFonts w:eastAsia="Times New Roman"/>
                <w:color w:val="000000"/>
                <w:sz w:val="18"/>
                <w:szCs w:val="18"/>
                <w:lang w:eastAsia="de-CH"/>
              </w:rPr>
            </w:pPr>
            <w:r w:rsidRPr="00694C40">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FAFF91" w14:textId="28E3920F"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2B4BE6" w14:textId="34077600" w:rsidR="00D41AB9" w:rsidRPr="00D41AB9" w:rsidRDefault="00D41AB9" w:rsidP="00D41AB9">
            <w:pPr>
              <w:rPr>
                <w:rFonts w:eastAsia="Times New Roman"/>
                <w:color w:val="000000"/>
                <w:sz w:val="18"/>
                <w:szCs w:val="18"/>
                <w:lang w:eastAsia="de-CH"/>
              </w:rPr>
            </w:pPr>
            <w:r w:rsidRPr="00694C40">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0B7172" w14:textId="3E40D6AE"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0C19C6" w14:textId="29E1F0E7" w:rsidR="00D41AB9" w:rsidRPr="00D41AB9" w:rsidRDefault="00D41AB9" w:rsidP="00D41AB9">
            <w:pPr>
              <w:rPr>
                <w:rFonts w:eastAsia="Times New Roman"/>
                <w:color w:val="000000"/>
                <w:sz w:val="18"/>
                <w:szCs w:val="18"/>
                <w:lang w:eastAsia="de-CH"/>
              </w:rPr>
            </w:pPr>
            <w:r w:rsidRPr="00694C40">
              <w:t>0.015</w:t>
            </w:r>
          </w:p>
        </w:tc>
      </w:tr>
      <w:tr w:rsidR="00D41AB9" w:rsidRPr="00D41AB9" w14:paraId="70350291" w14:textId="77777777" w:rsidTr="001F4615">
        <w:trPr>
          <w:trHeight w:val="302"/>
        </w:trPr>
        <w:tc>
          <w:tcPr>
            <w:tcW w:w="1790" w:type="dxa"/>
            <w:tcBorders>
              <w:right w:val="single" w:sz="4" w:space="0" w:color="auto"/>
            </w:tcBorders>
            <w:shd w:val="clear" w:color="auto" w:fill="auto"/>
            <w:noWrap/>
            <w:hideMark/>
          </w:tcPr>
          <w:p w14:paraId="17151DC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0247DD1" w14:textId="458287DA" w:rsidR="00D41AB9" w:rsidRPr="00D41AB9" w:rsidRDefault="00D41AB9" w:rsidP="00D41AB9">
            <w:pPr>
              <w:rPr>
                <w:rFonts w:eastAsia="Times New Roman"/>
                <w:color w:val="000000"/>
                <w:sz w:val="18"/>
                <w:szCs w:val="18"/>
                <w:lang w:eastAsia="de-CH"/>
              </w:rPr>
            </w:pPr>
            <w:r w:rsidRPr="00694C40">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FB6D94" w14:textId="63A53BA9" w:rsidR="00D41AB9" w:rsidRPr="00D41AB9" w:rsidRDefault="00D41AB9" w:rsidP="00D41AB9">
            <w:pPr>
              <w:rPr>
                <w:rFonts w:eastAsia="Times New Roman"/>
                <w:color w:val="000000"/>
                <w:sz w:val="18"/>
                <w:szCs w:val="18"/>
                <w:lang w:eastAsia="de-CH"/>
              </w:rPr>
            </w:pPr>
            <w:r w:rsidRPr="00694C40">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2A79882" w14:textId="61E0D079" w:rsidR="00D41AB9" w:rsidRPr="00D41AB9" w:rsidRDefault="00D41AB9" w:rsidP="00D41AB9">
            <w:pPr>
              <w:rPr>
                <w:rFonts w:eastAsia="Times New Roman"/>
                <w:color w:val="000000"/>
                <w:sz w:val="18"/>
                <w:szCs w:val="18"/>
                <w:lang w:eastAsia="de-CH"/>
              </w:rPr>
            </w:pPr>
            <w:r w:rsidRPr="00694C40">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92B9F3" w14:textId="16AFCA03" w:rsidR="00D41AB9" w:rsidRPr="00D41AB9" w:rsidRDefault="00D41AB9" w:rsidP="00D41AB9">
            <w:pPr>
              <w:rPr>
                <w:rFonts w:eastAsia="Times New Roman"/>
                <w:color w:val="000000"/>
                <w:sz w:val="18"/>
                <w:szCs w:val="18"/>
                <w:lang w:eastAsia="de-CH"/>
              </w:rPr>
            </w:pPr>
            <w:r w:rsidRPr="00694C40">
              <w:t>0.04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1F46987" w14:textId="2FBADF9A" w:rsidR="00D41AB9" w:rsidRPr="00D41AB9" w:rsidRDefault="00D41AB9" w:rsidP="00D41AB9">
            <w:pPr>
              <w:rPr>
                <w:rFonts w:eastAsia="Times New Roman"/>
                <w:color w:val="000000"/>
                <w:sz w:val="18"/>
                <w:szCs w:val="18"/>
                <w:lang w:eastAsia="de-CH"/>
              </w:rPr>
            </w:pPr>
            <w:r w:rsidRPr="00694C40">
              <w:t>0.4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816078" w14:textId="19F0CCAA" w:rsidR="00D41AB9" w:rsidRPr="00D41AB9" w:rsidRDefault="00D41AB9" w:rsidP="00D41AB9">
            <w:pPr>
              <w:rPr>
                <w:rFonts w:eastAsia="Times New Roman"/>
                <w:color w:val="000000"/>
                <w:sz w:val="18"/>
                <w:szCs w:val="18"/>
                <w:lang w:eastAsia="de-CH"/>
              </w:rPr>
            </w:pPr>
            <w:r w:rsidRPr="00694C40">
              <w:t>0.02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65EC253" w14:textId="7E3F7295"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519EC1" w14:textId="397B9EF9" w:rsidR="00D41AB9" w:rsidRPr="00D41AB9" w:rsidRDefault="00D41AB9" w:rsidP="00D41AB9">
            <w:pPr>
              <w:rPr>
                <w:rFonts w:eastAsia="Times New Roman"/>
                <w:color w:val="000000"/>
                <w:sz w:val="18"/>
                <w:szCs w:val="18"/>
                <w:lang w:eastAsia="de-CH"/>
              </w:rPr>
            </w:pPr>
            <w:r w:rsidRPr="00694C40">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2441939" w14:textId="34E6B4EE" w:rsidR="00D41AB9" w:rsidRPr="00D41AB9" w:rsidRDefault="00D41AB9" w:rsidP="00D41AB9">
            <w:pPr>
              <w:rPr>
                <w:rFonts w:eastAsia="Times New Roman"/>
                <w:color w:val="000000"/>
                <w:sz w:val="18"/>
                <w:szCs w:val="18"/>
                <w:lang w:eastAsia="de-CH"/>
              </w:rPr>
            </w:pPr>
            <w:r w:rsidRPr="00694C40">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8861A6" w14:textId="5743848C" w:rsidR="00D41AB9" w:rsidRPr="00D41AB9" w:rsidRDefault="00D41AB9" w:rsidP="00D41AB9">
            <w:pPr>
              <w:rPr>
                <w:rFonts w:eastAsia="Times New Roman"/>
                <w:color w:val="000000"/>
                <w:sz w:val="18"/>
                <w:szCs w:val="18"/>
                <w:lang w:eastAsia="de-CH"/>
              </w:rPr>
            </w:pPr>
            <w:r w:rsidRPr="00694C40">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016CACA" w14:textId="58A1BBAF" w:rsidR="00D41AB9" w:rsidRPr="00D41AB9" w:rsidRDefault="00D41AB9" w:rsidP="00D41AB9">
            <w:pPr>
              <w:rPr>
                <w:rFonts w:eastAsia="Times New Roman"/>
                <w:color w:val="000000"/>
                <w:sz w:val="18"/>
                <w:szCs w:val="18"/>
                <w:lang w:eastAsia="de-CH"/>
              </w:rPr>
            </w:pPr>
            <w:r w:rsidRPr="00694C40">
              <w:t>0.4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6E7BAC" w14:textId="49C0BBF2" w:rsidR="00D41AB9" w:rsidRPr="00D41AB9" w:rsidRDefault="00D41AB9" w:rsidP="00D41AB9">
            <w:pPr>
              <w:rPr>
                <w:rFonts w:eastAsia="Times New Roman"/>
                <w:color w:val="000000"/>
                <w:sz w:val="18"/>
                <w:szCs w:val="18"/>
                <w:lang w:eastAsia="de-CH"/>
              </w:rPr>
            </w:pPr>
            <w:r w:rsidRPr="00694C40">
              <w:t>0.01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8B26F0" w14:textId="7CC84442" w:rsidR="00D41AB9" w:rsidRPr="00D41AB9" w:rsidRDefault="00D41AB9" w:rsidP="00D41AB9">
            <w:pPr>
              <w:rPr>
                <w:rFonts w:eastAsia="Times New Roman"/>
                <w:color w:val="000000"/>
                <w:sz w:val="18"/>
                <w:szCs w:val="18"/>
                <w:lang w:eastAsia="de-CH"/>
              </w:rPr>
            </w:pPr>
            <w:r w:rsidRPr="00694C40">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19A88" w14:textId="65E4FA06" w:rsidR="00D41AB9" w:rsidRPr="00D41AB9" w:rsidRDefault="00D41AB9" w:rsidP="00D41AB9">
            <w:pPr>
              <w:rPr>
                <w:rFonts w:eastAsia="Times New Roman"/>
                <w:color w:val="000000"/>
                <w:sz w:val="18"/>
                <w:szCs w:val="18"/>
                <w:lang w:eastAsia="de-CH"/>
              </w:rPr>
            </w:pPr>
            <w:r w:rsidRPr="00694C40">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7228F9" w14:textId="0CFABA96"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9AC2ED" w14:textId="43312F1E" w:rsidR="00D41AB9" w:rsidRPr="00D41AB9" w:rsidRDefault="00D41AB9" w:rsidP="00D41AB9">
            <w:pPr>
              <w:rPr>
                <w:rFonts w:eastAsia="Times New Roman"/>
                <w:color w:val="000000"/>
                <w:sz w:val="18"/>
                <w:szCs w:val="18"/>
                <w:lang w:eastAsia="de-CH"/>
              </w:rPr>
            </w:pPr>
            <w:r w:rsidRPr="00694C40">
              <w:t>0.039</w:t>
            </w:r>
          </w:p>
        </w:tc>
      </w:tr>
      <w:tr w:rsidR="00D41AB9" w:rsidRPr="00D41AB9" w14:paraId="5B91C08F" w14:textId="77777777" w:rsidTr="001F4615">
        <w:trPr>
          <w:trHeight w:val="317"/>
        </w:trPr>
        <w:tc>
          <w:tcPr>
            <w:tcW w:w="1790" w:type="dxa"/>
            <w:tcBorders>
              <w:right w:val="single" w:sz="4" w:space="0" w:color="auto"/>
            </w:tcBorders>
            <w:shd w:val="clear" w:color="auto" w:fill="auto"/>
            <w:noWrap/>
            <w:hideMark/>
          </w:tcPr>
          <w:p w14:paraId="3CB07A4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4FA42C" w14:textId="25C8A3FB" w:rsidR="00D41AB9" w:rsidRPr="00D41AB9" w:rsidRDefault="00D41AB9" w:rsidP="00D41AB9">
            <w:pPr>
              <w:rPr>
                <w:rFonts w:eastAsia="Times New Roman"/>
                <w:color w:val="000000"/>
                <w:sz w:val="18"/>
                <w:szCs w:val="18"/>
                <w:lang w:eastAsia="de-CH"/>
              </w:rPr>
            </w:pPr>
            <w:r w:rsidRPr="00694C40">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F5A1688" w14:textId="5F316D47" w:rsidR="00D41AB9" w:rsidRPr="00D41AB9" w:rsidRDefault="00D41AB9" w:rsidP="00D41AB9">
            <w:pPr>
              <w:rPr>
                <w:rFonts w:eastAsia="Times New Roman"/>
                <w:color w:val="000000"/>
                <w:sz w:val="18"/>
                <w:szCs w:val="18"/>
                <w:lang w:eastAsia="de-CH"/>
              </w:rPr>
            </w:pPr>
            <w:r w:rsidRPr="00694C40">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E1F447D" w14:textId="7E0A3071" w:rsidR="00D41AB9" w:rsidRPr="00D41AB9" w:rsidRDefault="00D41AB9" w:rsidP="00D41AB9">
            <w:pPr>
              <w:rPr>
                <w:rFonts w:eastAsia="Times New Roman"/>
                <w:color w:val="000000"/>
                <w:sz w:val="18"/>
                <w:szCs w:val="18"/>
                <w:lang w:eastAsia="de-CH"/>
              </w:rPr>
            </w:pPr>
            <w:r w:rsidRPr="00694C40">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932429" w14:textId="3186F64C" w:rsidR="00D41AB9" w:rsidRPr="00D41AB9" w:rsidRDefault="00D41AB9" w:rsidP="00D41AB9">
            <w:pPr>
              <w:rPr>
                <w:rFonts w:eastAsia="Times New Roman"/>
                <w:color w:val="000000"/>
                <w:sz w:val="18"/>
                <w:szCs w:val="18"/>
                <w:lang w:eastAsia="de-CH"/>
              </w:rPr>
            </w:pPr>
            <w:r w:rsidRPr="00694C40">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7DF0DF1" w14:textId="18A42996"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26903E" w14:textId="5490C614" w:rsidR="00D41AB9" w:rsidRPr="00D41AB9" w:rsidRDefault="00D41AB9" w:rsidP="00D41AB9">
            <w:pPr>
              <w:rPr>
                <w:rFonts w:eastAsia="Times New Roman"/>
                <w:color w:val="000000"/>
                <w:sz w:val="18"/>
                <w:szCs w:val="18"/>
                <w:lang w:eastAsia="de-CH"/>
              </w:rPr>
            </w:pPr>
            <w:r w:rsidRPr="00694C40">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978957B" w14:textId="4FBEFBFE" w:rsidR="00D41AB9" w:rsidRPr="00D41AB9" w:rsidRDefault="00D41AB9" w:rsidP="00D41AB9">
            <w:pPr>
              <w:rPr>
                <w:rFonts w:eastAsia="Times New Roman"/>
                <w:color w:val="000000"/>
                <w:sz w:val="18"/>
                <w:szCs w:val="18"/>
                <w:lang w:eastAsia="de-CH"/>
              </w:rPr>
            </w:pPr>
            <w:r w:rsidRPr="00694C40">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0B6C4D" w14:textId="6CC1FCE0" w:rsidR="00D41AB9" w:rsidRPr="00D41AB9" w:rsidRDefault="00D41AB9" w:rsidP="00D41AB9">
            <w:pPr>
              <w:rPr>
                <w:rFonts w:eastAsia="Times New Roman"/>
                <w:color w:val="000000"/>
                <w:sz w:val="18"/>
                <w:szCs w:val="18"/>
                <w:lang w:eastAsia="de-CH"/>
              </w:rPr>
            </w:pPr>
            <w:r w:rsidRPr="00694C40">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466692" w14:textId="043F04E5" w:rsidR="00D41AB9" w:rsidRPr="00D41AB9" w:rsidRDefault="00D41AB9" w:rsidP="00D41AB9">
            <w:pPr>
              <w:rPr>
                <w:rFonts w:eastAsia="Times New Roman"/>
                <w:color w:val="000000"/>
                <w:sz w:val="18"/>
                <w:szCs w:val="18"/>
                <w:lang w:eastAsia="de-CH"/>
              </w:rPr>
            </w:pPr>
            <w:r w:rsidRPr="00694C40">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D9A30B" w14:textId="4E2F9F0F" w:rsidR="00D41AB9" w:rsidRPr="00D41AB9" w:rsidRDefault="00D41AB9" w:rsidP="00D41AB9">
            <w:pPr>
              <w:rPr>
                <w:rFonts w:eastAsia="Times New Roman"/>
                <w:color w:val="000000"/>
                <w:sz w:val="18"/>
                <w:szCs w:val="18"/>
                <w:lang w:eastAsia="de-CH"/>
              </w:rPr>
            </w:pPr>
            <w:r w:rsidRPr="00694C40">
              <w:t>0.00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650A9B8" w14:textId="5A7B3B3B" w:rsidR="00D41AB9" w:rsidRPr="00D41AB9" w:rsidRDefault="00D41AB9" w:rsidP="00D41AB9">
            <w:pPr>
              <w:rPr>
                <w:rFonts w:eastAsia="Times New Roman"/>
                <w:color w:val="000000"/>
                <w:sz w:val="18"/>
                <w:szCs w:val="18"/>
                <w:lang w:eastAsia="de-CH"/>
              </w:rPr>
            </w:pPr>
            <w:r w:rsidRPr="00694C40">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8B9C12" w14:textId="392F39D2" w:rsidR="00D41AB9" w:rsidRPr="00D41AB9" w:rsidRDefault="00D41AB9" w:rsidP="00D41AB9">
            <w:pPr>
              <w:rPr>
                <w:rFonts w:eastAsia="Times New Roman"/>
                <w:color w:val="000000"/>
                <w:sz w:val="18"/>
                <w:szCs w:val="18"/>
                <w:lang w:eastAsia="de-CH"/>
              </w:rPr>
            </w:pPr>
            <w:r w:rsidRPr="00694C40">
              <w:t>0.00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9EF44C8" w14:textId="56F3A082" w:rsidR="00D41AB9" w:rsidRPr="00D41AB9" w:rsidRDefault="00D41AB9" w:rsidP="00D41AB9">
            <w:pPr>
              <w:rPr>
                <w:rFonts w:eastAsia="Times New Roman"/>
                <w:color w:val="000000"/>
                <w:sz w:val="18"/>
                <w:szCs w:val="18"/>
                <w:lang w:eastAsia="de-CH"/>
              </w:rPr>
            </w:pPr>
            <w:r w:rsidRPr="00694C40">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2E6D8B" w14:textId="43C0EB43" w:rsidR="00D41AB9" w:rsidRPr="00D41AB9" w:rsidRDefault="00D41AB9" w:rsidP="00D41AB9">
            <w:pPr>
              <w:rPr>
                <w:rFonts w:eastAsia="Times New Roman"/>
                <w:color w:val="000000"/>
                <w:sz w:val="18"/>
                <w:szCs w:val="18"/>
                <w:lang w:eastAsia="de-CH"/>
              </w:rPr>
            </w:pPr>
            <w:r w:rsidRPr="00694C40">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2D52DF" w14:textId="4EEEB977" w:rsidR="00D41AB9" w:rsidRPr="00D41AB9" w:rsidRDefault="00D41AB9" w:rsidP="00D41AB9">
            <w:pPr>
              <w:rPr>
                <w:rFonts w:eastAsia="Times New Roman"/>
                <w:color w:val="000000"/>
                <w:sz w:val="18"/>
                <w:szCs w:val="18"/>
                <w:lang w:eastAsia="de-CH"/>
              </w:rPr>
            </w:pPr>
            <w:r w:rsidRPr="00694C40">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D12C00" w14:textId="44C2BABA" w:rsidR="00D41AB9" w:rsidRPr="00D41AB9" w:rsidRDefault="00D41AB9" w:rsidP="00D41AB9">
            <w:pPr>
              <w:rPr>
                <w:rFonts w:eastAsia="Times New Roman"/>
                <w:color w:val="000000"/>
                <w:sz w:val="18"/>
                <w:szCs w:val="18"/>
                <w:lang w:eastAsia="de-CH"/>
              </w:rPr>
            </w:pPr>
            <w:r w:rsidRPr="00694C40">
              <w:t>0.004</w:t>
            </w:r>
          </w:p>
        </w:tc>
      </w:tr>
    </w:tbl>
    <w:p w14:paraId="4B954ACE" w14:textId="603502B4" w:rsidR="00D41AB9" w:rsidRDefault="00D41AB9" w:rsidP="00D41AB9">
      <w:pPr>
        <w:spacing w:after="160" w:line="259" w:lineRule="auto"/>
        <w:rPr>
          <w:smallCaps/>
          <w:noProof/>
        </w:rPr>
      </w:pPr>
    </w:p>
    <w:p w14:paraId="6CB5AE6C" w14:textId="77777777"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6"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27"/>
        <w:gridCol w:w="590"/>
        <w:gridCol w:w="627"/>
        <w:gridCol w:w="918"/>
        <w:gridCol w:w="627"/>
        <w:gridCol w:w="974"/>
        <w:gridCol w:w="627"/>
        <w:gridCol w:w="627"/>
        <w:gridCol w:w="627"/>
      </w:tblGrid>
      <w:tr w:rsidR="00D41AB9" w:rsidRPr="00D41AB9" w14:paraId="6EB0A135" w14:textId="77777777" w:rsidTr="001F4615">
        <w:trPr>
          <w:trHeight w:val="302"/>
        </w:trPr>
        <w:tc>
          <w:tcPr>
            <w:tcW w:w="1790" w:type="dxa"/>
            <w:shd w:val="clear" w:color="auto" w:fill="auto"/>
            <w:noWrap/>
            <w:hideMark/>
          </w:tcPr>
          <w:p w14:paraId="10F148D1" w14:textId="3330F321" w:rsidR="00D41AB9" w:rsidRPr="00D41AB9" w:rsidRDefault="00D41AB9" w:rsidP="00D41AB9">
            <w:pPr>
              <w:jc w:val="left"/>
              <w:rPr>
                <w:rFonts w:eastAsia="Times New Roman"/>
                <w:b/>
                <w:bCs/>
                <w:color w:val="000000"/>
                <w:sz w:val="18"/>
                <w:szCs w:val="18"/>
                <w:lang w:eastAsia="de-CH"/>
              </w:rPr>
            </w:pPr>
            <w:r w:rsidRPr="00D41AB9">
              <w:rPr>
                <w:b/>
              </w:rPr>
              <w:lastRenderedPageBreak/>
              <w:t>Binary Location</w:t>
            </w:r>
          </w:p>
        </w:tc>
        <w:tc>
          <w:tcPr>
            <w:tcW w:w="1134" w:type="dxa"/>
            <w:shd w:val="clear" w:color="auto" w:fill="auto"/>
            <w:noWrap/>
            <w:hideMark/>
          </w:tcPr>
          <w:p w14:paraId="13833CD7" w14:textId="3727FA5A"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2CC1BF73"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FDA7339"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A832062"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337E1EC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8707817"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5DBBC71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7D2D605"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3E69248E"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2AC31E7"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03034E5A"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0E18799"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571BB53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D03545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3C7A69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D4F8510" w14:textId="77777777" w:rsidR="00D41AB9" w:rsidRPr="00D41AB9" w:rsidRDefault="00D41AB9" w:rsidP="00D41AB9">
            <w:pPr>
              <w:jc w:val="left"/>
              <w:rPr>
                <w:rFonts w:eastAsia="Times New Roman"/>
                <w:b/>
                <w:sz w:val="18"/>
                <w:szCs w:val="18"/>
                <w:lang w:eastAsia="de-CH"/>
              </w:rPr>
            </w:pPr>
          </w:p>
        </w:tc>
      </w:tr>
      <w:tr w:rsidR="00D41AB9" w:rsidRPr="00D41AB9" w14:paraId="5CE5D727" w14:textId="77777777" w:rsidTr="001F4615">
        <w:trPr>
          <w:trHeight w:val="317"/>
        </w:trPr>
        <w:tc>
          <w:tcPr>
            <w:tcW w:w="1790" w:type="dxa"/>
            <w:shd w:val="clear" w:color="auto" w:fill="auto"/>
            <w:noWrap/>
            <w:hideMark/>
          </w:tcPr>
          <w:p w14:paraId="09256BC3"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7BA3D4E7"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572BA38B"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402DEEA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D2855E1"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4F7365D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916BF6D"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8BA75A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440D605"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065F60C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41149EE"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764DDE7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45B6A9F"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62161A05"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4F11DD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1137E4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3E03F36" w14:textId="77777777" w:rsidR="00D41AB9" w:rsidRPr="00D41AB9" w:rsidRDefault="00D41AB9" w:rsidP="00D41AB9">
            <w:pPr>
              <w:jc w:val="left"/>
              <w:rPr>
                <w:rFonts w:eastAsia="Times New Roman"/>
                <w:b/>
                <w:sz w:val="18"/>
                <w:szCs w:val="18"/>
                <w:lang w:eastAsia="de-CH"/>
              </w:rPr>
            </w:pPr>
          </w:p>
        </w:tc>
      </w:tr>
      <w:tr w:rsidR="00D41AB9" w:rsidRPr="00D41AB9" w14:paraId="4F29F6DB" w14:textId="77777777" w:rsidTr="001F4615">
        <w:trPr>
          <w:trHeight w:val="302"/>
        </w:trPr>
        <w:tc>
          <w:tcPr>
            <w:tcW w:w="1790" w:type="dxa"/>
            <w:tcBorders>
              <w:right w:val="single" w:sz="4" w:space="0" w:color="auto"/>
            </w:tcBorders>
            <w:shd w:val="clear" w:color="auto" w:fill="auto"/>
            <w:noWrap/>
            <w:hideMark/>
          </w:tcPr>
          <w:p w14:paraId="787BD984" w14:textId="32D9738C"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54A1C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D01143" w14:textId="3FB431E4"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032FE60" w14:textId="0E8380F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5563D8" w14:textId="31D4F627"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9E42D6F" w14:textId="1917456C"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AFDE9A" w14:textId="1B09578D"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2FBADA3" w14:textId="0451B984"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410B14" w14:textId="05FFDF43"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652AEF9" w14:textId="508D2907"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0F537A" w14:textId="0F461F2B"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0022F62" w14:textId="2F42F86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E0A80F" w14:textId="59621EC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B9BF8D4" w14:textId="533806C2"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A5AB65" w14:textId="62054D3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ACF505" w14:textId="0026AFB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40848E" w14:textId="50021EC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28DF76E" w14:textId="77777777" w:rsidTr="001F4615">
        <w:trPr>
          <w:trHeight w:val="302"/>
        </w:trPr>
        <w:tc>
          <w:tcPr>
            <w:tcW w:w="1790" w:type="dxa"/>
            <w:tcBorders>
              <w:right w:val="single" w:sz="4" w:space="0" w:color="auto"/>
            </w:tcBorders>
            <w:shd w:val="clear" w:color="auto" w:fill="auto"/>
            <w:noWrap/>
            <w:hideMark/>
          </w:tcPr>
          <w:p w14:paraId="17EFFD0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CCB1510" w14:textId="178D1E9D"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5F3FC00" w14:textId="6A6FE9E0" w:rsidR="00D41AB9" w:rsidRPr="00D41AB9" w:rsidRDefault="00D41AB9" w:rsidP="00D41AB9">
            <w:pPr>
              <w:rPr>
                <w:rFonts w:eastAsia="Times New Roman"/>
                <w:color w:val="000000"/>
                <w:sz w:val="18"/>
                <w:szCs w:val="18"/>
                <w:lang w:eastAsia="de-CH"/>
              </w:rPr>
            </w:pPr>
            <w:r w:rsidRPr="005C5071">
              <w:t>0.4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C176923" w14:textId="6A3D770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293516" w14:textId="2BE3E458" w:rsidR="00D41AB9" w:rsidRPr="00D41AB9" w:rsidRDefault="00D41AB9" w:rsidP="00D41AB9">
            <w:pPr>
              <w:rPr>
                <w:rFonts w:eastAsia="Times New Roman"/>
                <w:color w:val="000000"/>
                <w:sz w:val="18"/>
                <w:szCs w:val="18"/>
                <w:lang w:eastAsia="de-CH"/>
              </w:rPr>
            </w:pPr>
            <w:r w:rsidRPr="005C5071">
              <w:t>0.0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CE670DF" w14:textId="211F6C8C"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84F9B8" w14:textId="418894C6" w:rsidR="00D41AB9" w:rsidRPr="00D41AB9" w:rsidRDefault="00D41AB9" w:rsidP="00D41AB9">
            <w:pPr>
              <w:rPr>
                <w:rFonts w:eastAsia="Times New Roman"/>
                <w:color w:val="000000"/>
                <w:sz w:val="18"/>
                <w:szCs w:val="18"/>
                <w:lang w:eastAsia="de-CH"/>
              </w:rPr>
            </w:pPr>
            <w:r w:rsidRPr="005C5071">
              <w:t>0.00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B6CF877" w14:textId="7CB8B4CF"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84A0EE" w14:textId="154C0E00" w:rsidR="00D41AB9" w:rsidRPr="00D41AB9" w:rsidRDefault="00D41AB9" w:rsidP="00D41AB9">
            <w:pPr>
              <w:rPr>
                <w:rFonts w:eastAsia="Times New Roman"/>
                <w:color w:val="000000"/>
                <w:sz w:val="18"/>
                <w:szCs w:val="18"/>
                <w:lang w:eastAsia="de-CH"/>
              </w:rPr>
            </w:pPr>
            <w:r w:rsidRPr="005C5071">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1EB109" w14:textId="23D3AE0D"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7A99BC" w14:textId="5BF8858B" w:rsidR="00D41AB9" w:rsidRPr="00D41AB9" w:rsidRDefault="00D41AB9" w:rsidP="00D41AB9">
            <w:pPr>
              <w:rPr>
                <w:rFonts w:eastAsia="Times New Roman"/>
                <w:color w:val="000000"/>
                <w:sz w:val="18"/>
                <w:szCs w:val="18"/>
                <w:lang w:eastAsia="de-CH"/>
              </w:rPr>
            </w:pPr>
            <w:r w:rsidRPr="005C5071">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76897B1" w14:textId="64F94FB1"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902556" w14:textId="1C07D758" w:rsidR="00D41AB9" w:rsidRPr="00D41AB9" w:rsidRDefault="00D41AB9" w:rsidP="00D41AB9">
            <w:pPr>
              <w:rPr>
                <w:rFonts w:eastAsia="Times New Roman"/>
                <w:color w:val="000000"/>
                <w:sz w:val="18"/>
                <w:szCs w:val="18"/>
                <w:lang w:eastAsia="de-CH"/>
              </w:rPr>
            </w:pPr>
            <w:r w:rsidRPr="005C5071">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F52B63" w14:textId="0095C78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8E31F4" w14:textId="5E119C6A" w:rsidR="00D41AB9" w:rsidRPr="00D41AB9" w:rsidRDefault="00D41AB9" w:rsidP="00D41AB9">
            <w:pPr>
              <w:rPr>
                <w:rFonts w:eastAsia="Times New Roman"/>
                <w:color w:val="000000"/>
                <w:sz w:val="18"/>
                <w:szCs w:val="18"/>
                <w:lang w:eastAsia="de-CH"/>
              </w:rPr>
            </w:pPr>
            <w:r w:rsidRPr="005C5071">
              <w:t>0.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1F584C" w14:textId="7D7E05E8"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8B42C9" w14:textId="5E03D580" w:rsidR="00D41AB9" w:rsidRPr="00D41AB9" w:rsidRDefault="00D41AB9" w:rsidP="00D41AB9">
            <w:pPr>
              <w:rPr>
                <w:rFonts w:eastAsia="Times New Roman"/>
                <w:color w:val="000000"/>
                <w:sz w:val="18"/>
                <w:szCs w:val="18"/>
                <w:lang w:eastAsia="de-CH"/>
              </w:rPr>
            </w:pPr>
            <w:r w:rsidRPr="005C5071">
              <w:t>0.019</w:t>
            </w:r>
          </w:p>
        </w:tc>
      </w:tr>
      <w:tr w:rsidR="00D41AB9" w:rsidRPr="00D41AB9" w14:paraId="108ECA03" w14:textId="77777777" w:rsidTr="001F4615">
        <w:trPr>
          <w:trHeight w:val="302"/>
        </w:trPr>
        <w:tc>
          <w:tcPr>
            <w:tcW w:w="1790" w:type="dxa"/>
            <w:tcBorders>
              <w:right w:val="single" w:sz="4" w:space="0" w:color="auto"/>
            </w:tcBorders>
            <w:shd w:val="clear" w:color="auto" w:fill="auto"/>
            <w:noWrap/>
            <w:hideMark/>
          </w:tcPr>
          <w:p w14:paraId="2B5A0BB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87FE2F0" w14:textId="4A633B6B"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D31F645" w14:textId="6FCF8C16" w:rsidR="00D41AB9" w:rsidRPr="00D41AB9" w:rsidRDefault="00D41AB9" w:rsidP="00D41AB9">
            <w:pPr>
              <w:rPr>
                <w:rFonts w:eastAsia="Times New Roman"/>
                <w:color w:val="000000"/>
                <w:sz w:val="18"/>
                <w:szCs w:val="18"/>
                <w:lang w:eastAsia="de-CH"/>
              </w:rPr>
            </w:pPr>
            <w:r w:rsidRPr="005C5071">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0C169D1" w14:textId="508DDAE2" w:rsidR="00D41AB9" w:rsidRPr="00D41AB9" w:rsidRDefault="00D41AB9" w:rsidP="00D41AB9">
            <w:pPr>
              <w:rPr>
                <w:rFonts w:eastAsia="Times New Roman"/>
                <w:color w:val="000000"/>
                <w:sz w:val="18"/>
                <w:szCs w:val="18"/>
                <w:lang w:eastAsia="de-CH"/>
              </w:rPr>
            </w:pPr>
            <w:r w:rsidRPr="005C5071">
              <w:t>0.6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054BF8" w14:textId="0A382DA1" w:rsidR="00D41AB9" w:rsidRPr="00D41AB9" w:rsidRDefault="00D41AB9" w:rsidP="00D41AB9">
            <w:pPr>
              <w:rPr>
                <w:rFonts w:eastAsia="Times New Roman"/>
                <w:color w:val="000000"/>
                <w:sz w:val="18"/>
                <w:szCs w:val="18"/>
                <w:lang w:eastAsia="de-CH"/>
              </w:rPr>
            </w:pPr>
            <w:r w:rsidRPr="005C5071">
              <w:t>0.01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1404926" w14:textId="0429EF86"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4331C2" w14:textId="5E25298C" w:rsidR="00D41AB9" w:rsidRPr="00D41AB9" w:rsidRDefault="00D41AB9" w:rsidP="00D41AB9">
            <w:pPr>
              <w:rPr>
                <w:rFonts w:eastAsia="Times New Roman"/>
                <w:color w:val="000000"/>
                <w:sz w:val="18"/>
                <w:szCs w:val="18"/>
                <w:lang w:eastAsia="de-CH"/>
              </w:rPr>
            </w:pPr>
            <w:r w:rsidRPr="005C5071">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ED8E273" w14:textId="70B47328"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744319" w14:textId="46361098" w:rsidR="00D41AB9" w:rsidRPr="00D41AB9" w:rsidRDefault="00D41AB9" w:rsidP="00D41AB9">
            <w:pPr>
              <w:rPr>
                <w:rFonts w:eastAsia="Times New Roman"/>
                <w:color w:val="000000"/>
                <w:sz w:val="18"/>
                <w:szCs w:val="18"/>
                <w:lang w:eastAsia="de-CH"/>
              </w:rPr>
            </w:pPr>
            <w:r w:rsidRPr="005C5071">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43EF085" w14:textId="3DCC9FB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9E015F" w14:textId="40B0C88B" w:rsidR="00D41AB9" w:rsidRPr="00D41AB9" w:rsidRDefault="00D41AB9" w:rsidP="00D41AB9">
            <w:pPr>
              <w:rPr>
                <w:rFonts w:eastAsia="Times New Roman"/>
                <w:color w:val="000000"/>
                <w:sz w:val="18"/>
                <w:szCs w:val="18"/>
                <w:lang w:eastAsia="de-CH"/>
              </w:rPr>
            </w:pPr>
            <w:r w:rsidRPr="005C5071">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1A7784B" w14:textId="7CFAEEC6"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BECCD5" w14:textId="414021D8" w:rsidR="00D41AB9" w:rsidRPr="00D41AB9" w:rsidRDefault="00D41AB9" w:rsidP="00D41AB9">
            <w:pPr>
              <w:rPr>
                <w:rFonts w:eastAsia="Times New Roman"/>
                <w:color w:val="000000"/>
                <w:sz w:val="18"/>
                <w:szCs w:val="18"/>
                <w:lang w:eastAsia="de-CH"/>
              </w:rPr>
            </w:pPr>
            <w:r w:rsidRPr="005C5071">
              <w:t>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2C4DD52" w14:textId="62D7D184" w:rsidR="00D41AB9" w:rsidRPr="00D41AB9" w:rsidRDefault="00D41AB9" w:rsidP="00D41AB9">
            <w:pPr>
              <w:rPr>
                <w:rFonts w:eastAsia="Times New Roman"/>
                <w:color w:val="000000"/>
                <w:sz w:val="18"/>
                <w:szCs w:val="18"/>
                <w:lang w:eastAsia="de-CH"/>
              </w:rPr>
            </w:pPr>
            <w:r w:rsidRPr="005C5071">
              <w:t>0.6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B79BF" w14:textId="3204415F" w:rsidR="00D41AB9" w:rsidRPr="00D41AB9" w:rsidRDefault="00D41AB9" w:rsidP="00D41AB9">
            <w:pPr>
              <w:rPr>
                <w:rFonts w:eastAsia="Times New Roman"/>
                <w:color w:val="000000"/>
                <w:sz w:val="18"/>
                <w:szCs w:val="18"/>
                <w:lang w:eastAsia="de-CH"/>
              </w:rPr>
            </w:pPr>
            <w:r w:rsidRPr="005C5071">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2A37AF" w14:textId="5E2DDC09"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A6D6E3" w14:textId="7CD75FBA" w:rsidR="00D41AB9" w:rsidRPr="00D41AB9" w:rsidRDefault="00D41AB9" w:rsidP="00D41AB9">
            <w:pPr>
              <w:rPr>
                <w:rFonts w:eastAsia="Times New Roman"/>
                <w:color w:val="000000"/>
                <w:sz w:val="18"/>
                <w:szCs w:val="18"/>
                <w:lang w:eastAsia="de-CH"/>
              </w:rPr>
            </w:pPr>
            <w:r w:rsidRPr="005C5071">
              <w:t>0.039</w:t>
            </w:r>
          </w:p>
        </w:tc>
      </w:tr>
      <w:tr w:rsidR="00D41AB9" w:rsidRPr="00D41AB9" w14:paraId="5371B5E9" w14:textId="77777777" w:rsidTr="001F4615">
        <w:trPr>
          <w:trHeight w:val="317"/>
        </w:trPr>
        <w:tc>
          <w:tcPr>
            <w:tcW w:w="1790" w:type="dxa"/>
            <w:tcBorders>
              <w:right w:val="single" w:sz="4" w:space="0" w:color="auto"/>
            </w:tcBorders>
            <w:shd w:val="clear" w:color="auto" w:fill="auto"/>
            <w:noWrap/>
            <w:hideMark/>
          </w:tcPr>
          <w:p w14:paraId="50E89F31"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7300D4C" w14:textId="71CFF24C"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97ABEB3" w14:textId="7F4791B9"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4F2CBAB" w14:textId="78483FB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7C3584" w14:textId="3E0CE180" w:rsidR="00D41AB9" w:rsidRPr="00D41AB9" w:rsidRDefault="00D41AB9" w:rsidP="00D41AB9">
            <w:pPr>
              <w:rPr>
                <w:rFonts w:eastAsia="Times New Roman"/>
                <w:color w:val="000000"/>
                <w:sz w:val="18"/>
                <w:szCs w:val="18"/>
                <w:lang w:eastAsia="de-CH"/>
              </w:rPr>
            </w:pPr>
            <w:r w:rsidRPr="005C5071">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51DCCFE" w14:textId="4CA2B4C1"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4DDD0E" w14:textId="46C2FED5" w:rsidR="00D41AB9" w:rsidRPr="00D41AB9" w:rsidRDefault="00D41AB9" w:rsidP="00D41AB9">
            <w:pPr>
              <w:rPr>
                <w:rFonts w:eastAsia="Times New Roman"/>
                <w:color w:val="000000"/>
                <w:sz w:val="18"/>
                <w:szCs w:val="18"/>
                <w:lang w:eastAsia="de-CH"/>
              </w:rPr>
            </w:pPr>
            <w:r w:rsidRPr="005C5071">
              <w:t>0.03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D262A94" w14:textId="284FBCD5"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C3C52B5" w14:textId="676AC99C" w:rsidR="00D41AB9" w:rsidRPr="00D41AB9" w:rsidRDefault="00D41AB9" w:rsidP="00D41AB9">
            <w:pPr>
              <w:rPr>
                <w:rFonts w:eastAsia="Times New Roman"/>
                <w:color w:val="000000"/>
                <w:sz w:val="18"/>
                <w:szCs w:val="18"/>
                <w:lang w:eastAsia="de-CH"/>
              </w:rPr>
            </w:pPr>
            <w:r w:rsidRPr="005C5071">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13DD14E" w14:textId="5AD1575A"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937838" w14:textId="22DDB19F" w:rsidR="00D41AB9" w:rsidRPr="00D41AB9" w:rsidRDefault="00D41AB9" w:rsidP="00D41AB9">
            <w:pPr>
              <w:rPr>
                <w:rFonts w:eastAsia="Times New Roman"/>
                <w:color w:val="000000"/>
                <w:sz w:val="18"/>
                <w:szCs w:val="18"/>
                <w:lang w:eastAsia="de-CH"/>
              </w:rPr>
            </w:pPr>
            <w:r w:rsidRPr="005C5071">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3780935" w14:textId="021E6BED"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0622AE" w14:textId="16DA40C7" w:rsidR="00D41AB9" w:rsidRPr="00D41AB9" w:rsidRDefault="00D41AB9" w:rsidP="00D41AB9">
            <w:pPr>
              <w:rPr>
                <w:rFonts w:eastAsia="Times New Roman"/>
                <w:color w:val="000000"/>
                <w:sz w:val="18"/>
                <w:szCs w:val="18"/>
                <w:lang w:eastAsia="de-CH"/>
              </w:rPr>
            </w:pPr>
            <w:r w:rsidRPr="005C5071">
              <w:t>0.03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96D1A51" w14:textId="1FAB7D90"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977C9A" w14:textId="4C30635C" w:rsidR="00D41AB9" w:rsidRPr="00D41AB9" w:rsidRDefault="00D41AB9" w:rsidP="00D41AB9">
            <w:pPr>
              <w:rPr>
                <w:rFonts w:eastAsia="Times New Roman"/>
                <w:color w:val="000000"/>
                <w:sz w:val="18"/>
                <w:szCs w:val="18"/>
                <w:lang w:eastAsia="de-CH"/>
              </w:rPr>
            </w:pPr>
            <w:r w:rsidRPr="005C5071">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93FE6D" w14:textId="51FEF782"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949DAD" w14:textId="2AAC1A31" w:rsidR="00D41AB9" w:rsidRPr="00D41AB9" w:rsidRDefault="00D41AB9" w:rsidP="00D41AB9">
            <w:pPr>
              <w:rPr>
                <w:rFonts w:eastAsia="Times New Roman"/>
                <w:color w:val="000000"/>
                <w:sz w:val="18"/>
                <w:szCs w:val="18"/>
                <w:lang w:eastAsia="de-CH"/>
              </w:rPr>
            </w:pPr>
            <w:r w:rsidRPr="005C5071">
              <w:t>0.022</w:t>
            </w:r>
          </w:p>
        </w:tc>
      </w:tr>
      <w:tr w:rsidR="00D41AB9" w:rsidRPr="00D41AB9" w14:paraId="64EC0261" w14:textId="77777777" w:rsidTr="001F4615">
        <w:trPr>
          <w:trHeight w:val="302"/>
        </w:trPr>
        <w:tc>
          <w:tcPr>
            <w:tcW w:w="1790" w:type="dxa"/>
            <w:tcBorders>
              <w:right w:val="single" w:sz="4" w:space="0" w:color="auto"/>
            </w:tcBorders>
            <w:shd w:val="clear" w:color="auto" w:fill="auto"/>
            <w:noWrap/>
            <w:hideMark/>
          </w:tcPr>
          <w:p w14:paraId="4C5C9119" w14:textId="651F72C0"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63743AD"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12C0449" w14:textId="559F0A85"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0AD4673" w14:textId="7167811D"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749320" w14:textId="33DFA9D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3D1B74" w14:textId="02CEBB19"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52E909" w14:textId="3CF9BF02"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C2EB71" w14:textId="25961220"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CF1A8E" w14:textId="49075237"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F3A7E86" w14:textId="00973ACF"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14925B" w14:textId="594627C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A3F5EF7" w14:textId="35B899D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2ADC28" w14:textId="452FCF4C"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34CCDBC" w14:textId="1D0BA9CB"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7D9205" w14:textId="6511E4A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5792CC" w14:textId="58AA3D3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A772CD" w14:textId="14714FE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EEF7886" w14:textId="77777777" w:rsidTr="001F4615">
        <w:trPr>
          <w:trHeight w:val="302"/>
        </w:trPr>
        <w:tc>
          <w:tcPr>
            <w:tcW w:w="1790" w:type="dxa"/>
            <w:tcBorders>
              <w:right w:val="single" w:sz="4" w:space="0" w:color="auto"/>
            </w:tcBorders>
            <w:shd w:val="clear" w:color="auto" w:fill="auto"/>
            <w:noWrap/>
            <w:hideMark/>
          </w:tcPr>
          <w:p w14:paraId="4D24304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05C38D6" w14:textId="1DD48D80"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CFD0996" w14:textId="3C1D3B03"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265A0E7" w14:textId="317C916A"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DA84E0" w14:textId="38111B3B" w:rsidR="00D41AB9" w:rsidRPr="00D41AB9" w:rsidRDefault="00D41AB9" w:rsidP="00D41AB9">
            <w:pPr>
              <w:rPr>
                <w:rFonts w:eastAsia="Times New Roman"/>
                <w:color w:val="000000"/>
                <w:sz w:val="18"/>
                <w:szCs w:val="18"/>
                <w:lang w:eastAsia="de-CH"/>
              </w:rPr>
            </w:pPr>
            <w:r w:rsidRPr="005C5071">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285FBE" w14:textId="747C5C08"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EDB1BF" w14:textId="72CF2FB1" w:rsidR="00D41AB9" w:rsidRPr="00D41AB9" w:rsidRDefault="00D41AB9" w:rsidP="00D41AB9">
            <w:pPr>
              <w:rPr>
                <w:rFonts w:eastAsia="Times New Roman"/>
                <w:color w:val="000000"/>
                <w:sz w:val="18"/>
                <w:szCs w:val="18"/>
                <w:lang w:eastAsia="de-CH"/>
              </w:rPr>
            </w:pPr>
            <w:r w:rsidRPr="005C5071">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C8CF4B" w14:textId="7F4EF7BF"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C54118" w14:textId="2F45DB0D" w:rsidR="00D41AB9" w:rsidRPr="00D41AB9" w:rsidRDefault="00D41AB9" w:rsidP="00D41AB9">
            <w:pPr>
              <w:rPr>
                <w:rFonts w:eastAsia="Times New Roman"/>
                <w:color w:val="000000"/>
                <w:sz w:val="18"/>
                <w:szCs w:val="18"/>
                <w:lang w:eastAsia="de-CH"/>
              </w:rPr>
            </w:pPr>
            <w:r w:rsidRPr="005C5071">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55F0F2E" w14:textId="36F39941"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D65344" w14:textId="6E462EB8" w:rsidR="00D41AB9" w:rsidRPr="00D41AB9" w:rsidRDefault="00D41AB9" w:rsidP="00D41AB9">
            <w:pPr>
              <w:rPr>
                <w:rFonts w:eastAsia="Times New Roman"/>
                <w:color w:val="000000"/>
                <w:sz w:val="18"/>
                <w:szCs w:val="18"/>
                <w:lang w:eastAsia="de-CH"/>
              </w:rPr>
            </w:pPr>
            <w:r w:rsidRPr="005C5071">
              <w:t>0.01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B4545C5" w14:textId="33BCD98E"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929040" w14:textId="7985A989" w:rsidR="00D41AB9" w:rsidRPr="00D41AB9" w:rsidRDefault="00D41AB9" w:rsidP="00D41AB9">
            <w:pPr>
              <w:rPr>
                <w:rFonts w:eastAsia="Times New Roman"/>
                <w:color w:val="000000"/>
                <w:sz w:val="18"/>
                <w:szCs w:val="18"/>
                <w:lang w:eastAsia="de-CH"/>
              </w:rPr>
            </w:pPr>
            <w:r w:rsidRPr="005C5071">
              <w:t>0.01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0B4C07E" w14:textId="1C74BCFC"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496210" w14:textId="48BC3E18" w:rsidR="00D41AB9" w:rsidRPr="00D41AB9" w:rsidRDefault="00D41AB9" w:rsidP="00D41AB9">
            <w:pPr>
              <w:rPr>
                <w:rFonts w:eastAsia="Times New Roman"/>
                <w:color w:val="000000"/>
                <w:sz w:val="18"/>
                <w:szCs w:val="18"/>
                <w:lang w:eastAsia="de-CH"/>
              </w:rPr>
            </w:pPr>
            <w:r w:rsidRPr="005C5071">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43D3D0" w14:textId="3B6BD729"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21776D" w14:textId="71525128" w:rsidR="00D41AB9" w:rsidRPr="00D41AB9" w:rsidRDefault="00D41AB9" w:rsidP="00D41AB9">
            <w:pPr>
              <w:rPr>
                <w:rFonts w:eastAsia="Times New Roman"/>
                <w:color w:val="000000"/>
                <w:sz w:val="18"/>
                <w:szCs w:val="18"/>
                <w:lang w:eastAsia="de-CH"/>
              </w:rPr>
            </w:pPr>
            <w:r w:rsidRPr="005C5071">
              <w:t>0.029</w:t>
            </w:r>
          </w:p>
        </w:tc>
      </w:tr>
      <w:tr w:rsidR="00D41AB9" w:rsidRPr="00D41AB9" w14:paraId="2F044917" w14:textId="77777777" w:rsidTr="001F4615">
        <w:trPr>
          <w:trHeight w:val="302"/>
        </w:trPr>
        <w:tc>
          <w:tcPr>
            <w:tcW w:w="1790" w:type="dxa"/>
            <w:tcBorders>
              <w:right w:val="single" w:sz="4" w:space="0" w:color="auto"/>
            </w:tcBorders>
            <w:shd w:val="clear" w:color="auto" w:fill="auto"/>
            <w:noWrap/>
            <w:hideMark/>
          </w:tcPr>
          <w:p w14:paraId="33EF840C"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A99243" w14:textId="6E3AFF2F"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25CB5E9" w14:textId="43E4CA94" w:rsidR="00D41AB9" w:rsidRPr="00D41AB9" w:rsidRDefault="00D41AB9" w:rsidP="00D41AB9">
            <w:pPr>
              <w:rPr>
                <w:rFonts w:eastAsia="Times New Roman"/>
                <w:color w:val="000000"/>
                <w:sz w:val="18"/>
                <w:szCs w:val="18"/>
                <w:lang w:eastAsia="de-CH"/>
              </w:rPr>
            </w:pPr>
            <w:r w:rsidRPr="005C5071">
              <w:t>0.5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9BB6D82" w14:textId="17645437" w:rsidR="00D41AB9" w:rsidRPr="00D41AB9" w:rsidRDefault="00D41AB9" w:rsidP="00D41AB9">
            <w:pPr>
              <w:rPr>
                <w:rFonts w:eastAsia="Times New Roman"/>
                <w:color w:val="000000"/>
                <w:sz w:val="18"/>
                <w:szCs w:val="18"/>
                <w:lang w:eastAsia="de-CH"/>
              </w:rPr>
            </w:pPr>
            <w:r w:rsidRPr="005C5071">
              <w:t>0.6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64E11B" w14:textId="2D298E8F" w:rsidR="00D41AB9" w:rsidRPr="00D41AB9" w:rsidRDefault="00D41AB9" w:rsidP="00D41AB9">
            <w:pPr>
              <w:rPr>
                <w:rFonts w:eastAsia="Times New Roman"/>
                <w:color w:val="000000"/>
                <w:sz w:val="18"/>
                <w:szCs w:val="18"/>
                <w:lang w:eastAsia="de-CH"/>
              </w:rPr>
            </w:pPr>
            <w:r w:rsidRPr="005C5071">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71C8A39" w14:textId="2237E4B6"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EF7623" w14:textId="29C0193F" w:rsidR="00D41AB9" w:rsidRPr="00D41AB9" w:rsidRDefault="00D41AB9" w:rsidP="00D41AB9">
            <w:pPr>
              <w:rPr>
                <w:rFonts w:eastAsia="Times New Roman"/>
                <w:color w:val="000000"/>
                <w:sz w:val="18"/>
                <w:szCs w:val="18"/>
                <w:lang w:eastAsia="de-CH"/>
              </w:rPr>
            </w:pPr>
            <w:r w:rsidRPr="005C5071">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993F6DA" w14:textId="022A3862"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71F6BD" w14:textId="2DA563C0" w:rsidR="00D41AB9" w:rsidRPr="00D41AB9" w:rsidRDefault="00D41AB9" w:rsidP="00D41AB9">
            <w:pPr>
              <w:rPr>
                <w:rFonts w:eastAsia="Times New Roman"/>
                <w:color w:val="000000"/>
                <w:sz w:val="18"/>
                <w:szCs w:val="18"/>
                <w:lang w:eastAsia="de-CH"/>
              </w:rPr>
            </w:pPr>
            <w:r w:rsidRPr="005C5071">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B139FED" w14:textId="7008477D"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EB3D42" w14:textId="3549FE60" w:rsidR="00D41AB9" w:rsidRPr="00D41AB9" w:rsidRDefault="00D41AB9" w:rsidP="00D41AB9">
            <w:pPr>
              <w:rPr>
                <w:rFonts w:eastAsia="Times New Roman"/>
                <w:color w:val="000000"/>
                <w:sz w:val="18"/>
                <w:szCs w:val="18"/>
                <w:lang w:eastAsia="de-CH"/>
              </w:rPr>
            </w:pPr>
            <w:r w:rsidRPr="005C5071">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D99F80C" w14:textId="768B2F8F"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CDD3ED" w14:textId="75A1EC6B" w:rsidR="00D41AB9" w:rsidRPr="00D41AB9" w:rsidRDefault="00D41AB9" w:rsidP="00D41AB9">
            <w:pPr>
              <w:rPr>
                <w:rFonts w:eastAsia="Times New Roman"/>
                <w:color w:val="000000"/>
                <w:sz w:val="18"/>
                <w:szCs w:val="18"/>
                <w:lang w:eastAsia="de-CH"/>
              </w:rPr>
            </w:pPr>
            <w:r w:rsidRPr="005C5071">
              <w:t>0.02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14816B2" w14:textId="3B6AC873" w:rsidR="00D41AB9" w:rsidRPr="00D41AB9" w:rsidRDefault="00D41AB9" w:rsidP="00D41AB9">
            <w:pPr>
              <w:rPr>
                <w:rFonts w:eastAsia="Times New Roman"/>
                <w:color w:val="000000"/>
                <w:sz w:val="18"/>
                <w:szCs w:val="18"/>
                <w:lang w:eastAsia="de-CH"/>
              </w:rPr>
            </w:pPr>
            <w:r w:rsidRPr="005C5071">
              <w:t>0.6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9B7E35" w14:textId="2233369D" w:rsidR="00D41AB9" w:rsidRPr="00D41AB9" w:rsidRDefault="00D41AB9" w:rsidP="00D41AB9">
            <w:pPr>
              <w:rPr>
                <w:rFonts w:eastAsia="Times New Roman"/>
                <w:color w:val="000000"/>
                <w:sz w:val="18"/>
                <w:szCs w:val="18"/>
                <w:lang w:eastAsia="de-CH"/>
              </w:rPr>
            </w:pPr>
            <w:r w:rsidRPr="005C5071">
              <w:t>0.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45A566" w14:textId="4DC4AB0F"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E71459" w14:textId="0554D0A7" w:rsidR="00D41AB9" w:rsidRPr="00D41AB9" w:rsidRDefault="00D41AB9" w:rsidP="00D41AB9">
            <w:pPr>
              <w:rPr>
                <w:rFonts w:eastAsia="Times New Roman"/>
                <w:color w:val="000000"/>
                <w:sz w:val="18"/>
                <w:szCs w:val="18"/>
                <w:lang w:eastAsia="de-CH"/>
              </w:rPr>
            </w:pPr>
            <w:r w:rsidRPr="005C5071">
              <w:t>0.016</w:t>
            </w:r>
          </w:p>
        </w:tc>
      </w:tr>
      <w:tr w:rsidR="00D41AB9" w:rsidRPr="00D41AB9" w14:paraId="15335DCD" w14:textId="77777777" w:rsidTr="001F4615">
        <w:trPr>
          <w:trHeight w:val="317"/>
        </w:trPr>
        <w:tc>
          <w:tcPr>
            <w:tcW w:w="1790" w:type="dxa"/>
            <w:tcBorders>
              <w:right w:val="single" w:sz="4" w:space="0" w:color="auto"/>
            </w:tcBorders>
            <w:shd w:val="clear" w:color="auto" w:fill="auto"/>
            <w:noWrap/>
            <w:hideMark/>
          </w:tcPr>
          <w:p w14:paraId="5274B80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C4684A" w14:textId="0D3FADFD"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3E1BBDF" w14:textId="7E7B8F00"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5F11D73" w14:textId="167AB705"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038A89" w14:textId="39C5FF49" w:rsidR="00D41AB9" w:rsidRPr="00D41AB9" w:rsidRDefault="00D41AB9" w:rsidP="00D41AB9">
            <w:pPr>
              <w:rPr>
                <w:rFonts w:eastAsia="Times New Roman"/>
                <w:color w:val="000000"/>
                <w:sz w:val="18"/>
                <w:szCs w:val="18"/>
                <w:lang w:eastAsia="de-CH"/>
              </w:rPr>
            </w:pPr>
            <w:r w:rsidRPr="005C5071">
              <w:t>0.04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8E687BA" w14:textId="43E685F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F1E23C" w14:textId="7AAB0269" w:rsidR="00D41AB9" w:rsidRPr="00D41AB9" w:rsidRDefault="00D41AB9" w:rsidP="00D41AB9">
            <w:pPr>
              <w:rPr>
                <w:rFonts w:eastAsia="Times New Roman"/>
                <w:color w:val="000000"/>
                <w:sz w:val="18"/>
                <w:szCs w:val="18"/>
                <w:lang w:eastAsia="de-CH"/>
              </w:rPr>
            </w:pPr>
            <w:r w:rsidRPr="005C5071">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080CE58" w14:textId="48F171E7"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8E8CD" w14:textId="5E6F5CDC" w:rsidR="00D41AB9" w:rsidRPr="00D41AB9" w:rsidRDefault="00D41AB9" w:rsidP="00D41AB9">
            <w:pPr>
              <w:rPr>
                <w:rFonts w:eastAsia="Times New Roman"/>
                <w:color w:val="000000"/>
                <w:sz w:val="18"/>
                <w:szCs w:val="18"/>
                <w:lang w:eastAsia="de-CH"/>
              </w:rPr>
            </w:pPr>
            <w:r w:rsidRPr="005C5071">
              <w:t>0.02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187CA5A" w14:textId="4A0D5E0B"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6ABC49" w14:textId="3C15CA12" w:rsidR="00D41AB9" w:rsidRPr="00D41AB9" w:rsidRDefault="00D41AB9" w:rsidP="00D41AB9">
            <w:pPr>
              <w:rPr>
                <w:rFonts w:eastAsia="Times New Roman"/>
                <w:color w:val="000000"/>
                <w:sz w:val="18"/>
                <w:szCs w:val="18"/>
                <w:lang w:eastAsia="de-CH"/>
              </w:rPr>
            </w:pPr>
            <w:r w:rsidRPr="005C5071">
              <w:t>0.02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6C5EAFA" w14:textId="345178BE"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D443F9" w14:textId="5D592D0B" w:rsidR="00D41AB9" w:rsidRPr="00D41AB9" w:rsidRDefault="00D41AB9" w:rsidP="00D41AB9">
            <w:pPr>
              <w:rPr>
                <w:rFonts w:eastAsia="Times New Roman"/>
                <w:color w:val="000000"/>
                <w:sz w:val="18"/>
                <w:szCs w:val="18"/>
                <w:lang w:eastAsia="de-CH"/>
              </w:rPr>
            </w:pPr>
            <w:r w:rsidRPr="005C5071">
              <w:t>0.00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740886A" w14:textId="49FE619F"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BE25FF" w14:textId="2F509E0C" w:rsidR="00D41AB9" w:rsidRPr="00D41AB9" w:rsidRDefault="00D41AB9" w:rsidP="00D41AB9">
            <w:pPr>
              <w:rPr>
                <w:rFonts w:eastAsia="Times New Roman"/>
                <w:color w:val="000000"/>
                <w:sz w:val="18"/>
                <w:szCs w:val="18"/>
                <w:lang w:eastAsia="de-CH"/>
              </w:rPr>
            </w:pPr>
            <w:r w:rsidRPr="005C5071">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C47929" w14:textId="29364F9D"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68E559" w14:textId="41B094A7" w:rsidR="00D41AB9" w:rsidRPr="00D41AB9" w:rsidRDefault="00D41AB9" w:rsidP="00D41AB9">
            <w:pPr>
              <w:rPr>
                <w:rFonts w:eastAsia="Times New Roman"/>
                <w:color w:val="000000"/>
                <w:sz w:val="18"/>
                <w:szCs w:val="18"/>
                <w:lang w:eastAsia="de-CH"/>
              </w:rPr>
            </w:pPr>
            <w:r w:rsidRPr="005C5071">
              <w:t>0.02</w:t>
            </w:r>
          </w:p>
        </w:tc>
      </w:tr>
      <w:tr w:rsidR="00D41AB9" w:rsidRPr="00D41AB9" w14:paraId="22F95279" w14:textId="77777777" w:rsidTr="001F4615">
        <w:trPr>
          <w:trHeight w:val="302"/>
        </w:trPr>
        <w:tc>
          <w:tcPr>
            <w:tcW w:w="1790" w:type="dxa"/>
            <w:tcBorders>
              <w:right w:val="single" w:sz="4" w:space="0" w:color="auto"/>
            </w:tcBorders>
            <w:shd w:val="clear" w:color="auto" w:fill="auto"/>
            <w:noWrap/>
            <w:hideMark/>
          </w:tcPr>
          <w:p w14:paraId="6EA24C79" w14:textId="72DFEE5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35CB75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6F26855" w14:textId="6E2A6D2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C997C04" w14:textId="35E1F4FA"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37781A" w14:textId="2086414F"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6073E55" w14:textId="40FED71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EF2842" w14:textId="4F533FD9"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7E83C99" w14:textId="761BEDA7"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69A482" w14:textId="48640FC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6D8CA7F" w14:textId="4F8DA3B4"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DD379C" w14:textId="0690A96E"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2AB54D4" w14:textId="52B29963"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E23E34" w14:textId="02ED0749"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F792E07" w14:textId="76975173"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E793E9" w14:textId="319778DF"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225BE4" w14:textId="203B3B2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2BF240" w14:textId="6687FCFB"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A2EE80B" w14:textId="77777777" w:rsidTr="001F4615">
        <w:trPr>
          <w:trHeight w:val="302"/>
        </w:trPr>
        <w:tc>
          <w:tcPr>
            <w:tcW w:w="1790" w:type="dxa"/>
            <w:tcBorders>
              <w:right w:val="single" w:sz="4" w:space="0" w:color="auto"/>
            </w:tcBorders>
            <w:shd w:val="clear" w:color="auto" w:fill="auto"/>
            <w:noWrap/>
            <w:hideMark/>
          </w:tcPr>
          <w:p w14:paraId="51DDC1E6"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3647B82" w14:textId="65D4D838"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0E2F3BC" w14:textId="59ABCE33"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DAD2E0B" w14:textId="707FE62F"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CC1F10" w14:textId="44AB7C71" w:rsidR="00D41AB9" w:rsidRPr="00D41AB9" w:rsidRDefault="00D41AB9" w:rsidP="00D41AB9">
            <w:pPr>
              <w:rPr>
                <w:rFonts w:eastAsia="Times New Roman"/>
                <w:color w:val="000000"/>
                <w:sz w:val="18"/>
                <w:szCs w:val="18"/>
                <w:lang w:eastAsia="de-CH"/>
              </w:rPr>
            </w:pPr>
            <w:r w:rsidRPr="005C5071">
              <w:t>0.0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CD0573C" w14:textId="696E05AC"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AF4D49" w14:textId="719812F1" w:rsidR="00D41AB9" w:rsidRPr="00D41AB9" w:rsidRDefault="00D41AB9" w:rsidP="00D41AB9">
            <w:pPr>
              <w:rPr>
                <w:rFonts w:eastAsia="Times New Roman"/>
                <w:color w:val="000000"/>
                <w:sz w:val="18"/>
                <w:szCs w:val="18"/>
                <w:lang w:eastAsia="de-CH"/>
              </w:rPr>
            </w:pPr>
            <w:r w:rsidRPr="005C5071">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334B95A" w14:textId="2A640469"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8B7B35C" w14:textId="4BD7F51E" w:rsidR="00D41AB9" w:rsidRPr="00D41AB9" w:rsidRDefault="00D41AB9" w:rsidP="00D41AB9">
            <w:pPr>
              <w:rPr>
                <w:rFonts w:eastAsia="Times New Roman"/>
                <w:color w:val="000000"/>
                <w:sz w:val="18"/>
                <w:szCs w:val="18"/>
                <w:lang w:eastAsia="de-CH"/>
              </w:rPr>
            </w:pPr>
            <w:r w:rsidRPr="005C5071">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A68A3D1" w14:textId="4CDF2359"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616923" w14:textId="0A2DE6C4" w:rsidR="00D41AB9" w:rsidRPr="00D41AB9" w:rsidRDefault="00D41AB9" w:rsidP="00D41AB9">
            <w:pPr>
              <w:rPr>
                <w:rFonts w:eastAsia="Times New Roman"/>
                <w:color w:val="000000"/>
                <w:sz w:val="18"/>
                <w:szCs w:val="18"/>
                <w:lang w:eastAsia="de-CH"/>
              </w:rPr>
            </w:pPr>
            <w:r w:rsidRPr="005C5071">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30B1FE2" w14:textId="331B4313" w:rsidR="00D41AB9" w:rsidRPr="00D41AB9" w:rsidRDefault="00D41AB9" w:rsidP="00D41AB9">
            <w:pPr>
              <w:rPr>
                <w:rFonts w:eastAsia="Times New Roman"/>
                <w:color w:val="000000"/>
                <w:sz w:val="18"/>
                <w:szCs w:val="18"/>
                <w:lang w:eastAsia="de-CH"/>
              </w:rPr>
            </w:pPr>
            <w:r w:rsidRPr="005C5071">
              <w:t>0.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D2F578" w14:textId="7F30B1D5" w:rsidR="00D41AB9" w:rsidRPr="00D41AB9" w:rsidRDefault="00D41AB9" w:rsidP="00D41AB9">
            <w:pPr>
              <w:rPr>
                <w:rFonts w:eastAsia="Times New Roman"/>
                <w:color w:val="000000"/>
                <w:sz w:val="18"/>
                <w:szCs w:val="18"/>
                <w:lang w:eastAsia="de-CH"/>
              </w:rPr>
            </w:pPr>
            <w:r w:rsidRPr="005C5071">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41FEAA9" w14:textId="063E26DC"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7A4F28" w14:textId="6536EC7E" w:rsidR="00D41AB9" w:rsidRPr="00D41AB9" w:rsidRDefault="00D41AB9" w:rsidP="00D41AB9">
            <w:pPr>
              <w:rPr>
                <w:rFonts w:eastAsia="Times New Roman"/>
                <w:color w:val="000000"/>
                <w:sz w:val="18"/>
                <w:szCs w:val="18"/>
                <w:lang w:eastAsia="de-CH"/>
              </w:rPr>
            </w:pPr>
            <w:r w:rsidRPr="005C5071">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3B6B73" w14:textId="45861FA9"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960447" w14:textId="60C4C918" w:rsidR="00D41AB9" w:rsidRPr="00D41AB9" w:rsidRDefault="00D41AB9" w:rsidP="00D41AB9">
            <w:pPr>
              <w:rPr>
                <w:rFonts w:eastAsia="Times New Roman"/>
                <w:color w:val="000000"/>
                <w:sz w:val="18"/>
                <w:szCs w:val="18"/>
                <w:lang w:eastAsia="de-CH"/>
              </w:rPr>
            </w:pPr>
            <w:r w:rsidRPr="005C5071">
              <w:t>0.012</w:t>
            </w:r>
          </w:p>
        </w:tc>
      </w:tr>
      <w:tr w:rsidR="00D41AB9" w:rsidRPr="00D41AB9" w14:paraId="4A420ED5" w14:textId="77777777" w:rsidTr="001F4615">
        <w:trPr>
          <w:trHeight w:val="302"/>
        </w:trPr>
        <w:tc>
          <w:tcPr>
            <w:tcW w:w="1790" w:type="dxa"/>
            <w:tcBorders>
              <w:right w:val="single" w:sz="4" w:space="0" w:color="auto"/>
            </w:tcBorders>
            <w:shd w:val="clear" w:color="auto" w:fill="auto"/>
            <w:noWrap/>
            <w:hideMark/>
          </w:tcPr>
          <w:p w14:paraId="1488B61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BBDED10" w14:textId="1D417FDA"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03C69D0" w14:textId="4F1B033C" w:rsidR="00D41AB9" w:rsidRPr="00D41AB9" w:rsidRDefault="00D41AB9" w:rsidP="00D41AB9">
            <w:pPr>
              <w:rPr>
                <w:rFonts w:eastAsia="Times New Roman"/>
                <w:color w:val="000000"/>
                <w:sz w:val="18"/>
                <w:szCs w:val="18"/>
                <w:lang w:eastAsia="de-CH"/>
              </w:rPr>
            </w:pPr>
            <w:r w:rsidRPr="005C5071">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8B412B9" w14:textId="7D6D1239"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3F2BF5" w14:textId="14913334" w:rsidR="00D41AB9" w:rsidRPr="00D41AB9" w:rsidRDefault="00D41AB9" w:rsidP="00D41AB9">
            <w:pPr>
              <w:rPr>
                <w:rFonts w:eastAsia="Times New Roman"/>
                <w:color w:val="000000"/>
                <w:sz w:val="18"/>
                <w:szCs w:val="18"/>
                <w:lang w:eastAsia="de-CH"/>
              </w:rPr>
            </w:pPr>
            <w:r w:rsidRPr="005C5071">
              <w:t>0.06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5862D4B" w14:textId="63220AB9"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84878A" w14:textId="6D54EC89" w:rsidR="00D41AB9" w:rsidRPr="00D41AB9" w:rsidRDefault="00D41AB9" w:rsidP="00D41AB9">
            <w:pPr>
              <w:rPr>
                <w:rFonts w:eastAsia="Times New Roman"/>
                <w:color w:val="000000"/>
                <w:sz w:val="18"/>
                <w:szCs w:val="18"/>
                <w:lang w:eastAsia="de-CH"/>
              </w:rPr>
            </w:pPr>
            <w:r w:rsidRPr="005C5071">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50852F" w14:textId="0C2E71D5"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1243ED" w14:textId="45A6209B" w:rsidR="00D41AB9" w:rsidRPr="00D41AB9" w:rsidRDefault="00D41AB9" w:rsidP="00D41AB9">
            <w:pPr>
              <w:rPr>
                <w:rFonts w:eastAsia="Times New Roman"/>
                <w:color w:val="000000"/>
                <w:sz w:val="18"/>
                <w:szCs w:val="18"/>
                <w:lang w:eastAsia="de-CH"/>
              </w:rPr>
            </w:pPr>
            <w:r w:rsidRPr="005C5071">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5C4ABA5" w14:textId="0790E358"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F9BCE5" w14:textId="0DFB76D6" w:rsidR="00D41AB9" w:rsidRPr="00D41AB9" w:rsidRDefault="00D41AB9" w:rsidP="00D41AB9">
            <w:pPr>
              <w:rPr>
                <w:rFonts w:eastAsia="Times New Roman"/>
                <w:color w:val="000000"/>
                <w:sz w:val="18"/>
                <w:szCs w:val="18"/>
                <w:lang w:eastAsia="de-CH"/>
              </w:rPr>
            </w:pPr>
            <w:r w:rsidRPr="005C5071">
              <w:t>0.03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BD082DF" w14:textId="48640131"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96B37" w14:textId="598D6310" w:rsidR="00D41AB9" w:rsidRPr="00D41AB9" w:rsidRDefault="00D41AB9" w:rsidP="00D41AB9">
            <w:pPr>
              <w:rPr>
                <w:rFonts w:eastAsia="Times New Roman"/>
                <w:color w:val="000000"/>
                <w:sz w:val="18"/>
                <w:szCs w:val="18"/>
                <w:lang w:eastAsia="de-CH"/>
              </w:rPr>
            </w:pPr>
            <w:r w:rsidRPr="005C5071">
              <w:t>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D324C1" w14:textId="464266E1"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135B8B0" w14:textId="2B82BF47" w:rsidR="00D41AB9" w:rsidRPr="00D41AB9" w:rsidRDefault="00D41AB9" w:rsidP="00D41AB9">
            <w:pPr>
              <w:rPr>
                <w:rFonts w:eastAsia="Times New Roman"/>
                <w:color w:val="000000"/>
                <w:sz w:val="18"/>
                <w:szCs w:val="18"/>
                <w:lang w:eastAsia="de-CH"/>
              </w:rPr>
            </w:pPr>
            <w:r w:rsidRPr="005C5071">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FAF0BD" w14:textId="2095FC26" w:rsidR="00D41AB9" w:rsidRPr="00D41AB9" w:rsidRDefault="00D41AB9" w:rsidP="00D41AB9">
            <w:pPr>
              <w:rPr>
                <w:rFonts w:eastAsia="Times New Roman"/>
                <w:color w:val="000000"/>
                <w:sz w:val="18"/>
                <w:szCs w:val="18"/>
                <w:lang w:eastAsia="de-CH"/>
              </w:rPr>
            </w:pPr>
            <w:r w:rsidRPr="005C5071">
              <w:t>0.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F22A00" w14:textId="008D6917" w:rsidR="00D41AB9" w:rsidRPr="00D41AB9" w:rsidRDefault="00D41AB9" w:rsidP="00D41AB9">
            <w:pPr>
              <w:rPr>
                <w:rFonts w:eastAsia="Times New Roman"/>
                <w:color w:val="000000"/>
                <w:sz w:val="18"/>
                <w:szCs w:val="18"/>
                <w:lang w:eastAsia="de-CH"/>
              </w:rPr>
            </w:pPr>
            <w:r w:rsidRPr="005C5071">
              <w:t>0.046</w:t>
            </w:r>
          </w:p>
        </w:tc>
      </w:tr>
      <w:tr w:rsidR="00D41AB9" w:rsidRPr="00D41AB9" w14:paraId="44231AB4" w14:textId="77777777" w:rsidTr="001F4615">
        <w:trPr>
          <w:trHeight w:val="317"/>
        </w:trPr>
        <w:tc>
          <w:tcPr>
            <w:tcW w:w="1790" w:type="dxa"/>
            <w:tcBorders>
              <w:right w:val="single" w:sz="4" w:space="0" w:color="auto"/>
            </w:tcBorders>
            <w:shd w:val="clear" w:color="auto" w:fill="auto"/>
            <w:noWrap/>
            <w:hideMark/>
          </w:tcPr>
          <w:p w14:paraId="633FF13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156F19" w14:textId="033F919B"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C53DAAF" w14:textId="77057B0F"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7F96C27" w14:textId="78963DDC"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6E251" w14:textId="663DE0DB" w:rsidR="00D41AB9" w:rsidRPr="00D41AB9" w:rsidRDefault="00D41AB9" w:rsidP="00D41AB9">
            <w:pPr>
              <w:rPr>
                <w:rFonts w:eastAsia="Times New Roman"/>
                <w:color w:val="000000"/>
                <w:sz w:val="18"/>
                <w:szCs w:val="18"/>
                <w:lang w:eastAsia="de-CH"/>
              </w:rPr>
            </w:pPr>
            <w:r w:rsidRPr="005C5071">
              <w:t>0.07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1152892" w14:textId="5882A8C9"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C25FA8" w14:textId="26BF0F07" w:rsidR="00D41AB9" w:rsidRPr="00D41AB9" w:rsidRDefault="00D41AB9" w:rsidP="00D41AB9">
            <w:pPr>
              <w:rPr>
                <w:rFonts w:eastAsia="Times New Roman"/>
                <w:color w:val="000000"/>
                <w:sz w:val="18"/>
                <w:szCs w:val="18"/>
                <w:lang w:eastAsia="de-CH"/>
              </w:rPr>
            </w:pPr>
            <w:r w:rsidRPr="005C5071">
              <w:t>0.02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2DC51C0" w14:textId="2781F762"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39028C" w14:textId="48E9569B" w:rsidR="00D41AB9" w:rsidRPr="00D41AB9" w:rsidRDefault="00D41AB9" w:rsidP="00D41AB9">
            <w:pPr>
              <w:rPr>
                <w:rFonts w:eastAsia="Times New Roman"/>
                <w:color w:val="000000"/>
                <w:sz w:val="18"/>
                <w:szCs w:val="18"/>
                <w:lang w:eastAsia="de-CH"/>
              </w:rPr>
            </w:pPr>
            <w:r w:rsidRPr="005C5071">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B239FDB" w14:textId="009BC4B0"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B87D16" w14:textId="794FD421" w:rsidR="00D41AB9" w:rsidRPr="00D41AB9" w:rsidRDefault="00D41AB9" w:rsidP="00D41AB9">
            <w:pPr>
              <w:rPr>
                <w:rFonts w:eastAsia="Times New Roman"/>
                <w:color w:val="000000"/>
                <w:sz w:val="18"/>
                <w:szCs w:val="18"/>
                <w:lang w:eastAsia="de-CH"/>
              </w:rPr>
            </w:pPr>
            <w:r w:rsidRPr="005C5071">
              <w:t>0.0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0A37761" w14:textId="73F05BFA"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279B89" w14:textId="5AC53C69" w:rsidR="00D41AB9" w:rsidRPr="00D41AB9" w:rsidRDefault="00D41AB9" w:rsidP="00D41AB9">
            <w:pPr>
              <w:rPr>
                <w:rFonts w:eastAsia="Times New Roman"/>
                <w:color w:val="000000"/>
                <w:sz w:val="18"/>
                <w:szCs w:val="18"/>
                <w:lang w:eastAsia="de-CH"/>
              </w:rPr>
            </w:pPr>
            <w:r w:rsidRPr="005C5071">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C867B56" w14:textId="59B26885" w:rsidR="00D41AB9" w:rsidRPr="00D41AB9" w:rsidRDefault="00D41AB9" w:rsidP="00D41AB9">
            <w:pPr>
              <w:rPr>
                <w:rFonts w:eastAsia="Times New Roman"/>
                <w:color w:val="000000"/>
                <w:sz w:val="18"/>
                <w:szCs w:val="18"/>
                <w:lang w:eastAsia="de-CH"/>
              </w:rPr>
            </w:pPr>
            <w:r w:rsidRPr="005C5071">
              <w:t>0.4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365E4B" w14:textId="0F2284BC" w:rsidR="00D41AB9" w:rsidRPr="00D41AB9" w:rsidRDefault="00D41AB9" w:rsidP="00D41AB9">
            <w:pPr>
              <w:rPr>
                <w:rFonts w:eastAsia="Times New Roman"/>
                <w:color w:val="000000"/>
                <w:sz w:val="18"/>
                <w:szCs w:val="18"/>
                <w:lang w:eastAsia="de-CH"/>
              </w:rPr>
            </w:pPr>
            <w:r w:rsidRPr="005C5071">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CC4B19" w14:textId="62385548" w:rsidR="00D41AB9" w:rsidRPr="00D41AB9" w:rsidRDefault="00D41AB9" w:rsidP="00D41AB9">
            <w:pPr>
              <w:rPr>
                <w:rFonts w:eastAsia="Times New Roman"/>
                <w:color w:val="000000"/>
                <w:sz w:val="18"/>
                <w:szCs w:val="18"/>
                <w:lang w:eastAsia="de-CH"/>
              </w:rPr>
            </w:pPr>
            <w:r w:rsidRPr="005C5071">
              <w:t>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69CE7B" w14:textId="19D3A450" w:rsidR="00D41AB9" w:rsidRPr="00D41AB9" w:rsidRDefault="00D41AB9" w:rsidP="00D41AB9">
            <w:pPr>
              <w:rPr>
                <w:rFonts w:eastAsia="Times New Roman"/>
                <w:color w:val="000000"/>
                <w:sz w:val="18"/>
                <w:szCs w:val="18"/>
                <w:lang w:eastAsia="de-CH"/>
              </w:rPr>
            </w:pPr>
            <w:r w:rsidRPr="005C5071">
              <w:t>0.016</w:t>
            </w:r>
          </w:p>
        </w:tc>
      </w:tr>
      <w:tr w:rsidR="00D41AB9" w:rsidRPr="00D41AB9" w14:paraId="738A896A" w14:textId="77777777" w:rsidTr="001F4615">
        <w:trPr>
          <w:trHeight w:val="302"/>
        </w:trPr>
        <w:tc>
          <w:tcPr>
            <w:tcW w:w="1790" w:type="dxa"/>
            <w:tcBorders>
              <w:right w:val="single" w:sz="4" w:space="0" w:color="auto"/>
            </w:tcBorders>
            <w:shd w:val="clear" w:color="auto" w:fill="auto"/>
            <w:noWrap/>
            <w:hideMark/>
          </w:tcPr>
          <w:p w14:paraId="11C432F3" w14:textId="0333B462"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EE359A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2F389E0" w14:textId="7F878391"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3FD3C47" w14:textId="0817BB6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FE4AD5" w14:textId="07971F2F"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A899B73" w14:textId="08CCE73C"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1D9553" w14:textId="317768F1"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5F63F15" w14:textId="541E7345"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DEEFBB" w14:textId="3A2912D2"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D9FB060" w14:textId="78A4525F"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3E2BBD" w14:textId="37EABBFD"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620DBD6" w14:textId="3B617E8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9E62FB" w14:textId="70263BBA"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848008B" w14:textId="5297A2F4"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49814E" w14:textId="7EAFEF3C"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F258A4" w14:textId="633C9432"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3F541D" w14:textId="07FBB10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78758FF" w14:textId="77777777" w:rsidTr="001F4615">
        <w:trPr>
          <w:trHeight w:val="302"/>
        </w:trPr>
        <w:tc>
          <w:tcPr>
            <w:tcW w:w="1790" w:type="dxa"/>
            <w:tcBorders>
              <w:right w:val="single" w:sz="4" w:space="0" w:color="auto"/>
            </w:tcBorders>
            <w:shd w:val="clear" w:color="auto" w:fill="auto"/>
            <w:noWrap/>
            <w:hideMark/>
          </w:tcPr>
          <w:p w14:paraId="24C6A025"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2FA6FFF" w14:textId="1FF99D6E" w:rsidR="00D41AB9" w:rsidRPr="00D41AB9" w:rsidRDefault="00D41AB9" w:rsidP="00D41AB9">
            <w:pPr>
              <w:rPr>
                <w:rFonts w:eastAsia="Times New Roman"/>
                <w:color w:val="000000"/>
                <w:sz w:val="18"/>
                <w:szCs w:val="18"/>
                <w:lang w:eastAsia="de-CH"/>
              </w:rPr>
            </w:pPr>
            <w:r w:rsidRPr="005C5071">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A7918F" w14:textId="5163092D" w:rsidR="00D41AB9" w:rsidRPr="00D41AB9" w:rsidRDefault="00D41AB9" w:rsidP="00D41AB9">
            <w:pPr>
              <w:rPr>
                <w:rFonts w:eastAsia="Times New Roman"/>
                <w:color w:val="000000"/>
                <w:sz w:val="18"/>
                <w:szCs w:val="18"/>
                <w:lang w:eastAsia="de-CH"/>
              </w:rPr>
            </w:pPr>
            <w:r w:rsidRPr="005C5071">
              <w:t>0.4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87E19C" w14:textId="173D1430"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E6DC29" w14:textId="28A4030D" w:rsidR="00D41AB9" w:rsidRPr="00D41AB9" w:rsidRDefault="00D41AB9" w:rsidP="00D41AB9">
            <w:pPr>
              <w:rPr>
                <w:rFonts w:eastAsia="Times New Roman"/>
                <w:color w:val="000000"/>
                <w:sz w:val="18"/>
                <w:szCs w:val="18"/>
                <w:lang w:eastAsia="de-CH"/>
              </w:rPr>
            </w:pPr>
            <w:r w:rsidRPr="005C5071">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998FD77" w14:textId="5BC55422" w:rsidR="00D41AB9" w:rsidRPr="00D41AB9" w:rsidRDefault="00D41AB9" w:rsidP="00D41AB9">
            <w:pPr>
              <w:rPr>
                <w:rFonts w:eastAsia="Times New Roman"/>
                <w:color w:val="000000"/>
                <w:sz w:val="18"/>
                <w:szCs w:val="18"/>
                <w:lang w:eastAsia="de-CH"/>
              </w:rPr>
            </w:pPr>
            <w:r w:rsidRPr="005C5071">
              <w:t>0.5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409FA3" w14:textId="04B7191F" w:rsidR="00D41AB9" w:rsidRPr="00D41AB9" w:rsidRDefault="00D41AB9" w:rsidP="00D41AB9">
            <w:pPr>
              <w:rPr>
                <w:rFonts w:eastAsia="Times New Roman"/>
                <w:color w:val="000000"/>
                <w:sz w:val="18"/>
                <w:szCs w:val="18"/>
                <w:lang w:eastAsia="de-CH"/>
              </w:rPr>
            </w:pPr>
            <w:r w:rsidRPr="005C5071">
              <w:t>0.01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3390F27" w14:textId="0C1C991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0703F8" w14:textId="7C023EDA" w:rsidR="00D41AB9" w:rsidRPr="00D41AB9" w:rsidRDefault="00D41AB9" w:rsidP="00D41AB9">
            <w:pPr>
              <w:rPr>
                <w:rFonts w:eastAsia="Times New Roman"/>
                <w:color w:val="000000"/>
                <w:sz w:val="18"/>
                <w:szCs w:val="18"/>
                <w:lang w:eastAsia="de-CH"/>
              </w:rPr>
            </w:pPr>
            <w:r w:rsidRPr="005C5071">
              <w:t>0.01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B2FE86F" w14:textId="06B8492C" w:rsidR="00D41AB9" w:rsidRPr="00D41AB9" w:rsidRDefault="00D41AB9" w:rsidP="00D41AB9">
            <w:pPr>
              <w:rPr>
                <w:rFonts w:eastAsia="Times New Roman"/>
                <w:color w:val="000000"/>
                <w:sz w:val="18"/>
                <w:szCs w:val="18"/>
                <w:lang w:eastAsia="de-CH"/>
              </w:rPr>
            </w:pPr>
            <w:r w:rsidRPr="005C5071">
              <w:t>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F4ABAA" w14:textId="1932580B" w:rsidR="00D41AB9" w:rsidRPr="00D41AB9" w:rsidRDefault="00D41AB9" w:rsidP="00D41AB9">
            <w:pPr>
              <w:rPr>
                <w:rFonts w:eastAsia="Times New Roman"/>
                <w:color w:val="000000"/>
                <w:sz w:val="18"/>
                <w:szCs w:val="18"/>
                <w:lang w:eastAsia="de-CH"/>
              </w:rPr>
            </w:pPr>
            <w:r w:rsidRPr="005C5071">
              <w:t>0.02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06A5B39" w14:textId="2D4C5225"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3A519B" w14:textId="42FB71AC" w:rsidR="00D41AB9" w:rsidRPr="00D41AB9" w:rsidRDefault="00D41AB9" w:rsidP="00D41AB9">
            <w:pPr>
              <w:rPr>
                <w:rFonts w:eastAsia="Times New Roman"/>
                <w:color w:val="000000"/>
                <w:sz w:val="18"/>
                <w:szCs w:val="18"/>
                <w:lang w:eastAsia="de-CH"/>
              </w:rPr>
            </w:pPr>
            <w:r w:rsidRPr="005C5071">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7596E1D" w14:textId="3EBF838C"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E24153" w14:textId="5EFEDAB8" w:rsidR="00D41AB9" w:rsidRPr="00D41AB9" w:rsidRDefault="00D41AB9" w:rsidP="00D41AB9">
            <w:pPr>
              <w:rPr>
                <w:rFonts w:eastAsia="Times New Roman"/>
                <w:color w:val="000000"/>
                <w:sz w:val="18"/>
                <w:szCs w:val="18"/>
                <w:lang w:eastAsia="de-CH"/>
              </w:rPr>
            </w:pPr>
            <w:r w:rsidRPr="005C5071">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F0F17B" w14:textId="5C8A6A01"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6CDDD8" w14:textId="4B9A581D" w:rsidR="00D41AB9" w:rsidRPr="00D41AB9" w:rsidRDefault="00D41AB9" w:rsidP="00D41AB9">
            <w:pPr>
              <w:rPr>
                <w:rFonts w:eastAsia="Times New Roman"/>
                <w:color w:val="000000"/>
                <w:sz w:val="18"/>
                <w:szCs w:val="18"/>
                <w:lang w:eastAsia="de-CH"/>
              </w:rPr>
            </w:pPr>
            <w:r w:rsidRPr="005C5071">
              <w:t>0.007</w:t>
            </w:r>
          </w:p>
        </w:tc>
      </w:tr>
      <w:tr w:rsidR="00D41AB9" w:rsidRPr="00D41AB9" w14:paraId="140346F3" w14:textId="77777777" w:rsidTr="001F4615">
        <w:trPr>
          <w:trHeight w:val="302"/>
        </w:trPr>
        <w:tc>
          <w:tcPr>
            <w:tcW w:w="1790" w:type="dxa"/>
            <w:tcBorders>
              <w:right w:val="single" w:sz="4" w:space="0" w:color="auto"/>
            </w:tcBorders>
            <w:shd w:val="clear" w:color="auto" w:fill="auto"/>
            <w:noWrap/>
            <w:hideMark/>
          </w:tcPr>
          <w:p w14:paraId="2E6E0AF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EA6DDB9" w14:textId="7685A42E" w:rsidR="00D41AB9" w:rsidRPr="00D41AB9" w:rsidRDefault="00D41AB9" w:rsidP="00D41AB9">
            <w:pPr>
              <w:rPr>
                <w:rFonts w:eastAsia="Times New Roman"/>
                <w:color w:val="000000"/>
                <w:sz w:val="18"/>
                <w:szCs w:val="18"/>
                <w:lang w:eastAsia="de-CH"/>
              </w:rPr>
            </w:pPr>
            <w:r w:rsidRPr="005C5071">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294ED0D" w14:textId="78BC8C57" w:rsidR="00D41AB9" w:rsidRPr="00D41AB9" w:rsidRDefault="00D41AB9" w:rsidP="00D41AB9">
            <w:pPr>
              <w:rPr>
                <w:rFonts w:eastAsia="Times New Roman"/>
                <w:color w:val="000000"/>
                <w:sz w:val="18"/>
                <w:szCs w:val="18"/>
                <w:lang w:eastAsia="de-CH"/>
              </w:rPr>
            </w:pPr>
            <w:r w:rsidRPr="005C5071">
              <w:t>0.5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6570CAC" w14:textId="431B166E" w:rsidR="00D41AB9" w:rsidRPr="00D41AB9" w:rsidRDefault="00D41AB9" w:rsidP="00D41AB9">
            <w:pPr>
              <w:rPr>
                <w:rFonts w:eastAsia="Times New Roman"/>
                <w:color w:val="000000"/>
                <w:sz w:val="18"/>
                <w:szCs w:val="18"/>
                <w:lang w:eastAsia="de-CH"/>
              </w:rPr>
            </w:pPr>
            <w:r w:rsidRPr="005C5071">
              <w:t>0.6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8E138D" w14:textId="6A1EA3B1" w:rsidR="00D41AB9" w:rsidRPr="00D41AB9" w:rsidRDefault="00D41AB9" w:rsidP="00D41AB9">
            <w:pPr>
              <w:rPr>
                <w:rFonts w:eastAsia="Times New Roman"/>
                <w:color w:val="000000"/>
                <w:sz w:val="18"/>
                <w:szCs w:val="18"/>
                <w:lang w:eastAsia="de-CH"/>
              </w:rPr>
            </w:pPr>
            <w:r w:rsidRPr="005C5071">
              <w:t>0.03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990E5BC" w14:textId="62B6A727"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A2B27" w14:textId="30028D55" w:rsidR="00D41AB9" w:rsidRPr="00D41AB9" w:rsidRDefault="00D41AB9" w:rsidP="00D41AB9">
            <w:pPr>
              <w:rPr>
                <w:rFonts w:eastAsia="Times New Roman"/>
                <w:color w:val="000000"/>
                <w:sz w:val="18"/>
                <w:szCs w:val="18"/>
                <w:lang w:eastAsia="de-CH"/>
              </w:rPr>
            </w:pPr>
            <w:r w:rsidRPr="005C5071">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4E62015" w14:textId="056A47AF" w:rsidR="00D41AB9" w:rsidRPr="00D41AB9" w:rsidRDefault="00D41AB9" w:rsidP="00D41AB9">
            <w:pPr>
              <w:rPr>
                <w:rFonts w:eastAsia="Times New Roman"/>
                <w:color w:val="000000"/>
                <w:sz w:val="18"/>
                <w:szCs w:val="18"/>
                <w:lang w:eastAsia="de-CH"/>
              </w:rPr>
            </w:pPr>
            <w:r w:rsidRPr="005C5071">
              <w:t>0.5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697FD9" w14:textId="71A4C0B7" w:rsidR="00D41AB9" w:rsidRPr="00D41AB9" w:rsidRDefault="00D41AB9" w:rsidP="00D41AB9">
            <w:pPr>
              <w:rPr>
                <w:rFonts w:eastAsia="Times New Roman"/>
                <w:color w:val="000000"/>
                <w:sz w:val="18"/>
                <w:szCs w:val="18"/>
                <w:lang w:eastAsia="de-CH"/>
              </w:rPr>
            </w:pPr>
            <w:r w:rsidRPr="005C5071">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95A86D7" w14:textId="14F90753"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F3CC3C" w14:textId="3A243CE9" w:rsidR="00D41AB9" w:rsidRPr="00D41AB9" w:rsidRDefault="00D41AB9" w:rsidP="00D41AB9">
            <w:pPr>
              <w:rPr>
                <w:rFonts w:eastAsia="Times New Roman"/>
                <w:color w:val="000000"/>
                <w:sz w:val="18"/>
                <w:szCs w:val="18"/>
                <w:lang w:eastAsia="de-CH"/>
              </w:rPr>
            </w:pPr>
            <w:r w:rsidRPr="005C5071">
              <w:t>0.03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3EEE374" w14:textId="3B42AE63" w:rsidR="00D41AB9" w:rsidRPr="00D41AB9" w:rsidRDefault="00D41AB9" w:rsidP="00D41AB9">
            <w:pPr>
              <w:rPr>
                <w:rFonts w:eastAsia="Times New Roman"/>
                <w:color w:val="000000"/>
                <w:sz w:val="18"/>
                <w:szCs w:val="18"/>
                <w:lang w:eastAsia="de-CH"/>
              </w:rPr>
            </w:pPr>
            <w:r w:rsidRPr="005C5071">
              <w:t>0.4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98A1D2" w14:textId="21FC98EB" w:rsidR="00D41AB9" w:rsidRPr="00D41AB9" w:rsidRDefault="00D41AB9" w:rsidP="00D41AB9">
            <w:pPr>
              <w:rPr>
                <w:rFonts w:eastAsia="Times New Roman"/>
                <w:color w:val="000000"/>
                <w:sz w:val="18"/>
                <w:szCs w:val="18"/>
                <w:lang w:eastAsia="de-CH"/>
              </w:rPr>
            </w:pPr>
            <w:r w:rsidRPr="005C5071">
              <w:t>0.01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084D67A" w14:textId="2E57F3ED"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24A9FD" w14:textId="43B58E85" w:rsidR="00D41AB9" w:rsidRPr="00D41AB9" w:rsidRDefault="00D41AB9" w:rsidP="00D41AB9">
            <w:pPr>
              <w:rPr>
                <w:rFonts w:eastAsia="Times New Roman"/>
                <w:color w:val="000000"/>
                <w:sz w:val="18"/>
                <w:szCs w:val="18"/>
                <w:lang w:eastAsia="de-CH"/>
              </w:rPr>
            </w:pPr>
            <w:r w:rsidRPr="005C5071">
              <w:t>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9A1412" w14:textId="7A72662A"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00CE9E" w14:textId="7F7A2B99" w:rsidR="00D41AB9" w:rsidRPr="00D41AB9" w:rsidRDefault="00D41AB9" w:rsidP="00D41AB9">
            <w:pPr>
              <w:rPr>
                <w:rFonts w:eastAsia="Times New Roman"/>
                <w:color w:val="000000"/>
                <w:sz w:val="18"/>
                <w:szCs w:val="18"/>
                <w:lang w:eastAsia="de-CH"/>
              </w:rPr>
            </w:pPr>
            <w:r w:rsidRPr="005C5071">
              <w:t>0.033</w:t>
            </w:r>
          </w:p>
        </w:tc>
      </w:tr>
      <w:tr w:rsidR="00D41AB9" w:rsidRPr="00D41AB9" w14:paraId="0DCDD81C" w14:textId="77777777" w:rsidTr="001F4615">
        <w:trPr>
          <w:trHeight w:val="317"/>
        </w:trPr>
        <w:tc>
          <w:tcPr>
            <w:tcW w:w="1790" w:type="dxa"/>
            <w:tcBorders>
              <w:right w:val="single" w:sz="4" w:space="0" w:color="auto"/>
            </w:tcBorders>
            <w:shd w:val="clear" w:color="auto" w:fill="auto"/>
            <w:noWrap/>
            <w:hideMark/>
          </w:tcPr>
          <w:p w14:paraId="5CC5954E"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FDBC4C" w14:textId="26CC5254" w:rsidR="00D41AB9" w:rsidRPr="00D41AB9" w:rsidRDefault="00D41AB9" w:rsidP="00D41AB9">
            <w:pPr>
              <w:rPr>
                <w:rFonts w:eastAsia="Times New Roman"/>
                <w:color w:val="000000"/>
                <w:sz w:val="18"/>
                <w:szCs w:val="18"/>
                <w:lang w:eastAsia="de-CH"/>
              </w:rPr>
            </w:pPr>
            <w:r w:rsidRPr="005C5071">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B2D816E" w14:textId="329BD886" w:rsidR="00D41AB9" w:rsidRPr="00D41AB9" w:rsidRDefault="00D41AB9" w:rsidP="00D41AB9">
            <w:pPr>
              <w:rPr>
                <w:rFonts w:eastAsia="Times New Roman"/>
                <w:color w:val="000000"/>
                <w:sz w:val="18"/>
                <w:szCs w:val="18"/>
                <w:lang w:eastAsia="de-CH"/>
              </w:rPr>
            </w:pPr>
            <w:r w:rsidRPr="005C5071">
              <w:t>0.5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BCB404A" w14:textId="487CD950"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6E1CF0" w14:textId="200F3046" w:rsidR="00D41AB9" w:rsidRPr="00D41AB9" w:rsidRDefault="00D41AB9" w:rsidP="00D41AB9">
            <w:pPr>
              <w:rPr>
                <w:rFonts w:eastAsia="Times New Roman"/>
                <w:color w:val="000000"/>
                <w:sz w:val="18"/>
                <w:szCs w:val="18"/>
                <w:lang w:eastAsia="de-CH"/>
              </w:rPr>
            </w:pPr>
            <w:r w:rsidRPr="005C5071">
              <w:t>0.03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E591D06" w14:textId="1851DC59"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BB2FFE" w14:textId="00CABF49" w:rsidR="00D41AB9" w:rsidRPr="00D41AB9" w:rsidRDefault="00D41AB9" w:rsidP="00D41AB9">
            <w:pPr>
              <w:rPr>
                <w:rFonts w:eastAsia="Times New Roman"/>
                <w:color w:val="000000"/>
                <w:sz w:val="18"/>
                <w:szCs w:val="18"/>
                <w:lang w:eastAsia="de-CH"/>
              </w:rPr>
            </w:pPr>
            <w:r w:rsidRPr="005C5071">
              <w:t>0.01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72D01AF" w14:textId="457307B2" w:rsidR="00D41AB9" w:rsidRPr="00D41AB9" w:rsidRDefault="00D41AB9" w:rsidP="00D41AB9">
            <w:pPr>
              <w:rPr>
                <w:rFonts w:eastAsia="Times New Roman"/>
                <w:color w:val="000000"/>
                <w:sz w:val="18"/>
                <w:szCs w:val="18"/>
                <w:lang w:eastAsia="de-CH"/>
              </w:rPr>
            </w:pPr>
            <w:r w:rsidRPr="005C5071">
              <w:t>0.5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4A66B51" w14:textId="03BB8974" w:rsidR="00D41AB9" w:rsidRPr="00D41AB9" w:rsidRDefault="00D41AB9" w:rsidP="00D41AB9">
            <w:pPr>
              <w:rPr>
                <w:rFonts w:eastAsia="Times New Roman"/>
                <w:color w:val="000000"/>
                <w:sz w:val="18"/>
                <w:szCs w:val="18"/>
                <w:lang w:eastAsia="de-CH"/>
              </w:rPr>
            </w:pPr>
            <w:r w:rsidRPr="005C5071">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F6FECFA" w14:textId="0354CAF1" w:rsidR="00D41AB9" w:rsidRPr="00D41AB9" w:rsidRDefault="00D41AB9" w:rsidP="00D41AB9">
            <w:pPr>
              <w:rPr>
                <w:rFonts w:eastAsia="Times New Roman"/>
                <w:color w:val="000000"/>
                <w:sz w:val="18"/>
                <w:szCs w:val="18"/>
                <w:lang w:eastAsia="de-CH"/>
              </w:rPr>
            </w:pPr>
            <w:r w:rsidRPr="005C5071">
              <w:t>0.5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E2F189" w14:textId="247C4823" w:rsidR="00D41AB9" w:rsidRPr="00D41AB9" w:rsidRDefault="00D41AB9" w:rsidP="00D41AB9">
            <w:pPr>
              <w:rPr>
                <w:rFonts w:eastAsia="Times New Roman"/>
                <w:color w:val="000000"/>
                <w:sz w:val="18"/>
                <w:szCs w:val="18"/>
                <w:lang w:eastAsia="de-CH"/>
              </w:rPr>
            </w:pPr>
            <w:r w:rsidRPr="005C5071">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458EFE2" w14:textId="3CA8944A" w:rsidR="00D41AB9" w:rsidRPr="00D41AB9" w:rsidRDefault="00D41AB9" w:rsidP="00D41AB9">
            <w:pPr>
              <w:rPr>
                <w:rFonts w:eastAsia="Times New Roman"/>
                <w:color w:val="000000"/>
                <w:sz w:val="18"/>
                <w:szCs w:val="18"/>
                <w:lang w:eastAsia="de-CH"/>
              </w:rPr>
            </w:pPr>
            <w:r w:rsidRPr="005C5071">
              <w:t>0.5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F78626" w14:textId="7EE1F3FE" w:rsidR="00D41AB9" w:rsidRPr="00D41AB9" w:rsidRDefault="00D41AB9" w:rsidP="00D41AB9">
            <w:pPr>
              <w:rPr>
                <w:rFonts w:eastAsia="Times New Roman"/>
                <w:color w:val="000000"/>
                <w:sz w:val="18"/>
                <w:szCs w:val="18"/>
                <w:lang w:eastAsia="de-CH"/>
              </w:rPr>
            </w:pPr>
            <w:r w:rsidRPr="005C5071">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CE21981" w14:textId="4CCF612B" w:rsidR="00D41AB9" w:rsidRPr="00D41AB9" w:rsidRDefault="00D41AB9" w:rsidP="00D41AB9">
            <w:pPr>
              <w:rPr>
                <w:rFonts w:eastAsia="Times New Roman"/>
                <w:color w:val="000000"/>
                <w:sz w:val="18"/>
                <w:szCs w:val="18"/>
                <w:lang w:eastAsia="de-CH"/>
              </w:rPr>
            </w:pPr>
            <w:r w:rsidRPr="005C5071">
              <w:t>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F91818" w14:textId="18A9F1E9" w:rsidR="00D41AB9" w:rsidRPr="00D41AB9" w:rsidRDefault="00D41AB9" w:rsidP="00D41AB9">
            <w:pPr>
              <w:rPr>
                <w:rFonts w:eastAsia="Times New Roman"/>
                <w:color w:val="000000"/>
                <w:sz w:val="18"/>
                <w:szCs w:val="18"/>
                <w:lang w:eastAsia="de-CH"/>
              </w:rPr>
            </w:pPr>
            <w:r w:rsidRPr="005C5071">
              <w:t>0.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1E2D54" w14:textId="3143E964" w:rsidR="00D41AB9" w:rsidRPr="00D41AB9" w:rsidRDefault="00D41AB9" w:rsidP="00D41AB9">
            <w:pPr>
              <w:rPr>
                <w:rFonts w:eastAsia="Times New Roman"/>
                <w:color w:val="000000"/>
                <w:sz w:val="18"/>
                <w:szCs w:val="18"/>
                <w:lang w:eastAsia="de-CH"/>
              </w:rPr>
            </w:pPr>
            <w:r w:rsidRPr="005C5071">
              <w:t>0.5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BDDCD7" w14:textId="3BCFAEE0" w:rsidR="00D41AB9" w:rsidRPr="00D41AB9" w:rsidRDefault="00D41AB9" w:rsidP="00D41AB9">
            <w:pPr>
              <w:rPr>
                <w:rFonts w:eastAsia="Times New Roman"/>
                <w:color w:val="000000"/>
                <w:sz w:val="18"/>
                <w:szCs w:val="18"/>
                <w:lang w:eastAsia="de-CH"/>
              </w:rPr>
            </w:pPr>
            <w:r w:rsidRPr="005C5071">
              <w:t>0.005</w:t>
            </w:r>
          </w:p>
        </w:tc>
      </w:tr>
    </w:tbl>
    <w:p w14:paraId="3E6267CD" w14:textId="18782349" w:rsidR="00D41AB9" w:rsidRDefault="00D41AB9" w:rsidP="00D41AB9">
      <w:pPr>
        <w:spacing w:after="160" w:line="259" w:lineRule="auto"/>
        <w:rPr>
          <w:smallCaps/>
          <w:noProof/>
        </w:rPr>
      </w:pPr>
    </w:p>
    <w:p w14:paraId="53EE742C" w14:textId="77777777"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606"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90"/>
        <w:gridCol w:w="590"/>
        <w:gridCol w:w="690"/>
        <w:gridCol w:w="918"/>
        <w:gridCol w:w="627"/>
        <w:gridCol w:w="974"/>
        <w:gridCol w:w="627"/>
        <w:gridCol w:w="627"/>
        <w:gridCol w:w="627"/>
      </w:tblGrid>
      <w:tr w:rsidR="00D41AB9" w:rsidRPr="00D41AB9" w14:paraId="205C62EC" w14:textId="77777777" w:rsidTr="001F4615">
        <w:trPr>
          <w:trHeight w:val="302"/>
        </w:trPr>
        <w:tc>
          <w:tcPr>
            <w:tcW w:w="1790" w:type="dxa"/>
            <w:shd w:val="clear" w:color="auto" w:fill="auto"/>
            <w:noWrap/>
            <w:hideMark/>
          </w:tcPr>
          <w:p w14:paraId="6095F65C" w14:textId="428AD460" w:rsidR="00D41AB9" w:rsidRPr="00D41AB9" w:rsidRDefault="00D41AB9" w:rsidP="00D41AB9">
            <w:pPr>
              <w:jc w:val="left"/>
              <w:rPr>
                <w:rFonts w:eastAsia="Times New Roman"/>
                <w:b/>
                <w:bCs/>
                <w:color w:val="000000"/>
                <w:sz w:val="18"/>
                <w:szCs w:val="18"/>
                <w:lang w:eastAsia="de-CH"/>
              </w:rPr>
            </w:pPr>
            <w:r w:rsidRPr="00D41AB9">
              <w:rPr>
                <w:b/>
              </w:rPr>
              <w:lastRenderedPageBreak/>
              <w:t>Multiclass Specific (Collapsed)</w:t>
            </w:r>
          </w:p>
        </w:tc>
        <w:tc>
          <w:tcPr>
            <w:tcW w:w="1134" w:type="dxa"/>
            <w:shd w:val="clear" w:color="auto" w:fill="auto"/>
            <w:noWrap/>
            <w:hideMark/>
          </w:tcPr>
          <w:p w14:paraId="74191C3B" w14:textId="68AD3BD3"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025D0A75"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4666EA45"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53622A5"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38DC1305"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DD2830D"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3FFA7A91"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73CD56F"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43D4C51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49AAF71"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4D496DF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50BCC56"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00AAB68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029A7E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91BCFC4"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AFE7F09" w14:textId="77777777" w:rsidR="00D41AB9" w:rsidRPr="00D41AB9" w:rsidRDefault="00D41AB9" w:rsidP="00D41AB9">
            <w:pPr>
              <w:jc w:val="left"/>
              <w:rPr>
                <w:rFonts w:eastAsia="Times New Roman"/>
                <w:b/>
                <w:sz w:val="18"/>
                <w:szCs w:val="18"/>
                <w:lang w:eastAsia="de-CH"/>
              </w:rPr>
            </w:pPr>
          </w:p>
        </w:tc>
      </w:tr>
      <w:tr w:rsidR="00D41AB9" w:rsidRPr="00D41AB9" w14:paraId="401FA08E" w14:textId="77777777" w:rsidTr="001F4615">
        <w:trPr>
          <w:trHeight w:val="317"/>
        </w:trPr>
        <w:tc>
          <w:tcPr>
            <w:tcW w:w="1790" w:type="dxa"/>
            <w:shd w:val="clear" w:color="auto" w:fill="auto"/>
            <w:noWrap/>
            <w:hideMark/>
          </w:tcPr>
          <w:p w14:paraId="134BCBBB"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5DD39029"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184E5CD3"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114BBBA9" w14:textId="58DCE997" w:rsidR="00D41AB9" w:rsidRPr="00D41AB9" w:rsidRDefault="00D41AB9" w:rsidP="00D41AB9">
            <w:pPr>
              <w:jc w:val="left"/>
              <w:rPr>
                <w:rFonts w:eastAsia="Times New Roman"/>
                <w:b/>
                <w:sz w:val="18"/>
                <w:szCs w:val="18"/>
                <w:lang w:eastAsia="de-CH"/>
              </w:rPr>
            </w:pPr>
            <w:r w:rsidRPr="00D41AB9">
              <w:rPr>
                <w:b/>
              </w:rPr>
              <w:t xml:space="preserve"> </w:t>
            </w:r>
          </w:p>
        </w:tc>
        <w:tc>
          <w:tcPr>
            <w:tcW w:w="627" w:type="dxa"/>
            <w:tcBorders>
              <w:bottom w:val="single" w:sz="4" w:space="0" w:color="auto"/>
            </w:tcBorders>
            <w:shd w:val="clear" w:color="auto" w:fill="auto"/>
            <w:noWrap/>
            <w:hideMark/>
          </w:tcPr>
          <w:p w14:paraId="216AEDEE"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1E368B65"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D8E638E"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4A8E0B76"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65A95A5"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1C2BA460"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14DAAA6"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2B988FD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16D3671A"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4727202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309F5A7"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021CDF3"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BE6CBA7" w14:textId="77777777" w:rsidR="00D41AB9" w:rsidRPr="00D41AB9" w:rsidRDefault="00D41AB9" w:rsidP="00D41AB9">
            <w:pPr>
              <w:jc w:val="left"/>
              <w:rPr>
                <w:rFonts w:eastAsia="Times New Roman"/>
                <w:b/>
                <w:sz w:val="18"/>
                <w:szCs w:val="18"/>
                <w:lang w:eastAsia="de-CH"/>
              </w:rPr>
            </w:pPr>
          </w:p>
        </w:tc>
      </w:tr>
      <w:tr w:rsidR="00D41AB9" w:rsidRPr="00D41AB9" w14:paraId="0EC68ADF" w14:textId="77777777" w:rsidTr="001F4615">
        <w:trPr>
          <w:trHeight w:val="302"/>
        </w:trPr>
        <w:tc>
          <w:tcPr>
            <w:tcW w:w="1790" w:type="dxa"/>
            <w:tcBorders>
              <w:right w:val="single" w:sz="4" w:space="0" w:color="auto"/>
            </w:tcBorders>
            <w:shd w:val="clear" w:color="auto" w:fill="auto"/>
            <w:noWrap/>
            <w:hideMark/>
          </w:tcPr>
          <w:p w14:paraId="185F4E17" w14:textId="6EE3E9BD"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B438E6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9BB4BFB" w14:textId="46288CE6"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15E9CFE" w14:textId="783707DF"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B9C10C" w14:textId="1B41CD02"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22FBE1A" w14:textId="4D6B738F"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9CD5FF" w14:textId="77CEE8A8"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7CA5659" w14:textId="098CFC85"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5F95CF" w14:textId="65E64AB8"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602FB3D" w14:textId="3A389432"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6D5994" w14:textId="5D3FAEE6"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D127DDF" w14:textId="0DD93E9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73BEA3" w14:textId="3BB8A9CA"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6538E6" w14:textId="30940AF3"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44A68C" w14:textId="2EAA813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B61E46" w14:textId="6D1333D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B46654" w14:textId="0FE8FBE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9271633" w14:textId="77777777" w:rsidTr="001F4615">
        <w:trPr>
          <w:trHeight w:val="302"/>
        </w:trPr>
        <w:tc>
          <w:tcPr>
            <w:tcW w:w="1790" w:type="dxa"/>
            <w:tcBorders>
              <w:right w:val="single" w:sz="4" w:space="0" w:color="auto"/>
            </w:tcBorders>
            <w:shd w:val="clear" w:color="auto" w:fill="auto"/>
            <w:noWrap/>
            <w:hideMark/>
          </w:tcPr>
          <w:p w14:paraId="71CA4521"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7CB0510" w14:textId="6F67B25D"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28E1D3D" w14:textId="4628293B"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10492B0" w14:textId="7AA4A8C6"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7C4880" w14:textId="0247CFA8" w:rsidR="00D41AB9" w:rsidRPr="00D41AB9" w:rsidRDefault="00D41AB9" w:rsidP="00D41AB9">
            <w:pPr>
              <w:rPr>
                <w:rFonts w:eastAsia="Times New Roman"/>
                <w:color w:val="000000"/>
                <w:sz w:val="18"/>
                <w:szCs w:val="18"/>
                <w:lang w:eastAsia="de-CH"/>
              </w:rPr>
            </w:pPr>
            <w:r w:rsidRPr="00352D84">
              <w:t>0.01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5F612D1" w14:textId="533AF7B9"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3CBE3C" w14:textId="2B3EDD45" w:rsidR="00D41AB9" w:rsidRPr="00D41AB9" w:rsidRDefault="00D41AB9" w:rsidP="00D41AB9">
            <w:pPr>
              <w:rPr>
                <w:rFonts w:eastAsia="Times New Roman"/>
                <w:color w:val="000000"/>
                <w:sz w:val="18"/>
                <w:szCs w:val="18"/>
                <w:lang w:eastAsia="de-CH"/>
              </w:rPr>
            </w:pPr>
            <w:r w:rsidRPr="00352D84">
              <w:t>0.03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15AC344" w14:textId="24B94586"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01B568" w14:textId="6ED105A5" w:rsidR="00D41AB9" w:rsidRPr="00D41AB9" w:rsidRDefault="00D41AB9" w:rsidP="00D41AB9">
            <w:pPr>
              <w:rPr>
                <w:rFonts w:eastAsia="Times New Roman"/>
                <w:color w:val="000000"/>
                <w:sz w:val="18"/>
                <w:szCs w:val="18"/>
                <w:lang w:eastAsia="de-CH"/>
              </w:rPr>
            </w:pPr>
            <w:r w:rsidRPr="00352D84">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6994F56" w14:textId="1DEEEAAD"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85A068" w14:textId="2E612E81" w:rsidR="00D41AB9" w:rsidRPr="00D41AB9" w:rsidRDefault="00D41AB9" w:rsidP="00D41AB9">
            <w:pPr>
              <w:rPr>
                <w:rFonts w:eastAsia="Times New Roman"/>
                <w:color w:val="000000"/>
                <w:sz w:val="18"/>
                <w:szCs w:val="18"/>
                <w:lang w:eastAsia="de-CH"/>
              </w:rPr>
            </w:pPr>
            <w:r w:rsidRPr="00352D84">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B67B3E4" w14:textId="378263FA"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46CD9EB" w14:textId="2A2B6B6A" w:rsidR="00D41AB9" w:rsidRPr="00D41AB9" w:rsidRDefault="00D41AB9" w:rsidP="00D41AB9">
            <w:pPr>
              <w:rPr>
                <w:rFonts w:eastAsia="Times New Roman"/>
                <w:color w:val="000000"/>
                <w:sz w:val="18"/>
                <w:szCs w:val="18"/>
                <w:lang w:eastAsia="de-CH"/>
              </w:rPr>
            </w:pPr>
            <w:r w:rsidRPr="00352D84">
              <w:t>0.00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F0C6A9" w14:textId="327AF134" w:rsidR="00D41AB9" w:rsidRPr="00D41AB9" w:rsidRDefault="00D41AB9" w:rsidP="00D41AB9">
            <w:pPr>
              <w:rPr>
                <w:rFonts w:eastAsia="Times New Roman"/>
                <w:color w:val="000000"/>
                <w:sz w:val="18"/>
                <w:szCs w:val="18"/>
                <w:lang w:eastAsia="de-CH"/>
              </w:rPr>
            </w:pPr>
            <w:r w:rsidRPr="00352D84">
              <w:t>0.0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024DBB" w14:textId="3397D118" w:rsidR="00D41AB9" w:rsidRPr="00D41AB9" w:rsidRDefault="00D41AB9" w:rsidP="00D41AB9">
            <w:pPr>
              <w:rPr>
                <w:rFonts w:eastAsia="Times New Roman"/>
                <w:color w:val="000000"/>
                <w:sz w:val="18"/>
                <w:szCs w:val="18"/>
                <w:lang w:eastAsia="de-CH"/>
              </w:rPr>
            </w:pPr>
            <w:r w:rsidRPr="00352D84">
              <w:t>0.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6D0761" w14:textId="67318680"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C0E53C" w14:textId="47F36B4F" w:rsidR="00D41AB9" w:rsidRPr="00D41AB9" w:rsidRDefault="00D41AB9" w:rsidP="00D41AB9">
            <w:pPr>
              <w:rPr>
                <w:rFonts w:eastAsia="Times New Roman"/>
                <w:color w:val="000000"/>
                <w:sz w:val="18"/>
                <w:szCs w:val="18"/>
                <w:lang w:eastAsia="de-CH"/>
              </w:rPr>
            </w:pPr>
            <w:r w:rsidRPr="00352D84">
              <w:t>0.015</w:t>
            </w:r>
          </w:p>
        </w:tc>
      </w:tr>
      <w:tr w:rsidR="00D41AB9" w:rsidRPr="00D41AB9" w14:paraId="2230FB49" w14:textId="77777777" w:rsidTr="001F4615">
        <w:trPr>
          <w:trHeight w:val="302"/>
        </w:trPr>
        <w:tc>
          <w:tcPr>
            <w:tcW w:w="1790" w:type="dxa"/>
            <w:tcBorders>
              <w:right w:val="single" w:sz="4" w:space="0" w:color="auto"/>
            </w:tcBorders>
            <w:shd w:val="clear" w:color="auto" w:fill="auto"/>
            <w:noWrap/>
            <w:hideMark/>
          </w:tcPr>
          <w:p w14:paraId="5B8B6F7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408A11" w14:textId="289658F1"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9FD737C" w14:textId="42B881D9" w:rsidR="00D41AB9" w:rsidRPr="00D41AB9" w:rsidRDefault="00D41AB9" w:rsidP="00D41AB9">
            <w:pPr>
              <w:rPr>
                <w:rFonts w:eastAsia="Times New Roman"/>
                <w:color w:val="000000"/>
                <w:sz w:val="18"/>
                <w:szCs w:val="18"/>
                <w:lang w:eastAsia="de-CH"/>
              </w:rPr>
            </w:pPr>
            <w:r w:rsidRPr="00352D84">
              <w:t>0.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B44368F" w14:textId="1142750E"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EDF5FA" w14:textId="0A0EA25A" w:rsidR="00D41AB9" w:rsidRPr="00D41AB9" w:rsidRDefault="00D41AB9" w:rsidP="00D41AB9">
            <w:pPr>
              <w:rPr>
                <w:rFonts w:eastAsia="Times New Roman"/>
                <w:color w:val="000000"/>
                <w:sz w:val="18"/>
                <w:szCs w:val="18"/>
                <w:lang w:eastAsia="de-CH"/>
              </w:rPr>
            </w:pPr>
            <w:r w:rsidRPr="00352D84">
              <w:t>0.0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E022C1F" w14:textId="668C1A24"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6372DC" w14:textId="7F59777D" w:rsidR="00D41AB9" w:rsidRPr="00D41AB9" w:rsidRDefault="00D41AB9" w:rsidP="00D41AB9">
            <w:pPr>
              <w:rPr>
                <w:rFonts w:eastAsia="Times New Roman"/>
                <w:color w:val="000000"/>
                <w:sz w:val="18"/>
                <w:szCs w:val="18"/>
                <w:lang w:eastAsia="de-CH"/>
              </w:rPr>
            </w:pPr>
            <w:r w:rsidRPr="00352D84">
              <w:t>0</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63A3458" w14:textId="7CCC0AB2"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F6E650" w14:textId="700EDF54" w:rsidR="00D41AB9" w:rsidRPr="00D41AB9" w:rsidRDefault="00D41AB9" w:rsidP="00D41AB9">
            <w:pPr>
              <w:rPr>
                <w:rFonts w:eastAsia="Times New Roman"/>
                <w:color w:val="000000"/>
                <w:sz w:val="18"/>
                <w:szCs w:val="18"/>
                <w:lang w:eastAsia="de-CH"/>
              </w:rPr>
            </w:pPr>
            <w:r w:rsidRPr="00352D84">
              <w:t>0.00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7EE7CCE" w14:textId="15C32848"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36BA7D" w14:textId="74CF690F" w:rsidR="00D41AB9" w:rsidRPr="00D41AB9" w:rsidRDefault="00D41AB9" w:rsidP="00D41AB9">
            <w:pPr>
              <w:rPr>
                <w:rFonts w:eastAsia="Times New Roman"/>
                <w:color w:val="000000"/>
                <w:sz w:val="18"/>
                <w:szCs w:val="18"/>
                <w:lang w:eastAsia="de-CH"/>
              </w:rPr>
            </w:pPr>
            <w:r w:rsidRPr="00352D84">
              <w:t>0.01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59D041B" w14:textId="61906A9A"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B37094" w14:textId="1EDF7798" w:rsidR="00D41AB9" w:rsidRPr="00D41AB9" w:rsidRDefault="00D41AB9" w:rsidP="00D41AB9">
            <w:pPr>
              <w:rPr>
                <w:rFonts w:eastAsia="Times New Roman"/>
                <w:color w:val="000000"/>
                <w:sz w:val="18"/>
                <w:szCs w:val="18"/>
                <w:lang w:eastAsia="de-CH"/>
              </w:rPr>
            </w:pPr>
            <w:r w:rsidRPr="00352D84">
              <w:t>0.00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5F2B668" w14:textId="3E87278A"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4C890C" w14:textId="6AA03D20" w:rsidR="00D41AB9" w:rsidRPr="00D41AB9" w:rsidRDefault="00D41AB9" w:rsidP="00D41AB9">
            <w:pPr>
              <w:rPr>
                <w:rFonts w:eastAsia="Times New Roman"/>
                <w:color w:val="000000"/>
                <w:sz w:val="18"/>
                <w:szCs w:val="18"/>
                <w:lang w:eastAsia="de-CH"/>
              </w:rPr>
            </w:pPr>
            <w:r w:rsidRPr="00352D84">
              <w:t>0.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328652" w14:textId="19E699FD"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57E676" w14:textId="3BB8D2AC" w:rsidR="00D41AB9" w:rsidRPr="00D41AB9" w:rsidRDefault="00D41AB9" w:rsidP="00D41AB9">
            <w:pPr>
              <w:rPr>
                <w:rFonts w:eastAsia="Times New Roman"/>
                <w:color w:val="000000"/>
                <w:sz w:val="18"/>
                <w:szCs w:val="18"/>
                <w:lang w:eastAsia="de-CH"/>
              </w:rPr>
            </w:pPr>
            <w:r w:rsidRPr="00352D84">
              <w:t>0.011</w:t>
            </w:r>
          </w:p>
        </w:tc>
      </w:tr>
      <w:tr w:rsidR="00D41AB9" w:rsidRPr="00D41AB9" w14:paraId="24D0C068" w14:textId="77777777" w:rsidTr="001F4615">
        <w:trPr>
          <w:trHeight w:val="317"/>
        </w:trPr>
        <w:tc>
          <w:tcPr>
            <w:tcW w:w="1790" w:type="dxa"/>
            <w:tcBorders>
              <w:right w:val="single" w:sz="4" w:space="0" w:color="auto"/>
            </w:tcBorders>
            <w:shd w:val="clear" w:color="auto" w:fill="auto"/>
            <w:noWrap/>
            <w:hideMark/>
          </w:tcPr>
          <w:p w14:paraId="4C24DEC2"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D829E01" w14:textId="38280DEA"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6F46AEC" w14:textId="70B93767" w:rsidR="00D41AB9" w:rsidRPr="00D41AB9" w:rsidRDefault="00D41AB9" w:rsidP="00D41AB9">
            <w:pPr>
              <w:rPr>
                <w:rFonts w:eastAsia="Times New Roman"/>
                <w:color w:val="000000"/>
                <w:sz w:val="18"/>
                <w:szCs w:val="18"/>
                <w:lang w:eastAsia="de-CH"/>
              </w:rPr>
            </w:pPr>
            <w:r w:rsidRPr="00352D84">
              <w:t>0.0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9B6C269" w14:textId="73CF34F5"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4D3ED0" w14:textId="0C995DA9" w:rsidR="00D41AB9" w:rsidRPr="00D41AB9" w:rsidRDefault="00D41AB9" w:rsidP="00D41AB9">
            <w:pPr>
              <w:rPr>
                <w:rFonts w:eastAsia="Times New Roman"/>
                <w:color w:val="000000"/>
                <w:sz w:val="18"/>
                <w:szCs w:val="18"/>
                <w:lang w:eastAsia="de-CH"/>
              </w:rPr>
            </w:pPr>
            <w:r w:rsidRPr="00352D84">
              <w:t>0.0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56F9763" w14:textId="2125CAF5"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0FAB79" w14:textId="77653C48" w:rsidR="00D41AB9" w:rsidRPr="00D41AB9" w:rsidRDefault="00D41AB9" w:rsidP="00D41AB9">
            <w:pPr>
              <w:rPr>
                <w:rFonts w:eastAsia="Times New Roman"/>
                <w:color w:val="000000"/>
                <w:sz w:val="18"/>
                <w:szCs w:val="18"/>
                <w:lang w:eastAsia="de-CH"/>
              </w:rPr>
            </w:pPr>
            <w:r w:rsidRPr="00352D84">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5321A32" w14:textId="36C3045D"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23D6D0" w14:textId="630FE891" w:rsidR="00D41AB9" w:rsidRPr="00D41AB9" w:rsidRDefault="00D41AB9" w:rsidP="00D41AB9">
            <w:pPr>
              <w:rPr>
                <w:rFonts w:eastAsia="Times New Roman"/>
                <w:color w:val="000000"/>
                <w:sz w:val="18"/>
                <w:szCs w:val="18"/>
                <w:lang w:eastAsia="de-CH"/>
              </w:rPr>
            </w:pPr>
            <w:r w:rsidRPr="00352D84">
              <w:t>0.04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FF4E3EC" w14:textId="36D500F8"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8A00A" w14:textId="37C2B138" w:rsidR="00D41AB9" w:rsidRPr="00D41AB9" w:rsidRDefault="00D41AB9" w:rsidP="00D41AB9">
            <w:pPr>
              <w:rPr>
                <w:rFonts w:eastAsia="Times New Roman"/>
                <w:color w:val="000000"/>
                <w:sz w:val="18"/>
                <w:szCs w:val="18"/>
                <w:lang w:eastAsia="de-CH"/>
              </w:rPr>
            </w:pPr>
            <w:r w:rsidRPr="00352D84">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180682B" w14:textId="2D30143F"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28E681" w14:textId="255CD748" w:rsidR="00D41AB9" w:rsidRPr="00D41AB9" w:rsidRDefault="00D41AB9" w:rsidP="00D41AB9">
            <w:pPr>
              <w:rPr>
                <w:rFonts w:eastAsia="Times New Roman"/>
                <w:color w:val="000000"/>
                <w:sz w:val="18"/>
                <w:szCs w:val="18"/>
                <w:lang w:eastAsia="de-CH"/>
              </w:rPr>
            </w:pPr>
            <w:r w:rsidRPr="00352D84">
              <w:t>0.02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A1FB522" w14:textId="3AA17C17" w:rsidR="00D41AB9" w:rsidRPr="00D41AB9" w:rsidRDefault="00D41AB9" w:rsidP="00D41AB9">
            <w:pPr>
              <w:rPr>
                <w:rFonts w:eastAsia="Times New Roman"/>
                <w:color w:val="000000"/>
                <w:sz w:val="18"/>
                <w:szCs w:val="18"/>
                <w:lang w:eastAsia="de-CH"/>
              </w:rPr>
            </w:pPr>
            <w:r w:rsidRPr="00352D84">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74CF98" w14:textId="20B546CE" w:rsidR="00D41AB9" w:rsidRPr="00D41AB9" w:rsidRDefault="00D41AB9" w:rsidP="00D41AB9">
            <w:pPr>
              <w:rPr>
                <w:rFonts w:eastAsia="Times New Roman"/>
                <w:color w:val="000000"/>
                <w:sz w:val="18"/>
                <w:szCs w:val="18"/>
                <w:lang w:eastAsia="de-CH"/>
              </w:rPr>
            </w:pPr>
            <w:r w:rsidRPr="00352D84">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4C9F75" w14:textId="2F588633"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8E2FE8" w14:textId="7D1A6A8B" w:rsidR="00D41AB9" w:rsidRPr="00D41AB9" w:rsidRDefault="00D41AB9" w:rsidP="00D41AB9">
            <w:pPr>
              <w:rPr>
                <w:rFonts w:eastAsia="Times New Roman"/>
                <w:color w:val="000000"/>
                <w:sz w:val="18"/>
                <w:szCs w:val="18"/>
                <w:lang w:eastAsia="de-CH"/>
              </w:rPr>
            </w:pPr>
            <w:r w:rsidRPr="00352D84">
              <w:t>0.015</w:t>
            </w:r>
          </w:p>
        </w:tc>
      </w:tr>
      <w:tr w:rsidR="00D41AB9" w:rsidRPr="00D41AB9" w14:paraId="638A7036" w14:textId="77777777" w:rsidTr="001F4615">
        <w:trPr>
          <w:trHeight w:val="302"/>
        </w:trPr>
        <w:tc>
          <w:tcPr>
            <w:tcW w:w="1790" w:type="dxa"/>
            <w:tcBorders>
              <w:right w:val="single" w:sz="4" w:space="0" w:color="auto"/>
            </w:tcBorders>
            <w:shd w:val="clear" w:color="auto" w:fill="auto"/>
            <w:noWrap/>
            <w:hideMark/>
          </w:tcPr>
          <w:p w14:paraId="7772299F" w14:textId="497BFEB5"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1B3C2C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8443C9D" w14:textId="28A7631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CD6114E" w14:textId="0BE46081"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628EA4" w14:textId="4827A2C3"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F06F0FC" w14:textId="7D49FE1B"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57D15C" w14:textId="7B2BFD3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C0779C8" w14:textId="36C93347"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5D7D2CF" w14:textId="081B4C36"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3BF3148" w14:textId="420E2116"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D26814" w14:textId="40B22EE7"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AEFA7B2" w14:textId="32330E8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014F1B" w14:textId="7739174C"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44609A" w14:textId="7E0931FA"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3ACAB6" w14:textId="4626DAB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7F8EFF" w14:textId="6A083866"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9D8F2D" w14:textId="3C564852"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ECDF049" w14:textId="77777777" w:rsidTr="001F4615">
        <w:trPr>
          <w:trHeight w:val="302"/>
        </w:trPr>
        <w:tc>
          <w:tcPr>
            <w:tcW w:w="1790" w:type="dxa"/>
            <w:tcBorders>
              <w:right w:val="single" w:sz="4" w:space="0" w:color="auto"/>
            </w:tcBorders>
            <w:shd w:val="clear" w:color="auto" w:fill="auto"/>
            <w:noWrap/>
            <w:hideMark/>
          </w:tcPr>
          <w:p w14:paraId="50FFB0AA"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C295CEB" w14:textId="76E3EDBD"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9DEAA8A" w14:textId="0BBB40F0"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E41640C" w14:textId="68DF72BB"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A7FA20" w14:textId="68F9C89B" w:rsidR="00D41AB9" w:rsidRPr="00D41AB9" w:rsidRDefault="00D41AB9" w:rsidP="00D41AB9">
            <w:pPr>
              <w:rPr>
                <w:rFonts w:eastAsia="Times New Roman"/>
                <w:color w:val="000000"/>
                <w:sz w:val="18"/>
                <w:szCs w:val="18"/>
                <w:lang w:eastAsia="de-CH"/>
              </w:rPr>
            </w:pPr>
            <w:r w:rsidRPr="00352D84">
              <w:t>0.01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0336853" w14:textId="61335539"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363C06" w14:textId="41D93181" w:rsidR="00D41AB9" w:rsidRPr="00D41AB9" w:rsidRDefault="00D41AB9" w:rsidP="00D41AB9">
            <w:pPr>
              <w:rPr>
                <w:rFonts w:eastAsia="Times New Roman"/>
                <w:color w:val="000000"/>
                <w:sz w:val="18"/>
                <w:szCs w:val="18"/>
                <w:lang w:eastAsia="de-CH"/>
              </w:rPr>
            </w:pPr>
            <w:r w:rsidRPr="00352D84">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A9A664" w14:textId="585E1A31" w:rsidR="00D41AB9" w:rsidRPr="00D41AB9" w:rsidRDefault="00D41AB9" w:rsidP="00D41AB9">
            <w:pPr>
              <w:rPr>
                <w:rFonts w:eastAsia="Times New Roman"/>
                <w:color w:val="000000"/>
                <w:sz w:val="18"/>
                <w:szCs w:val="18"/>
                <w:lang w:eastAsia="de-CH"/>
              </w:rPr>
            </w:pPr>
            <w:r w:rsidRPr="00352D84">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61400B" w14:textId="326275EA" w:rsidR="00D41AB9" w:rsidRPr="00D41AB9" w:rsidRDefault="00D41AB9" w:rsidP="00D41AB9">
            <w:pPr>
              <w:rPr>
                <w:rFonts w:eastAsia="Times New Roman"/>
                <w:color w:val="000000"/>
                <w:sz w:val="18"/>
                <w:szCs w:val="18"/>
                <w:lang w:eastAsia="de-CH"/>
              </w:rPr>
            </w:pPr>
            <w:r w:rsidRPr="00352D84">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6E2A730" w14:textId="216AE7BE"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3490F6" w14:textId="18DDB240" w:rsidR="00D41AB9" w:rsidRPr="00D41AB9" w:rsidRDefault="00D41AB9" w:rsidP="00D41AB9">
            <w:pPr>
              <w:rPr>
                <w:rFonts w:eastAsia="Times New Roman"/>
                <w:color w:val="000000"/>
                <w:sz w:val="18"/>
                <w:szCs w:val="18"/>
                <w:lang w:eastAsia="de-CH"/>
              </w:rPr>
            </w:pPr>
            <w:r w:rsidRPr="00352D84">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BAA13DF" w14:textId="45084F17"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91813" w14:textId="23D8BF0D" w:rsidR="00D41AB9" w:rsidRPr="00D41AB9" w:rsidRDefault="00D41AB9" w:rsidP="00D41AB9">
            <w:pPr>
              <w:rPr>
                <w:rFonts w:eastAsia="Times New Roman"/>
                <w:color w:val="000000"/>
                <w:sz w:val="18"/>
                <w:szCs w:val="18"/>
                <w:lang w:eastAsia="de-CH"/>
              </w:rPr>
            </w:pPr>
            <w:r w:rsidRPr="00352D84">
              <w:t>0.02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BAD3E02" w14:textId="4A6C167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30B9E6" w14:textId="30CD3B2F" w:rsidR="00D41AB9" w:rsidRPr="00D41AB9" w:rsidRDefault="00D41AB9" w:rsidP="00D41AB9">
            <w:pPr>
              <w:rPr>
                <w:rFonts w:eastAsia="Times New Roman"/>
                <w:color w:val="000000"/>
                <w:sz w:val="18"/>
                <w:szCs w:val="18"/>
                <w:lang w:eastAsia="de-CH"/>
              </w:rPr>
            </w:pPr>
            <w:r w:rsidRPr="00352D84">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58B168" w14:textId="3D7026A6"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9A9835" w14:textId="74C981BF" w:rsidR="00D41AB9" w:rsidRPr="00D41AB9" w:rsidRDefault="00D41AB9" w:rsidP="00D41AB9">
            <w:pPr>
              <w:rPr>
                <w:rFonts w:eastAsia="Times New Roman"/>
                <w:color w:val="000000"/>
                <w:sz w:val="18"/>
                <w:szCs w:val="18"/>
                <w:lang w:eastAsia="de-CH"/>
              </w:rPr>
            </w:pPr>
            <w:r w:rsidRPr="00352D84">
              <w:t>0.007</w:t>
            </w:r>
          </w:p>
        </w:tc>
      </w:tr>
      <w:tr w:rsidR="00D41AB9" w:rsidRPr="00D41AB9" w14:paraId="6A0BCC22" w14:textId="77777777" w:rsidTr="001F4615">
        <w:trPr>
          <w:trHeight w:val="302"/>
        </w:trPr>
        <w:tc>
          <w:tcPr>
            <w:tcW w:w="1790" w:type="dxa"/>
            <w:tcBorders>
              <w:right w:val="single" w:sz="4" w:space="0" w:color="auto"/>
            </w:tcBorders>
            <w:shd w:val="clear" w:color="auto" w:fill="auto"/>
            <w:noWrap/>
            <w:hideMark/>
          </w:tcPr>
          <w:p w14:paraId="4D8801D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5BBE028" w14:textId="5D6EF1AB"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93682D" w14:textId="43A24096" w:rsidR="00D41AB9" w:rsidRPr="00D41AB9" w:rsidRDefault="00D41AB9" w:rsidP="00D41AB9">
            <w:pPr>
              <w:rPr>
                <w:rFonts w:eastAsia="Times New Roman"/>
                <w:color w:val="000000"/>
                <w:sz w:val="18"/>
                <w:szCs w:val="18"/>
                <w:lang w:eastAsia="de-CH"/>
              </w:rPr>
            </w:pPr>
            <w:r w:rsidRPr="00352D84">
              <w:t>0.09</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1053C1" w14:textId="5B167B03" w:rsidR="00D41AB9" w:rsidRPr="00D41AB9" w:rsidRDefault="00D41AB9" w:rsidP="00D41AB9">
            <w:pPr>
              <w:rPr>
                <w:rFonts w:eastAsia="Times New Roman"/>
                <w:color w:val="000000"/>
                <w:sz w:val="18"/>
                <w:szCs w:val="18"/>
                <w:lang w:eastAsia="de-CH"/>
              </w:rPr>
            </w:pPr>
            <w:r w:rsidRPr="00352D84">
              <w:t>0.0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69B894" w14:textId="4D468E2A" w:rsidR="00D41AB9" w:rsidRPr="00D41AB9" w:rsidRDefault="00D41AB9" w:rsidP="00D41AB9">
            <w:pPr>
              <w:rPr>
                <w:rFonts w:eastAsia="Times New Roman"/>
                <w:color w:val="000000"/>
                <w:sz w:val="18"/>
                <w:szCs w:val="18"/>
                <w:lang w:eastAsia="de-CH"/>
              </w:rPr>
            </w:pPr>
            <w:r w:rsidRPr="00352D84">
              <w:t>0.00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DAD8B6" w14:textId="7D5144AA"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B89AE1" w14:textId="4E8B8375" w:rsidR="00D41AB9" w:rsidRPr="00D41AB9" w:rsidRDefault="00D41AB9" w:rsidP="00D41AB9">
            <w:pPr>
              <w:rPr>
                <w:rFonts w:eastAsia="Times New Roman"/>
                <w:color w:val="000000"/>
                <w:sz w:val="18"/>
                <w:szCs w:val="18"/>
                <w:lang w:eastAsia="de-CH"/>
              </w:rPr>
            </w:pPr>
            <w:r w:rsidRPr="00352D84">
              <w:t>0.02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F1A7EA1" w14:textId="61AE0298"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78DEF9" w14:textId="69F169BF" w:rsidR="00D41AB9" w:rsidRPr="00D41AB9" w:rsidRDefault="00D41AB9" w:rsidP="00D41AB9">
            <w:pPr>
              <w:rPr>
                <w:rFonts w:eastAsia="Times New Roman"/>
                <w:color w:val="000000"/>
                <w:sz w:val="18"/>
                <w:szCs w:val="18"/>
                <w:lang w:eastAsia="de-CH"/>
              </w:rPr>
            </w:pPr>
            <w:r w:rsidRPr="00352D84">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60ED34B" w14:textId="6382CDD7"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1CCC01C" w14:textId="54DC8CA6" w:rsidR="00D41AB9" w:rsidRPr="00D41AB9" w:rsidRDefault="00D41AB9" w:rsidP="00D41AB9">
            <w:pPr>
              <w:rPr>
                <w:rFonts w:eastAsia="Times New Roman"/>
                <w:color w:val="000000"/>
                <w:sz w:val="18"/>
                <w:szCs w:val="18"/>
                <w:lang w:eastAsia="de-CH"/>
              </w:rPr>
            </w:pPr>
            <w:r w:rsidRPr="00352D84">
              <w:t>0.04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6F2C02C" w14:textId="7BC605A4" w:rsidR="00D41AB9" w:rsidRPr="00D41AB9" w:rsidRDefault="00D41AB9" w:rsidP="00D41AB9">
            <w:pPr>
              <w:rPr>
                <w:rFonts w:eastAsia="Times New Roman"/>
                <w:color w:val="000000"/>
                <w:sz w:val="18"/>
                <w:szCs w:val="18"/>
                <w:lang w:eastAsia="de-CH"/>
              </w:rPr>
            </w:pPr>
            <w:r w:rsidRPr="00352D84">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C33533" w14:textId="27B4140F" w:rsidR="00D41AB9" w:rsidRPr="00D41AB9" w:rsidRDefault="00D41AB9" w:rsidP="00D41AB9">
            <w:pPr>
              <w:rPr>
                <w:rFonts w:eastAsia="Times New Roman"/>
                <w:color w:val="000000"/>
                <w:sz w:val="18"/>
                <w:szCs w:val="18"/>
                <w:lang w:eastAsia="de-CH"/>
              </w:rPr>
            </w:pPr>
            <w:r w:rsidRPr="00352D84">
              <w:t>0.01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0DC9782" w14:textId="3604CD7D"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AD0F9F" w14:textId="0EE53240" w:rsidR="00D41AB9" w:rsidRPr="00D41AB9" w:rsidRDefault="00D41AB9" w:rsidP="00D41AB9">
            <w:pPr>
              <w:rPr>
                <w:rFonts w:eastAsia="Times New Roman"/>
                <w:color w:val="000000"/>
                <w:sz w:val="18"/>
                <w:szCs w:val="18"/>
                <w:lang w:eastAsia="de-CH"/>
              </w:rPr>
            </w:pPr>
            <w:r w:rsidRPr="00352D84">
              <w:t>0.04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3D25D9" w14:textId="79C236B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E1BC91" w14:textId="41E1C329" w:rsidR="00D41AB9" w:rsidRPr="00D41AB9" w:rsidRDefault="00D41AB9" w:rsidP="00D41AB9">
            <w:pPr>
              <w:rPr>
                <w:rFonts w:eastAsia="Times New Roman"/>
                <w:color w:val="000000"/>
                <w:sz w:val="18"/>
                <w:szCs w:val="18"/>
                <w:lang w:eastAsia="de-CH"/>
              </w:rPr>
            </w:pPr>
            <w:r w:rsidRPr="00352D84">
              <w:t>0.019</w:t>
            </w:r>
          </w:p>
        </w:tc>
      </w:tr>
      <w:tr w:rsidR="00D41AB9" w:rsidRPr="00D41AB9" w14:paraId="26C70EAB" w14:textId="77777777" w:rsidTr="001F4615">
        <w:trPr>
          <w:trHeight w:val="317"/>
        </w:trPr>
        <w:tc>
          <w:tcPr>
            <w:tcW w:w="1790" w:type="dxa"/>
            <w:tcBorders>
              <w:right w:val="single" w:sz="4" w:space="0" w:color="auto"/>
            </w:tcBorders>
            <w:shd w:val="clear" w:color="auto" w:fill="auto"/>
            <w:noWrap/>
            <w:hideMark/>
          </w:tcPr>
          <w:p w14:paraId="61A31CC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994C641" w14:textId="27D9B503"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868706" w14:textId="763C67E2" w:rsidR="00D41AB9" w:rsidRPr="00D41AB9" w:rsidRDefault="00D41AB9" w:rsidP="00D41AB9">
            <w:pPr>
              <w:rPr>
                <w:rFonts w:eastAsia="Times New Roman"/>
                <w:color w:val="000000"/>
                <w:sz w:val="18"/>
                <w:szCs w:val="18"/>
                <w:lang w:eastAsia="de-CH"/>
              </w:rPr>
            </w:pPr>
            <w:r w:rsidRPr="00352D84">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2F6E219" w14:textId="340A03D9"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4CA8BA" w14:textId="3355BCE8" w:rsidR="00D41AB9" w:rsidRPr="00D41AB9" w:rsidRDefault="00D41AB9" w:rsidP="00D41AB9">
            <w:pPr>
              <w:rPr>
                <w:rFonts w:eastAsia="Times New Roman"/>
                <w:color w:val="000000"/>
                <w:sz w:val="18"/>
                <w:szCs w:val="18"/>
                <w:lang w:eastAsia="de-CH"/>
              </w:rPr>
            </w:pPr>
            <w:r w:rsidRPr="00352D84">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BF1EAFF" w14:textId="6B89B1F3"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AD10331" w14:textId="72EBF13A" w:rsidR="00D41AB9" w:rsidRPr="00D41AB9" w:rsidRDefault="00D41AB9" w:rsidP="00D41AB9">
            <w:pPr>
              <w:rPr>
                <w:rFonts w:eastAsia="Times New Roman"/>
                <w:color w:val="000000"/>
                <w:sz w:val="18"/>
                <w:szCs w:val="18"/>
                <w:lang w:eastAsia="de-CH"/>
              </w:rPr>
            </w:pPr>
            <w:r w:rsidRPr="00352D84">
              <w:t>0.01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F743E60" w14:textId="6499FEB1"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9BEF8" w14:textId="012B17F3" w:rsidR="00D41AB9" w:rsidRPr="00D41AB9" w:rsidRDefault="00D41AB9" w:rsidP="00D41AB9">
            <w:pPr>
              <w:rPr>
                <w:rFonts w:eastAsia="Times New Roman"/>
                <w:color w:val="000000"/>
                <w:sz w:val="18"/>
                <w:szCs w:val="18"/>
                <w:lang w:eastAsia="de-CH"/>
              </w:rPr>
            </w:pPr>
            <w:r w:rsidRPr="00352D84">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46FFE9E" w14:textId="2C27B560" w:rsidR="00D41AB9" w:rsidRPr="00D41AB9" w:rsidRDefault="00D41AB9" w:rsidP="00D41AB9">
            <w:pPr>
              <w:rPr>
                <w:rFonts w:eastAsia="Times New Roman"/>
                <w:color w:val="000000"/>
                <w:sz w:val="18"/>
                <w:szCs w:val="18"/>
                <w:lang w:eastAsia="de-CH"/>
              </w:rPr>
            </w:pPr>
            <w:r w:rsidRPr="00352D84">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87DB07" w14:textId="04AF3392" w:rsidR="00D41AB9" w:rsidRPr="00D41AB9" w:rsidRDefault="00D41AB9" w:rsidP="00D41AB9">
            <w:pPr>
              <w:rPr>
                <w:rFonts w:eastAsia="Times New Roman"/>
                <w:color w:val="000000"/>
                <w:sz w:val="18"/>
                <w:szCs w:val="18"/>
                <w:lang w:eastAsia="de-CH"/>
              </w:rPr>
            </w:pPr>
            <w:r w:rsidRPr="00352D84">
              <w:t>0.01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1EA571D" w14:textId="2D9914B6"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1CB686" w14:textId="27232468" w:rsidR="00D41AB9" w:rsidRPr="00D41AB9" w:rsidRDefault="00D41AB9" w:rsidP="00D41AB9">
            <w:pPr>
              <w:rPr>
                <w:rFonts w:eastAsia="Times New Roman"/>
                <w:color w:val="000000"/>
                <w:sz w:val="18"/>
                <w:szCs w:val="18"/>
                <w:lang w:eastAsia="de-CH"/>
              </w:rPr>
            </w:pPr>
            <w:r w:rsidRPr="00352D84">
              <w:t>0.04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692F4FE" w14:textId="32389DCD" w:rsidR="00D41AB9" w:rsidRPr="00D41AB9" w:rsidRDefault="00D41AB9" w:rsidP="00D41AB9">
            <w:pPr>
              <w:rPr>
                <w:rFonts w:eastAsia="Times New Roman"/>
                <w:color w:val="000000"/>
                <w:sz w:val="18"/>
                <w:szCs w:val="18"/>
                <w:lang w:eastAsia="de-CH"/>
              </w:rPr>
            </w:pPr>
            <w:r w:rsidRPr="00352D84">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CD9B9A" w14:textId="4D403164" w:rsidR="00D41AB9" w:rsidRPr="00D41AB9" w:rsidRDefault="00D41AB9" w:rsidP="00D41AB9">
            <w:pPr>
              <w:rPr>
                <w:rFonts w:eastAsia="Times New Roman"/>
                <w:color w:val="000000"/>
                <w:sz w:val="18"/>
                <w:szCs w:val="18"/>
                <w:lang w:eastAsia="de-CH"/>
              </w:rPr>
            </w:pPr>
            <w:r w:rsidRPr="00352D84">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D728EE" w14:textId="32592558"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49FEF6" w14:textId="41E4C44A" w:rsidR="00D41AB9" w:rsidRPr="00D41AB9" w:rsidRDefault="00D41AB9" w:rsidP="00D41AB9">
            <w:pPr>
              <w:rPr>
                <w:rFonts w:eastAsia="Times New Roman"/>
                <w:color w:val="000000"/>
                <w:sz w:val="18"/>
                <w:szCs w:val="18"/>
                <w:lang w:eastAsia="de-CH"/>
              </w:rPr>
            </w:pPr>
            <w:r w:rsidRPr="00352D84">
              <w:t>0.037</w:t>
            </w:r>
          </w:p>
        </w:tc>
      </w:tr>
      <w:tr w:rsidR="00D41AB9" w:rsidRPr="00D41AB9" w14:paraId="6FF51068" w14:textId="77777777" w:rsidTr="001F4615">
        <w:trPr>
          <w:trHeight w:val="302"/>
        </w:trPr>
        <w:tc>
          <w:tcPr>
            <w:tcW w:w="1790" w:type="dxa"/>
            <w:tcBorders>
              <w:right w:val="single" w:sz="4" w:space="0" w:color="auto"/>
            </w:tcBorders>
            <w:shd w:val="clear" w:color="auto" w:fill="auto"/>
            <w:noWrap/>
            <w:hideMark/>
          </w:tcPr>
          <w:p w14:paraId="3D8A6DCB" w14:textId="5C6DEEA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2A2DD04"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D0594E1" w14:textId="6A7250DC"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A2D5EF3" w14:textId="74B66714"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A04746" w14:textId="75E7D0E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4DB2EB4" w14:textId="6008B78D"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9BAD46" w14:textId="613A2E5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A530FE6" w14:textId="164F4511"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95D09B" w14:textId="3B9361AC"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170B348" w14:textId="2777D35D"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9ABD6E" w14:textId="4944B8D7"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A61EA7F" w14:textId="341C8F0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6DD331" w14:textId="24925D4B"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54BDC76" w14:textId="29D7F6D4"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5576A8" w14:textId="6BF7526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B5D211" w14:textId="38DD0CC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489124" w14:textId="3BC43317"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78A6A10" w14:textId="77777777" w:rsidTr="001F4615">
        <w:trPr>
          <w:trHeight w:val="302"/>
        </w:trPr>
        <w:tc>
          <w:tcPr>
            <w:tcW w:w="1790" w:type="dxa"/>
            <w:tcBorders>
              <w:right w:val="single" w:sz="4" w:space="0" w:color="auto"/>
            </w:tcBorders>
            <w:shd w:val="clear" w:color="auto" w:fill="auto"/>
            <w:noWrap/>
            <w:hideMark/>
          </w:tcPr>
          <w:p w14:paraId="27834937"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29C77F4" w14:textId="2E799CA8"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7B2B596" w14:textId="45873253"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DED35B4" w14:textId="674EBFB4"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31F7C2" w14:textId="27E08B9E" w:rsidR="00D41AB9" w:rsidRPr="00D41AB9" w:rsidRDefault="00D41AB9" w:rsidP="00D41AB9">
            <w:pPr>
              <w:rPr>
                <w:rFonts w:eastAsia="Times New Roman"/>
                <w:color w:val="000000"/>
                <w:sz w:val="18"/>
                <w:szCs w:val="18"/>
                <w:lang w:eastAsia="de-CH"/>
              </w:rPr>
            </w:pPr>
            <w:r w:rsidRPr="00352D84">
              <w:t>0.02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7FA9E41" w14:textId="2BDE8007"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95CFBF" w14:textId="3214B697" w:rsidR="00D41AB9" w:rsidRPr="00D41AB9" w:rsidRDefault="00D41AB9" w:rsidP="00D41AB9">
            <w:pPr>
              <w:rPr>
                <w:rFonts w:eastAsia="Times New Roman"/>
                <w:color w:val="000000"/>
                <w:sz w:val="18"/>
                <w:szCs w:val="18"/>
                <w:lang w:eastAsia="de-CH"/>
              </w:rPr>
            </w:pPr>
            <w:r w:rsidRPr="00352D84">
              <w:t>0.01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4FABB3" w14:textId="1FBC8DE0"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57ADFA5" w14:textId="2E51422D" w:rsidR="00D41AB9" w:rsidRPr="00D41AB9" w:rsidRDefault="00D41AB9" w:rsidP="00D41AB9">
            <w:pPr>
              <w:rPr>
                <w:rFonts w:eastAsia="Times New Roman"/>
                <w:color w:val="000000"/>
                <w:sz w:val="18"/>
                <w:szCs w:val="18"/>
                <w:lang w:eastAsia="de-CH"/>
              </w:rPr>
            </w:pPr>
            <w:r w:rsidRPr="00352D84">
              <w:t>0.015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5E2B342" w14:textId="6F7D78D2"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039742" w14:textId="4327B214" w:rsidR="00D41AB9" w:rsidRPr="00D41AB9" w:rsidRDefault="00D41AB9" w:rsidP="00D41AB9">
            <w:pPr>
              <w:rPr>
                <w:rFonts w:eastAsia="Times New Roman"/>
                <w:color w:val="000000"/>
                <w:sz w:val="18"/>
                <w:szCs w:val="18"/>
                <w:lang w:eastAsia="de-CH"/>
              </w:rPr>
            </w:pPr>
            <w:r w:rsidRPr="00352D84">
              <w:t>0.01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5CEA63A" w14:textId="1FB49EF5" w:rsidR="00D41AB9" w:rsidRPr="00D41AB9" w:rsidRDefault="00D41AB9" w:rsidP="00D41AB9">
            <w:pPr>
              <w:rPr>
                <w:rFonts w:eastAsia="Times New Roman"/>
                <w:color w:val="000000"/>
                <w:sz w:val="18"/>
                <w:szCs w:val="18"/>
                <w:lang w:eastAsia="de-CH"/>
              </w:rPr>
            </w:pPr>
            <w:r w:rsidRPr="00352D84">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CBE472" w14:textId="753B82B3" w:rsidR="00D41AB9" w:rsidRPr="00D41AB9" w:rsidRDefault="00D41AB9" w:rsidP="00D41AB9">
            <w:pPr>
              <w:rPr>
                <w:rFonts w:eastAsia="Times New Roman"/>
                <w:color w:val="000000"/>
                <w:sz w:val="18"/>
                <w:szCs w:val="18"/>
                <w:lang w:eastAsia="de-CH"/>
              </w:rPr>
            </w:pPr>
            <w:r w:rsidRPr="00352D84">
              <w:t>0.03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007E066" w14:textId="5AF9DD86"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893F9" w14:textId="248046F2" w:rsidR="00D41AB9" w:rsidRPr="00D41AB9" w:rsidRDefault="00D41AB9" w:rsidP="00D41AB9">
            <w:pPr>
              <w:rPr>
                <w:rFonts w:eastAsia="Times New Roman"/>
                <w:color w:val="000000"/>
                <w:sz w:val="18"/>
                <w:szCs w:val="18"/>
                <w:lang w:eastAsia="de-CH"/>
              </w:rPr>
            </w:pPr>
            <w:r w:rsidRPr="00352D84">
              <w:t>0.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91BF75" w14:textId="58E5C8A0"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6A92B2" w14:textId="1A4989A2" w:rsidR="00D41AB9" w:rsidRPr="00D41AB9" w:rsidRDefault="00D41AB9" w:rsidP="00D41AB9">
            <w:pPr>
              <w:rPr>
                <w:rFonts w:eastAsia="Times New Roman"/>
                <w:color w:val="000000"/>
                <w:sz w:val="18"/>
                <w:szCs w:val="18"/>
                <w:lang w:eastAsia="de-CH"/>
              </w:rPr>
            </w:pPr>
            <w:r w:rsidRPr="00352D84">
              <w:t>0.026</w:t>
            </w:r>
          </w:p>
        </w:tc>
      </w:tr>
      <w:tr w:rsidR="00D41AB9" w:rsidRPr="00D41AB9" w14:paraId="7C2D34C4" w14:textId="77777777" w:rsidTr="001F4615">
        <w:trPr>
          <w:trHeight w:val="302"/>
        </w:trPr>
        <w:tc>
          <w:tcPr>
            <w:tcW w:w="1790" w:type="dxa"/>
            <w:tcBorders>
              <w:right w:val="single" w:sz="4" w:space="0" w:color="auto"/>
            </w:tcBorders>
            <w:shd w:val="clear" w:color="auto" w:fill="auto"/>
            <w:noWrap/>
            <w:hideMark/>
          </w:tcPr>
          <w:p w14:paraId="7413D8E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8740D40" w14:textId="1DD89067"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72D1E19" w14:textId="651132BD" w:rsidR="00D41AB9" w:rsidRPr="00D41AB9" w:rsidRDefault="00D41AB9" w:rsidP="00D41AB9">
            <w:pPr>
              <w:rPr>
                <w:rFonts w:eastAsia="Times New Roman"/>
                <w:color w:val="000000"/>
                <w:sz w:val="18"/>
                <w:szCs w:val="18"/>
                <w:lang w:eastAsia="de-CH"/>
              </w:rPr>
            </w:pPr>
            <w:r w:rsidRPr="00352D84">
              <w:t>0.1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8E89AB7" w14:textId="71B0AB07"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84656E" w14:textId="4C854A2F" w:rsidR="00D41AB9" w:rsidRPr="00D41AB9" w:rsidRDefault="00D41AB9" w:rsidP="00D41AB9">
            <w:pPr>
              <w:rPr>
                <w:rFonts w:eastAsia="Times New Roman"/>
                <w:color w:val="000000"/>
                <w:sz w:val="18"/>
                <w:szCs w:val="18"/>
                <w:lang w:eastAsia="de-CH"/>
              </w:rPr>
            </w:pPr>
            <w:r w:rsidRPr="00352D84">
              <w:t>0.05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833E5AF" w14:textId="18DB218D" w:rsidR="00D41AB9" w:rsidRPr="00D41AB9" w:rsidRDefault="00D41AB9" w:rsidP="00D41AB9">
            <w:pPr>
              <w:rPr>
                <w:rFonts w:eastAsia="Times New Roman"/>
                <w:color w:val="000000"/>
                <w:sz w:val="18"/>
                <w:szCs w:val="18"/>
                <w:lang w:eastAsia="de-CH"/>
              </w:rPr>
            </w:pPr>
            <w:r w:rsidRPr="00352D84">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FF314E" w14:textId="68BD95E4" w:rsidR="00D41AB9" w:rsidRPr="00D41AB9" w:rsidRDefault="00D41AB9" w:rsidP="00D41AB9">
            <w:pPr>
              <w:rPr>
                <w:rFonts w:eastAsia="Times New Roman"/>
                <w:color w:val="000000"/>
                <w:sz w:val="18"/>
                <w:szCs w:val="18"/>
                <w:lang w:eastAsia="de-CH"/>
              </w:rPr>
            </w:pPr>
            <w:r w:rsidRPr="00352D84">
              <w:t>0.038</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E136928" w14:textId="59CF87B1"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B60BFC" w14:textId="43A3BC9B" w:rsidR="00D41AB9" w:rsidRPr="00D41AB9" w:rsidRDefault="00D41AB9" w:rsidP="00D41AB9">
            <w:pPr>
              <w:rPr>
                <w:rFonts w:eastAsia="Times New Roman"/>
                <w:color w:val="000000"/>
                <w:sz w:val="18"/>
                <w:szCs w:val="18"/>
                <w:lang w:eastAsia="de-CH"/>
              </w:rPr>
            </w:pPr>
            <w:r w:rsidRPr="00352D84">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7F67DF7" w14:textId="11ABD88F"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4B4824" w14:textId="70AD9B29" w:rsidR="00D41AB9" w:rsidRPr="00D41AB9" w:rsidRDefault="00D41AB9" w:rsidP="00D41AB9">
            <w:pPr>
              <w:rPr>
                <w:rFonts w:eastAsia="Times New Roman"/>
                <w:color w:val="000000"/>
                <w:sz w:val="18"/>
                <w:szCs w:val="18"/>
                <w:lang w:eastAsia="de-CH"/>
              </w:rPr>
            </w:pPr>
            <w:r w:rsidRPr="00352D84">
              <w:t>0.03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1B7DFF" w14:textId="0E4F96B7"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BD6F36" w14:textId="57685CDA" w:rsidR="00D41AB9" w:rsidRPr="00D41AB9" w:rsidRDefault="00D41AB9" w:rsidP="00D41AB9">
            <w:pPr>
              <w:rPr>
                <w:rFonts w:eastAsia="Times New Roman"/>
                <w:color w:val="000000"/>
                <w:sz w:val="18"/>
                <w:szCs w:val="18"/>
                <w:lang w:eastAsia="de-CH"/>
              </w:rPr>
            </w:pPr>
            <w:r w:rsidRPr="00352D84">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C6040B6" w14:textId="112E2A09"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9F54A5" w14:textId="6C7530C1" w:rsidR="00D41AB9" w:rsidRPr="00D41AB9" w:rsidRDefault="00D41AB9" w:rsidP="00D41AB9">
            <w:pPr>
              <w:rPr>
                <w:rFonts w:eastAsia="Times New Roman"/>
                <w:color w:val="000000"/>
                <w:sz w:val="18"/>
                <w:szCs w:val="18"/>
                <w:lang w:eastAsia="de-CH"/>
              </w:rPr>
            </w:pPr>
            <w:r w:rsidRPr="00352D84">
              <w:t>0.03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7EFF35" w14:textId="2F107E46" w:rsidR="00D41AB9" w:rsidRPr="00D41AB9" w:rsidRDefault="00D41AB9" w:rsidP="00D41AB9">
            <w:pPr>
              <w:rPr>
                <w:rFonts w:eastAsia="Times New Roman"/>
                <w:color w:val="000000"/>
                <w:sz w:val="18"/>
                <w:szCs w:val="18"/>
                <w:lang w:eastAsia="de-CH"/>
              </w:rPr>
            </w:pPr>
            <w:r w:rsidRPr="00352D84">
              <w:t>0.07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114FBF" w14:textId="0BC559A1" w:rsidR="00D41AB9" w:rsidRPr="00D41AB9" w:rsidRDefault="00D41AB9" w:rsidP="00D41AB9">
            <w:pPr>
              <w:rPr>
                <w:rFonts w:eastAsia="Times New Roman"/>
                <w:color w:val="000000"/>
                <w:sz w:val="18"/>
                <w:szCs w:val="18"/>
                <w:lang w:eastAsia="de-CH"/>
              </w:rPr>
            </w:pPr>
            <w:r w:rsidRPr="00352D84">
              <w:t>0.024</w:t>
            </w:r>
          </w:p>
        </w:tc>
      </w:tr>
      <w:tr w:rsidR="00D41AB9" w:rsidRPr="00D41AB9" w14:paraId="6E62AA43" w14:textId="77777777" w:rsidTr="001F4615">
        <w:trPr>
          <w:trHeight w:val="317"/>
        </w:trPr>
        <w:tc>
          <w:tcPr>
            <w:tcW w:w="1790" w:type="dxa"/>
            <w:tcBorders>
              <w:right w:val="single" w:sz="4" w:space="0" w:color="auto"/>
            </w:tcBorders>
            <w:shd w:val="clear" w:color="auto" w:fill="auto"/>
            <w:noWrap/>
            <w:hideMark/>
          </w:tcPr>
          <w:p w14:paraId="6D4E470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F06B851" w14:textId="49A89994"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FD9FC3A" w14:textId="2092C898" w:rsidR="00D41AB9" w:rsidRPr="00D41AB9" w:rsidRDefault="00D41AB9" w:rsidP="00D41AB9">
            <w:pPr>
              <w:rPr>
                <w:rFonts w:eastAsia="Times New Roman"/>
                <w:color w:val="000000"/>
                <w:sz w:val="18"/>
                <w:szCs w:val="18"/>
                <w:lang w:eastAsia="de-CH"/>
              </w:rPr>
            </w:pPr>
            <w:r w:rsidRPr="00352D84">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8AE2034" w14:textId="653BAAC1"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162A5A" w14:textId="0F09DE5F" w:rsidR="00D41AB9" w:rsidRPr="00D41AB9" w:rsidRDefault="00D41AB9" w:rsidP="00D41AB9">
            <w:pPr>
              <w:rPr>
                <w:rFonts w:eastAsia="Times New Roman"/>
                <w:color w:val="000000"/>
                <w:sz w:val="18"/>
                <w:szCs w:val="18"/>
                <w:lang w:eastAsia="de-CH"/>
              </w:rPr>
            </w:pPr>
            <w:r w:rsidRPr="00352D84">
              <w:t>0.01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C63B921" w14:textId="2D123CF9"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C1F956" w14:textId="0833E0F0" w:rsidR="00D41AB9" w:rsidRPr="00D41AB9" w:rsidRDefault="00D41AB9" w:rsidP="00D41AB9">
            <w:pPr>
              <w:rPr>
                <w:rFonts w:eastAsia="Times New Roman"/>
                <w:color w:val="000000"/>
                <w:sz w:val="18"/>
                <w:szCs w:val="18"/>
                <w:lang w:eastAsia="de-CH"/>
              </w:rPr>
            </w:pPr>
            <w:r w:rsidRPr="00352D84">
              <w:t>0.02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487239F" w14:textId="11A3D383"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6E5A43" w14:textId="7C0A8763" w:rsidR="00D41AB9" w:rsidRPr="00D41AB9" w:rsidRDefault="00D41AB9" w:rsidP="00D41AB9">
            <w:pPr>
              <w:rPr>
                <w:rFonts w:eastAsia="Times New Roman"/>
                <w:color w:val="000000"/>
                <w:sz w:val="18"/>
                <w:szCs w:val="18"/>
                <w:lang w:eastAsia="de-CH"/>
              </w:rPr>
            </w:pPr>
            <w:r w:rsidRPr="00352D84">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7898B78" w14:textId="789563C8"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B826E0" w14:textId="2E57C41E" w:rsidR="00D41AB9" w:rsidRPr="00D41AB9" w:rsidRDefault="00D41AB9" w:rsidP="00D41AB9">
            <w:pPr>
              <w:rPr>
                <w:rFonts w:eastAsia="Times New Roman"/>
                <w:color w:val="000000"/>
                <w:sz w:val="18"/>
                <w:szCs w:val="18"/>
                <w:lang w:eastAsia="de-CH"/>
              </w:rPr>
            </w:pPr>
            <w:r w:rsidRPr="00352D84">
              <w:t>0.06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DB846A1" w14:textId="6B1DC31E" w:rsidR="00D41AB9" w:rsidRPr="00D41AB9" w:rsidRDefault="00D41AB9" w:rsidP="00D41AB9">
            <w:pPr>
              <w:rPr>
                <w:rFonts w:eastAsia="Times New Roman"/>
                <w:color w:val="000000"/>
                <w:sz w:val="18"/>
                <w:szCs w:val="18"/>
                <w:lang w:eastAsia="de-CH"/>
              </w:rPr>
            </w:pPr>
            <w:r w:rsidRPr="00352D84">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7A4D82" w14:textId="18F43CB2" w:rsidR="00D41AB9" w:rsidRPr="00D41AB9" w:rsidRDefault="00D41AB9" w:rsidP="00D41AB9">
            <w:pPr>
              <w:rPr>
                <w:rFonts w:eastAsia="Times New Roman"/>
                <w:color w:val="000000"/>
                <w:sz w:val="18"/>
                <w:szCs w:val="18"/>
                <w:lang w:eastAsia="de-CH"/>
              </w:rPr>
            </w:pPr>
            <w:r w:rsidRPr="00352D84">
              <w:t>0.04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BFC1E7D" w14:textId="7EFF581B" w:rsidR="00D41AB9" w:rsidRPr="00D41AB9" w:rsidRDefault="00D41AB9" w:rsidP="00D41AB9">
            <w:pPr>
              <w:rPr>
                <w:rFonts w:eastAsia="Times New Roman"/>
                <w:color w:val="000000"/>
                <w:sz w:val="18"/>
                <w:szCs w:val="18"/>
                <w:lang w:eastAsia="de-CH"/>
              </w:rPr>
            </w:pPr>
            <w:r w:rsidRPr="00352D84">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2A65F9" w14:textId="59ABC226" w:rsidR="00D41AB9" w:rsidRPr="00D41AB9" w:rsidRDefault="00D41AB9" w:rsidP="00D41AB9">
            <w:pPr>
              <w:rPr>
                <w:rFonts w:eastAsia="Times New Roman"/>
                <w:color w:val="000000"/>
                <w:sz w:val="18"/>
                <w:szCs w:val="18"/>
                <w:lang w:eastAsia="de-CH"/>
              </w:rPr>
            </w:pPr>
            <w:r w:rsidRPr="00352D84">
              <w:t>0.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96BCA7" w14:textId="250C82F4"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D0192C" w14:textId="1E4DE5E4" w:rsidR="00D41AB9" w:rsidRPr="00D41AB9" w:rsidRDefault="00D41AB9" w:rsidP="00D41AB9">
            <w:pPr>
              <w:rPr>
                <w:rFonts w:eastAsia="Times New Roman"/>
                <w:color w:val="000000"/>
                <w:sz w:val="18"/>
                <w:szCs w:val="18"/>
                <w:lang w:eastAsia="de-CH"/>
              </w:rPr>
            </w:pPr>
            <w:r w:rsidRPr="00352D84">
              <w:t>0.014</w:t>
            </w:r>
          </w:p>
        </w:tc>
      </w:tr>
      <w:tr w:rsidR="00D41AB9" w:rsidRPr="00D41AB9" w14:paraId="231E127D" w14:textId="77777777" w:rsidTr="001F4615">
        <w:trPr>
          <w:trHeight w:val="302"/>
        </w:trPr>
        <w:tc>
          <w:tcPr>
            <w:tcW w:w="1790" w:type="dxa"/>
            <w:tcBorders>
              <w:right w:val="single" w:sz="4" w:space="0" w:color="auto"/>
            </w:tcBorders>
            <w:shd w:val="clear" w:color="auto" w:fill="auto"/>
            <w:noWrap/>
            <w:hideMark/>
          </w:tcPr>
          <w:p w14:paraId="5A2AC127" w14:textId="19106C37"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540D5E7"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35AC581" w14:textId="730EC5E9"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C579D63" w14:textId="4DDA2DEE"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3DA94B" w14:textId="7407D977"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0948348" w14:textId="512E4575"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7D1D3F" w14:textId="5B562D39"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6D7EDA6" w14:textId="08E3670D" w:rsidR="00D41AB9" w:rsidRPr="00D41AB9" w:rsidRDefault="00D41AB9" w:rsidP="00D41AB9">
            <w:pPr>
              <w:rPr>
                <w:rFonts w:eastAsia="Times New Roman"/>
                <w:b/>
                <w:color w:val="000000"/>
                <w:sz w:val="18"/>
                <w:szCs w:val="18"/>
                <w:lang w:eastAsia="de-CH"/>
              </w:rPr>
            </w:pPr>
            <w:r w:rsidRPr="00D41AB9">
              <w:rPr>
                <w:b/>
              </w:rPr>
              <w:t>KNN</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C4EB93" w14:textId="5262660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18E19F5" w14:textId="06E08524" w:rsidR="00D41AB9" w:rsidRPr="00D41AB9" w:rsidRDefault="00D41AB9" w:rsidP="00D41AB9">
            <w:pPr>
              <w:rPr>
                <w:rFonts w:eastAsia="Times New Roman"/>
                <w:b/>
                <w:color w:val="000000"/>
                <w:sz w:val="18"/>
                <w:szCs w:val="18"/>
                <w:lang w:eastAsia="de-CH"/>
              </w:rPr>
            </w:pPr>
            <w:r w:rsidRPr="00D41AB9">
              <w:rPr>
                <w:b/>
              </w:rPr>
              <w:t>SVM</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3867E49" w14:textId="01BE954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9A7656D" w14:textId="2D807749"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EAD533" w14:textId="52FD8C71"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D01CDC1" w14:textId="2E68DD3E"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3F6935" w14:textId="7630C62B"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B41F73" w14:textId="587121F5"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2748BB" w14:textId="6BD5939D"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603B9991" w14:textId="77777777" w:rsidTr="001F4615">
        <w:trPr>
          <w:trHeight w:val="302"/>
        </w:trPr>
        <w:tc>
          <w:tcPr>
            <w:tcW w:w="1790" w:type="dxa"/>
            <w:tcBorders>
              <w:right w:val="single" w:sz="4" w:space="0" w:color="auto"/>
            </w:tcBorders>
            <w:shd w:val="clear" w:color="auto" w:fill="auto"/>
            <w:noWrap/>
            <w:hideMark/>
          </w:tcPr>
          <w:p w14:paraId="53B8161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834FBB3" w14:textId="66D36065" w:rsidR="00D41AB9" w:rsidRPr="00D41AB9" w:rsidRDefault="00D41AB9" w:rsidP="00D41AB9">
            <w:pPr>
              <w:rPr>
                <w:rFonts w:eastAsia="Times New Roman"/>
                <w:color w:val="000000"/>
                <w:sz w:val="18"/>
                <w:szCs w:val="18"/>
                <w:lang w:eastAsia="de-CH"/>
              </w:rPr>
            </w:pPr>
            <w:r w:rsidRPr="00352D84">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3A8DF78" w14:textId="05F19A6D" w:rsidR="00D41AB9" w:rsidRPr="00D41AB9" w:rsidRDefault="00D41AB9" w:rsidP="00D41AB9">
            <w:pPr>
              <w:rPr>
                <w:rFonts w:eastAsia="Times New Roman"/>
                <w:color w:val="000000"/>
                <w:sz w:val="18"/>
                <w:szCs w:val="18"/>
                <w:lang w:eastAsia="de-CH"/>
              </w:rPr>
            </w:pPr>
            <w:r w:rsidRPr="00352D84">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0919F1E" w14:textId="3408118F" w:rsidR="00D41AB9" w:rsidRPr="00D41AB9" w:rsidRDefault="00D41AB9" w:rsidP="00D41AB9">
            <w:pPr>
              <w:rPr>
                <w:rFonts w:eastAsia="Times New Roman"/>
                <w:color w:val="000000"/>
                <w:sz w:val="18"/>
                <w:szCs w:val="18"/>
                <w:lang w:eastAsia="de-CH"/>
              </w:rPr>
            </w:pPr>
            <w:r w:rsidRPr="00352D84">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1EEEE" w14:textId="072E678C" w:rsidR="00D41AB9" w:rsidRPr="00D41AB9" w:rsidRDefault="00D41AB9" w:rsidP="00D41AB9">
            <w:pPr>
              <w:rPr>
                <w:rFonts w:eastAsia="Times New Roman"/>
                <w:color w:val="000000"/>
                <w:sz w:val="18"/>
                <w:szCs w:val="18"/>
                <w:lang w:eastAsia="de-CH"/>
              </w:rPr>
            </w:pPr>
            <w:r w:rsidRPr="00352D84">
              <w:t>0.03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28800AC" w14:textId="344D8DCB"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8E8E32" w14:textId="6C4C8432" w:rsidR="00D41AB9" w:rsidRPr="00D41AB9" w:rsidRDefault="00D41AB9" w:rsidP="00D41AB9">
            <w:pPr>
              <w:rPr>
                <w:rFonts w:eastAsia="Times New Roman"/>
                <w:color w:val="000000"/>
                <w:sz w:val="18"/>
                <w:szCs w:val="18"/>
                <w:lang w:eastAsia="de-CH"/>
              </w:rPr>
            </w:pPr>
            <w:r w:rsidRPr="00352D84">
              <w:t>0.01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5F1C11F" w14:textId="7A41BA80" w:rsidR="00D41AB9" w:rsidRPr="00D41AB9" w:rsidRDefault="00D41AB9" w:rsidP="00D41AB9">
            <w:pPr>
              <w:rPr>
                <w:rFonts w:eastAsia="Times New Roman"/>
                <w:color w:val="000000"/>
                <w:sz w:val="18"/>
                <w:szCs w:val="18"/>
                <w:lang w:eastAsia="de-CH"/>
              </w:rPr>
            </w:pPr>
            <w:r w:rsidRPr="00352D84">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8A9B80" w14:textId="0606F1A9" w:rsidR="00D41AB9" w:rsidRPr="00D41AB9" w:rsidRDefault="00D41AB9" w:rsidP="00D41AB9">
            <w:pPr>
              <w:rPr>
                <w:rFonts w:eastAsia="Times New Roman"/>
                <w:color w:val="000000"/>
                <w:sz w:val="18"/>
                <w:szCs w:val="18"/>
                <w:lang w:eastAsia="de-CH"/>
              </w:rPr>
            </w:pPr>
            <w:r w:rsidRPr="00352D84">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E7C6427" w14:textId="49F1A4C6" w:rsidR="00D41AB9" w:rsidRPr="00D41AB9" w:rsidRDefault="00D41AB9" w:rsidP="00D41AB9">
            <w:pPr>
              <w:rPr>
                <w:rFonts w:eastAsia="Times New Roman"/>
                <w:color w:val="000000"/>
                <w:sz w:val="18"/>
                <w:szCs w:val="18"/>
                <w:lang w:eastAsia="de-CH"/>
              </w:rPr>
            </w:pPr>
            <w:r w:rsidRPr="00352D84">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1B002A" w14:textId="1BF7376B" w:rsidR="00D41AB9" w:rsidRPr="00D41AB9" w:rsidRDefault="00D41AB9" w:rsidP="00D41AB9">
            <w:pPr>
              <w:rPr>
                <w:rFonts w:eastAsia="Times New Roman"/>
                <w:color w:val="000000"/>
                <w:sz w:val="18"/>
                <w:szCs w:val="18"/>
                <w:lang w:eastAsia="de-CH"/>
              </w:rPr>
            </w:pPr>
            <w:r w:rsidRPr="00352D84">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7E2167C" w14:textId="3E241518"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857AF9" w14:textId="79087030" w:rsidR="00D41AB9" w:rsidRPr="00D41AB9" w:rsidRDefault="00D41AB9" w:rsidP="00D41AB9">
            <w:pPr>
              <w:rPr>
                <w:rFonts w:eastAsia="Times New Roman"/>
                <w:color w:val="000000"/>
                <w:sz w:val="18"/>
                <w:szCs w:val="18"/>
                <w:lang w:eastAsia="de-CH"/>
              </w:rPr>
            </w:pPr>
            <w:r w:rsidRPr="00352D84">
              <w:t>0.02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6CB79D2" w14:textId="42B52677"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70D658D" w14:textId="78362734" w:rsidR="00D41AB9" w:rsidRPr="00D41AB9" w:rsidRDefault="00D41AB9" w:rsidP="00D41AB9">
            <w:pPr>
              <w:rPr>
                <w:rFonts w:eastAsia="Times New Roman"/>
                <w:color w:val="000000"/>
                <w:sz w:val="18"/>
                <w:szCs w:val="18"/>
                <w:lang w:eastAsia="de-CH"/>
              </w:rPr>
            </w:pPr>
            <w:r w:rsidRPr="00352D84">
              <w:t>0.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FD9A27" w14:textId="7BA5C431"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0FB264" w14:textId="29D76EA0" w:rsidR="00D41AB9" w:rsidRPr="00D41AB9" w:rsidRDefault="00D41AB9" w:rsidP="00D41AB9">
            <w:pPr>
              <w:rPr>
                <w:rFonts w:eastAsia="Times New Roman"/>
                <w:color w:val="000000"/>
                <w:sz w:val="18"/>
                <w:szCs w:val="18"/>
                <w:lang w:eastAsia="de-CH"/>
              </w:rPr>
            </w:pPr>
            <w:r w:rsidRPr="00352D84">
              <w:t>0.02</w:t>
            </w:r>
          </w:p>
        </w:tc>
      </w:tr>
      <w:tr w:rsidR="00D41AB9" w:rsidRPr="00D41AB9" w14:paraId="3F0F319F" w14:textId="77777777" w:rsidTr="001F4615">
        <w:trPr>
          <w:trHeight w:val="302"/>
        </w:trPr>
        <w:tc>
          <w:tcPr>
            <w:tcW w:w="1790" w:type="dxa"/>
            <w:tcBorders>
              <w:right w:val="single" w:sz="4" w:space="0" w:color="auto"/>
            </w:tcBorders>
            <w:shd w:val="clear" w:color="auto" w:fill="auto"/>
            <w:noWrap/>
            <w:hideMark/>
          </w:tcPr>
          <w:p w14:paraId="697F377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07F2692" w14:textId="65B60C1E" w:rsidR="00D41AB9" w:rsidRPr="00D41AB9" w:rsidRDefault="00D41AB9" w:rsidP="00D41AB9">
            <w:pPr>
              <w:rPr>
                <w:rFonts w:eastAsia="Times New Roman"/>
                <w:color w:val="000000"/>
                <w:sz w:val="18"/>
                <w:szCs w:val="18"/>
                <w:lang w:eastAsia="de-CH"/>
              </w:rPr>
            </w:pPr>
            <w:r w:rsidRPr="00352D84">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8F7892E" w14:textId="3E5F39A5" w:rsidR="00D41AB9" w:rsidRPr="00D41AB9" w:rsidRDefault="00D41AB9" w:rsidP="00D41AB9">
            <w:pPr>
              <w:rPr>
                <w:rFonts w:eastAsia="Times New Roman"/>
                <w:color w:val="000000"/>
                <w:sz w:val="18"/>
                <w:szCs w:val="18"/>
                <w:lang w:eastAsia="de-CH"/>
              </w:rPr>
            </w:pPr>
            <w:r w:rsidRPr="00352D84">
              <w:t>0.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B5670E5" w14:textId="59AF847D"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35CA1A" w14:textId="23C76D34" w:rsidR="00D41AB9" w:rsidRPr="00D41AB9" w:rsidRDefault="00D41AB9" w:rsidP="00D41AB9">
            <w:pPr>
              <w:rPr>
                <w:rFonts w:eastAsia="Times New Roman"/>
                <w:color w:val="000000"/>
                <w:sz w:val="18"/>
                <w:szCs w:val="18"/>
                <w:lang w:eastAsia="de-CH"/>
              </w:rPr>
            </w:pPr>
            <w:r w:rsidRPr="00352D84">
              <w:t>0.01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096F0CE" w14:textId="26F72D27" w:rsidR="00D41AB9" w:rsidRPr="00D41AB9" w:rsidRDefault="00D41AB9" w:rsidP="00D41AB9">
            <w:pPr>
              <w:rPr>
                <w:rFonts w:eastAsia="Times New Roman"/>
                <w:color w:val="000000"/>
                <w:sz w:val="18"/>
                <w:szCs w:val="18"/>
                <w:lang w:eastAsia="de-CH"/>
              </w:rPr>
            </w:pPr>
            <w:r w:rsidRPr="00352D84">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A0F2DD" w14:textId="5B282495" w:rsidR="00D41AB9" w:rsidRPr="00D41AB9" w:rsidRDefault="00D41AB9" w:rsidP="00D41AB9">
            <w:pPr>
              <w:rPr>
                <w:rFonts w:eastAsia="Times New Roman"/>
                <w:color w:val="000000"/>
                <w:sz w:val="18"/>
                <w:szCs w:val="18"/>
                <w:lang w:eastAsia="de-CH"/>
              </w:rPr>
            </w:pPr>
            <w:r w:rsidRPr="00352D84">
              <w:t>0.0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E91F4EF" w14:textId="43D8F512"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6E36FD" w14:textId="7DB6BD67" w:rsidR="00D41AB9" w:rsidRPr="00D41AB9" w:rsidRDefault="00D41AB9" w:rsidP="00D41AB9">
            <w:pPr>
              <w:rPr>
                <w:rFonts w:eastAsia="Times New Roman"/>
                <w:color w:val="000000"/>
                <w:sz w:val="18"/>
                <w:szCs w:val="18"/>
                <w:lang w:eastAsia="de-CH"/>
              </w:rPr>
            </w:pPr>
            <w:r w:rsidRPr="00352D84">
              <w:t>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F404A4D" w14:textId="4FAB49DA"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6F1CE7" w14:textId="34CDF76B" w:rsidR="00D41AB9" w:rsidRPr="00D41AB9" w:rsidRDefault="00D41AB9" w:rsidP="00D41AB9">
            <w:pPr>
              <w:rPr>
                <w:rFonts w:eastAsia="Times New Roman"/>
                <w:color w:val="000000"/>
                <w:sz w:val="18"/>
                <w:szCs w:val="18"/>
                <w:lang w:eastAsia="de-CH"/>
              </w:rPr>
            </w:pPr>
            <w:r w:rsidRPr="00352D84">
              <w:t>0.01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1B494D9" w14:textId="0A7DF53A"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BF14E2" w14:textId="244C001F" w:rsidR="00D41AB9" w:rsidRPr="00D41AB9" w:rsidRDefault="00D41AB9" w:rsidP="00D41AB9">
            <w:pPr>
              <w:rPr>
                <w:rFonts w:eastAsia="Times New Roman"/>
                <w:color w:val="000000"/>
                <w:sz w:val="18"/>
                <w:szCs w:val="18"/>
                <w:lang w:eastAsia="de-CH"/>
              </w:rPr>
            </w:pPr>
            <w:r w:rsidRPr="00352D84">
              <w:t>0.01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89109F3" w14:textId="1FFB5348"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37A630" w14:textId="07888D7D" w:rsidR="00D41AB9" w:rsidRPr="00D41AB9" w:rsidRDefault="00D41AB9" w:rsidP="00D41AB9">
            <w:pPr>
              <w:rPr>
                <w:rFonts w:eastAsia="Times New Roman"/>
                <w:color w:val="000000"/>
                <w:sz w:val="18"/>
                <w:szCs w:val="18"/>
                <w:lang w:eastAsia="de-CH"/>
              </w:rPr>
            </w:pPr>
            <w:r w:rsidRPr="00352D84">
              <w:t>0.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4EF6378" w14:textId="0E6E336E"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C7B8F4" w14:textId="0A541088" w:rsidR="00D41AB9" w:rsidRPr="00D41AB9" w:rsidRDefault="00D41AB9" w:rsidP="00D41AB9">
            <w:pPr>
              <w:rPr>
                <w:rFonts w:eastAsia="Times New Roman"/>
                <w:color w:val="000000"/>
                <w:sz w:val="18"/>
                <w:szCs w:val="18"/>
                <w:lang w:eastAsia="de-CH"/>
              </w:rPr>
            </w:pPr>
            <w:r w:rsidRPr="00352D84">
              <w:t>0.031</w:t>
            </w:r>
          </w:p>
        </w:tc>
      </w:tr>
      <w:tr w:rsidR="00D41AB9" w:rsidRPr="00D41AB9" w14:paraId="3181057C" w14:textId="77777777" w:rsidTr="001F4615">
        <w:trPr>
          <w:trHeight w:val="317"/>
        </w:trPr>
        <w:tc>
          <w:tcPr>
            <w:tcW w:w="1790" w:type="dxa"/>
            <w:tcBorders>
              <w:right w:val="single" w:sz="4" w:space="0" w:color="auto"/>
            </w:tcBorders>
            <w:shd w:val="clear" w:color="auto" w:fill="auto"/>
            <w:noWrap/>
            <w:hideMark/>
          </w:tcPr>
          <w:p w14:paraId="44EF777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1C67D0D" w14:textId="7A6BCA3D" w:rsidR="00D41AB9" w:rsidRPr="00D41AB9" w:rsidRDefault="00D41AB9" w:rsidP="00D41AB9">
            <w:pPr>
              <w:rPr>
                <w:rFonts w:eastAsia="Times New Roman"/>
                <w:color w:val="000000"/>
                <w:sz w:val="18"/>
                <w:szCs w:val="18"/>
                <w:lang w:eastAsia="de-CH"/>
              </w:rPr>
            </w:pPr>
            <w:r w:rsidRPr="00352D84">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6B82262" w14:textId="209299F4" w:rsidR="00D41AB9" w:rsidRPr="00D41AB9" w:rsidRDefault="00D41AB9" w:rsidP="00D41AB9">
            <w:pPr>
              <w:rPr>
                <w:rFonts w:eastAsia="Times New Roman"/>
                <w:color w:val="000000"/>
                <w:sz w:val="18"/>
                <w:szCs w:val="18"/>
                <w:lang w:eastAsia="de-CH"/>
              </w:rPr>
            </w:pPr>
            <w:r w:rsidRPr="00352D84">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10BC819" w14:textId="43712ACD"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0806ED" w14:textId="4607C329" w:rsidR="00D41AB9" w:rsidRPr="00D41AB9" w:rsidRDefault="00D41AB9" w:rsidP="00D41AB9">
            <w:pPr>
              <w:rPr>
                <w:rFonts w:eastAsia="Times New Roman"/>
                <w:color w:val="000000"/>
                <w:sz w:val="18"/>
                <w:szCs w:val="18"/>
                <w:lang w:eastAsia="de-CH"/>
              </w:rPr>
            </w:pPr>
            <w:r w:rsidRPr="00352D84">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FE9382" w14:textId="74B31769" w:rsidR="00D41AB9" w:rsidRPr="00D41AB9" w:rsidRDefault="00D41AB9" w:rsidP="00D41AB9">
            <w:pPr>
              <w:rPr>
                <w:rFonts w:eastAsia="Times New Roman"/>
                <w:color w:val="000000"/>
                <w:sz w:val="18"/>
                <w:szCs w:val="18"/>
                <w:lang w:eastAsia="de-CH"/>
              </w:rPr>
            </w:pPr>
            <w:r w:rsidRPr="00352D84">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6DA643" w14:textId="35F711F3" w:rsidR="00D41AB9" w:rsidRPr="00D41AB9" w:rsidRDefault="00D41AB9" w:rsidP="00D41AB9">
            <w:pPr>
              <w:rPr>
                <w:rFonts w:eastAsia="Times New Roman"/>
                <w:color w:val="000000"/>
                <w:sz w:val="18"/>
                <w:szCs w:val="18"/>
                <w:lang w:eastAsia="de-CH"/>
              </w:rPr>
            </w:pPr>
            <w:r w:rsidRPr="00352D84">
              <w:t>0.01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0902F7C" w14:textId="417E7EBC" w:rsidR="00D41AB9" w:rsidRPr="00D41AB9" w:rsidRDefault="00D41AB9" w:rsidP="00D41AB9">
            <w:pPr>
              <w:rPr>
                <w:rFonts w:eastAsia="Times New Roman"/>
                <w:color w:val="000000"/>
                <w:sz w:val="18"/>
                <w:szCs w:val="18"/>
                <w:lang w:eastAsia="de-CH"/>
              </w:rPr>
            </w:pPr>
            <w:r w:rsidRPr="00352D84">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7A650B" w14:textId="60F20F5C" w:rsidR="00D41AB9" w:rsidRPr="00D41AB9" w:rsidRDefault="00D41AB9" w:rsidP="00D41AB9">
            <w:pPr>
              <w:rPr>
                <w:rFonts w:eastAsia="Times New Roman"/>
                <w:color w:val="000000"/>
                <w:sz w:val="18"/>
                <w:szCs w:val="18"/>
                <w:lang w:eastAsia="de-CH"/>
              </w:rPr>
            </w:pPr>
            <w:r w:rsidRPr="00352D84">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08304EE" w14:textId="6EBA5B9E" w:rsidR="00D41AB9" w:rsidRPr="00D41AB9" w:rsidRDefault="00D41AB9" w:rsidP="00D41AB9">
            <w:pPr>
              <w:rPr>
                <w:rFonts w:eastAsia="Times New Roman"/>
                <w:color w:val="000000"/>
                <w:sz w:val="18"/>
                <w:szCs w:val="18"/>
                <w:lang w:eastAsia="de-CH"/>
              </w:rPr>
            </w:pPr>
            <w:r w:rsidRPr="00352D84">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60DF33" w14:textId="522CA28F" w:rsidR="00D41AB9" w:rsidRPr="00D41AB9" w:rsidRDefault="00D41AB9" w:rsidP="00D41AB9">
            <w:pPr>
              <w:rPr>
                <w:rFonts w:eastAsia="Times New Roman"/>
                <w:color w:val="000000"/>
                <w:sz w:val="18"/>
                <w:szCs w:val="18"/>
                <w:lang w:eastAsia="de-CH"/>
              </w:rPr>
            </w:pPr>
            <w:r w:rsidRPr="00352D84">
              <w:t>0.00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85F7EF7" w14:textId="642A0FEA" w:rsidR="00D41AB9" w:rsidRPr="00D41AB9" w:rsidRDefault="00D41AB9" w:rsidP="00D41AB9">
            <w:pPr>
              <w:rPr>
                <w:rFonts w:eastAsia="Times New Roman"/>
                <w:color w:val="000000"/>
                <w:sz w:val="18"/>
                <w:szCs w:val="18"/>
                <w:lang w:eastAsia="de-CH"/>
              </w:rPr>
            </w:pPr>
            <w:r w:rsidRPr="00352D84">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296C8F6" w14:textId="7E94BB08" w:rsidR="00D41AB9" w:rsidRPr="00D41AB9" w:rsidRDefault="00D41AB9" w:rsidP="00D41AB9">
            <w:pPr>
              <w:rPr>
                <w:rFonts w:eastAsia="Times New Roman"/>
                <w:color w:val="000000"/>
                <w:sz w:val="18"/>
                <w:szCs w:val="18"/>
                <w:lang w:eastAsia="de-CH"/>
              </w:rPr>
            </w:pPr>
            <w:r w:rsidRPr="00352D84">
              <w:t>0.01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A8492D" w14:textId="3EE0F218" w:rsidR="00D41AB9" w:rsidRPr="00D41AB9" w:rsidRDefault="00D41AB9" w:rsidP="00D41AB9">
            <w:pPr>
              <w:rPr>
                <w:rFonts w:eastAsia="Times New Roman"/>
                <w:color w:val="000000"/>
                <w:sz w:val="18"/>
                <w:szCs w:val="18"/>
                <w:lang w:eastAsia="de-CH"/>
              </w:rPr>
            </w:pPr>
            <w:r w:rsidRPr="00352D84">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0C2BF3" w14:textId="5FE55068" w:rsidR="00D41AB9" w:rsidRPr="00D41AB9" w:rsidRDefault="00D41AB9" w:rsidP="00D41AB9">
            <w:pPr>
              <w:rPr>
                <w:rFonts w:eastAsia="Times New Roman"/>
                <w:color w:val="000000"/>
                <w:sz w:val="18"/>
                <w:szCs w:val="18"/>
                <w:lang w:eastAsia="de-CH"/>
              </w:rPr>
            </w:pPr>
            <w:r w:rsidRPr="00352D84">
              <w:t>0.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FED2A3" w14:textId="73D82AE3" w:rsidR="00D41AB9" w:rsidRPr="00D41AB9" w:rsidRDefault="00D41AB9" w:rsidP="00D41AB9">
            <w:pPr>
              <w:rPr>
                <w:rFonts w:eastAsia="Times New Roman"/>
                <w:color w:val="000000"/>
                <w:sz w:val="18"/>
                <w:szCs w:val="18"/>
                <w:lang w:eastAsia="de-CH"/>
              </w:rPr>
            </w:pPr>
            <w:r w:rsidRPr="00352D84">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E36405" w14:textId="57BBDDCC" w:rsidR="00D41AB9" w:rsidRPr="00D41AB9" w:rsidRDefault="00D41AB9" w:rsidP="00D41AB9">
            <w:pPr>
              <w:rPr>
                <w:rFonts w:eastAsia="Times New Roman"/>
                <w:color w:val="000000"/>
                <w:sz w:val="18"/>
                <w:szCs w:val="18"/>
                <w:lang w:eastAsia="de-CH"/>
              </w:rPr>
            </w:pPr>
            <w:r w:rsidRPr="00352D84">
              <w:t>0.025</w:t>
            </w:r>
          </w:p>
        </w:tc>
      </w:tr>
    </w:tbl>
    <w:p w14:paraId="754CA58E" w14:textId="2178DF90" w:rsidR="00D41AB9" w:rsidRDefault="00D41AB9" w:rsidP="00D41AB9">
      <w:pPr>
        <w:spacing w:after="160" w:line="259" w:lineRule="auto"/>
        <w:rPr>
          <w:smallCaps/>
          <w:noProof/>
        </w:rPr>
      </w:pPr>
    </w:p>
    <w:p w14:paraId="35255F65" w14:textId="75C9757D" w:rsidR="00D41AB9" w:rsidRDefault="00D41AB9" w:rsidP="00D41AB9">
      <w:pPr>
        <w:spacing w:after="160" w:line="259" w:lineRule="auto"/>
        <w:rPr>
          <w:smallCaps/>
          <w:noProof/>
        </w:rPr>
      </w:pPr>
    </w:p>
    <w:p w14:paraId="4CAD2768" w14:textId="29CDA94F" w:rsidR="00D41AB9" w:rsidRDefault="00D41AB9" w:rsidP="00D41AB9">
      <w:pPr>
        <w:spacing w:after="160" w:line="259" w:lineRule="auto"/>
        <w:rPr>
          <w:smallCaps/>
          <w:noProof/>
        </w:rPr>
      </w:pPr>
    </w:p>
    <w:p w14:paraId="51E4FE16" w14:textId="58F46948" w:rsidR="00D41AB9" w:rsidRDefault="00D41AB9" w:rsidP="00D41AB9">
      <w:pPr>
        <w:spacing w:after="160" w:line="259" w:lineRule="auto"/>
        <w:rPr>
          <w:smallCaps/>
          <w:noProof/>
        </w:rPr>
      </w:pPr>
    </w:p>
    <w:p w14:paraId="3377E073" w14:textId="18EA67D5"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2"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85"/>
        <w:gridCol w:w="690"/>
        <w:gridCol w:w="590"/>
        <w:gridCol w:w="690"/>
        <w:gridCol w:w="918"/>
        <w:gridCol w:w="627"/>
        <w:gridCol w:w="974"/>
        <w:gridCol w:w="627"/>
        <w:gridCol w:w="627"/>
        <w:gridCol w:w="627"/>
      </w:tblGrid>
      <w:tr w:rsidR="00D41AB9" w:rsidRPr="00D41AB9" w14:paraId="4A14DB74" w14:textId="77777777" w:rsidTr="001F4615">
        <w:trPr>
          <w:trHeight w:val="302"/>
        </w:trPr>
        <w:tc>
          <w:tcPr>
            <w:tcW w:w="1790" w:type="dxa"/>
            <w:shd w:val="clear" w:color="auto" w:fill="auto"/>
            <w:noWrap/>
            <w:hideMark/>
          </w:tcPr>
          <w:p w14:paraId="1306700D" w14:textId="027CA977" w:rsidR="00D41AB9" w:rsidRPr="00D41AB9" w:rsidRDefault="00D41AB9" w:rsidP="00D41AB9">
            <w:pPr>
              <w:jc w:val="left"/>
              <w:rPr>
                <w:rFonts w:eastAsia="Times New Roman"/>
                <w:b/>
                <w:bCs/>
                <w:color w:val="000000"/>
                <w:sz w:val="18"/>
                <w:szCs w:val="18"/>
                <w:lang w:eastAsia="de-CH"/>
              </w:rPr>
            </w:pPr>
            <w:r w:rsidRPr="00D41AB9">
              <w:rPr>
                <w:b/>
              </w:rPr>
              <w:lastRenderedPageBreak/>
              <w:t>Multiclass Specific (Collapsed)</w:t>
            </w:r>
          </w:p>
        </w:tc>
        <w:tc>
          <w:tcPr>
            <w:tcW w:w="1134" w:type="dxa"/>
            <w:shd w:val="clear" w:color="auto" w:fill="auto"/>
            <w:noWrap/>
            <w:hideMark/>
          </w:tcPr>
          <w:p w14:paraId="79055273" w14:textId="10E42CA1"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5C38FAAA"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0F5336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9C11876"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6FD422E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84B24E6"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35D35B81"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086A3670"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DB7209B"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256AC3CF"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0BE6AC7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B727FDC"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629FEAB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BFC7FD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0C143A2"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14C603C" w14:textId="77777777" w:rsidR="00D41AB9" w:rsidRPr="00D41AB9" w:rsidRDefault="00D41AB9" w:rsidP="00D41AB9">
            <w:pPr>
              <w:jc w:val="left"/>
              <w:rPr>
                <w:rFonts w:eastAsia="Times New Roman"/>
                <w:b/>
                <w:sz w:val="18"/>
                <w:szCs w:val="18"/>
                <w:lang w:eastAsia="de-CH"/>
              </w:rPr>
            </w:pPr>
          </w:p>
        </w:tc>
      </w:tr>
      <w:tr w:rsidR="00D41AB9" w:rsidRPr="00D41AB9" w14:paraId="1A09680A" w14:textId="77777777" w:rsidTr="001F4615">
        <w:trPr>
          <w:trHeight w:val="317"/>
        </w:trPr>
        <w:tc>
          <w:tcPr>
            <w:tcW w:w="1790" w:type="dxa"/>
            <w:shd w:val="clear" w:color="auto" w:fill="auto"/>
            <w:noWrap/>
            <w:hideMark/>
          </w:tcPr>
          <w:p w14:paraId="1D33BC12"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64C2CA97"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1FE2EAB5"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5F52F226" w14:textId="1C90DFD8"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0C209830"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597B30F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6136C05"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1223DD4D"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4ED9284"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291A86A1"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79AB9C8F"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7A2247E"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25ECA12"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97AD546"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854DC3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A91C2B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4E89783" w14:textId="77777777" w:rsidR="00D41AB9" w:rsidRPr="00D41AB9" w:rsidRDefault="00D41AB9" w:rsidP="00D41AB9">
            <w:pPr>
              <w:jc w:val="left"/>
              <w:rPr>
                <w:rFonts w:eastAsia="Times New Roman"/>
                <w:b/>
                <w:sz w:val="18"/>
                <w:szCs w:val="18"/>
                <w:lang w:eastAsia="de-CH"/>
              </w:rPr>
            </w:pPr>
          </w:p>
        </w:tc>
      </w:tr>
      <w:tr w:rsidR="00D41AB9" w:rsidRPr="00D41AB9" w14:paraId="4533590A" w14:textId="77777777" w:rsidTr="001F4615">
        <w:trPr>
          <w:trHeight w:val="302"/>
        </w:trPr>
        <w:tc>
          <w:tcPr>
            <w:tcW w:w="1790" w:type="dxa"/>
            <w:tcBorders>
              <w:right w:val="single" w:sz="4" w:space="0" w:color="auto"/>
            </w:tcBorders>
            <w:shd w:val="clear" w:color="auto" w:fill="auto"/>
            <w:noWrap/>
            <w:hideMark/>
          </w:tcPr>
          <w:p w14:paraId="75E90D63" w14:textId="6DE1705F"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8B3934B"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C264F54" w14:textId="4563B1B1"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4BE345E" w14:textId="750BCA51"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EBAE86" w14:textId="7BD9E5E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F93233E" w14:textId="727C137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BBF62F" w14:textId="0EA3673B"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7E0623C" w14:textId="1CD8F436"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2566B3" w14:textId="663E9D42"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3E19EC5" w14:textId="7B9F7745"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194B8D1" w14:textId="7AE7B12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1830E2D" w14:textId="32B25F73"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C3D60C" w14:textId="48E473A7"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2F77462" w14:textId="46D877B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A38AE43" w14:textId="4BB00AB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82384D" w14:textId="60228F5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B6B464" w14:textId="221CA1BE"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85B92A8" w14:textId="77777777" w:rsidTr="001F4615">
        <w:trPr>
          <w:trHeight w:val="302"/>
        </w:trPr>
        <w:tc>
          <w:tcPr>
            <w:tcW w:w="1790" w:type="dxa"/>
            <w:tcBorders>
              <w:right w:val="single" w:sz="4" w:space="0" w:color="auto"/>
            </w:tcBorders>
            <w:shd w:val="clear" w:color="auto" w:fill="auto"/>
            <w:noWrap/>
            <w:hideMark/>
          </w:tcPr>
          <w:p w14:paraId="5DEBA00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3666297" w14:textId="2072DF7C"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9E109FA" w14:textId="45835406"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948B4D4" w14:textId="2C576064"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4E1058" w14:textId="04974D87" w:rsidR="00D41AB9" w:rsidRPr="00D41AB9" w:rsidRDefault="00D41AB9" w:rsidP="00D41AB9">
            <w:pPr>
              <w:rPr>
                <w:rFonts w:eastAsia="Times New Roman"/>
                <w:color w:val="000000"/>
                <w:sz w:val="18"/>
                <w:szCs w:val="18"/>
                <w:lang w:eastAsia="de-CH"/>
              </w:rPr>
            </w:pPr>
            <w:r w:rsidRPr="0088516F">
              <w:t>0.019</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ED5C5F4" w14:textId="197D3D19"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17EE25" w14:textId="5D8DCCCF"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317C660" w14:textId="57D2603B" w:rsidR="00D41AB9" w:rsidRPr="00D41AB9" w:rsidRDefault="00D41AB9" w:rsidP="00D41AB9">
            <w:pPr>
              <w:rPr>
                <w:rFonts w:eastAsia="Times New Roman"/>
                <w:color w:val="000000"/>
                <w:sz w:val="18"/>
                <w:szCs w:val="18"/>
                <w:lang w:eastAsia="de-CH"/>
              </w:rPr>
            </w:pPr>
            <w:r w:rsidRPr="0088516F">
              <w:t>0.1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2222EE9" w14:textId="114BA516" w:rsidR="00D41AB9" w:rsidRPr="00D41AB9" w:rsidRDefault="00D41AB9" w:rsidP="00D41AB9">
            <w:pPr>
              <w:rPr>
                <w:rFonts w:eastAsia="Times New Roman"/>
                <w:color w:val="000000"/>
                <w:sz w:val="18"/>
                <w:szCs w:val="18"/>
                <w:lang w:eastAsia="de-CH"/>
              </w:rPr>
            </w:pPr>
            <w:r w:rsidRPr="0088516F">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46E78EA" w14:textId="573A860F"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D215B70" w14:textId="5ADA6028"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3BD9488" w14:textId="6AA0EE75"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F7EBC4" w14:textId="16B7007B" w:rsidR="00D41AB9" w:rsidRPr="00D41AB9" w:rsidRDefault="00D41AB9" w:rsidP="00D41AB9">
            <w:pPr>
              <w:rPr>
                <w:rFonts w:eastAsia="Times New Roman"/>
                <w:color w:val="000000"/>
                <w:sz w:val="18"/>
                <w:szCs w:val="18"/>
                <w:lang w:eastAsia="de-CH"/>
              </w:rPr>
            </w:pPr>
            <w:r w:rsidRPr="0088516F">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41C872F" w14:textId="0808AEF2" w:rsidR="00D41AB9" w:rsidRPr="00D41AB9" w:rsidRDefault="00D41AB9" w:rsidP="00D41AB9">
            <w:pPr>
              <w:rPr>
                <w:rFonts w:eastAsia="Times New Roman"/>
                <w:color w:val="000000"/>
                <w:sz w:val="18"/>
                <w:szCs w:val="18"/>
                <w:lang w:eastAsia="de-CH"/>
              </w:rPr>
            </w:pPr>
            <w:r w:rsidRPr="0088516F">
              <w:t>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7AECC4" w14:textId="4A2C631F" w:rsidR="00D41AB9" w:rsidRPr="00D41AB9" w:rsidRDefault="00D41AB9" w:rsidP="00D41AB9">
            <w:pPr>
              <w:rPr>
                <w:rFonts w:eastAsia="Times New Roman"/>
                <w:color w:val="000000"/>
                <w:sz w:val="18"/>
                <w:szCs w:val="18"/>
                <w:lang w:eastAsia="de-CH"/>
              </w:rPr>
            </w:pPr>
            <w:r w:rsidRPr="0088516F">
              <w:t>0.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D9FB1D" w14:textId="66DDA4A2"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834E31" w14:textId="418B41C7" w:rsidR="00D41AB9" w:rsidRPr="00D41AB9" w:rsidRDefault="00D41AB9" w:rsidP="00D41AB9">
            <w:pPr>
              <w:rPr>
                <w:rFonts w:eastAsia="Times New Roman"/>
                <w:color w:val="000000"/>
                <w:sz w:val="18"/>
                <w:szCs w:val="18"/>
                <w:lang w:eastAsia="de-CH"/>
              </w:rPr>
            </w:pPr>
            <w:r w:rsidRPr="0088516F">
              <w:t>0.019</w:t>
            </w:r>
          </w:p>
        </w:tc>
      </w:tr>
      <w:tr w:rsidR="00D41AB9" w:rsidRPr="00D41AB9" w14:paraId="3B5A3193" w14:textId="77777777" w:rsidTr="001F4615">
        <w:trPr>
          <w:trHeight w:val="302"/>
        </w:trPr>
        <w:tc>
          <w:tcPr>
            <w:tcW w:w="1790" w:type="dxa"/>
            <w:tcBorders>
              <w:right w:val="single" w:sz="4" w:space="0" w:color="auto"/>
            </w:tcBorders>
            <w:shd w:val="clear" w:color="auto" w:fill="auto"/>
            <w:noWrap/>
            <w:hideMark/>
          </w:tcPr>
          <w:p w14:paraId="3C15FD3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2A0EE91" w14:textId="1168064E"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2ED0F9C" w14:textId="04B1D4C5" w:rsidR="00D41AB9" w:rsidRPr="00D41AB9" w:rsidRDefault="00D41AB9" w:rsidP="00D41AB9">
            <w:pPr>
              <w:rPr>
                <w:rFonts w:eastAsia="Times New Roman"/>
                <w:color w:val="000000"/>
                <w:sz w:val="18"/>
                <w:szCs w:val="18"/>
                <w:lang w:eastAsia="de-CH"/>
              </w:rPr>
            </w:pPr>
            <w:r w:rsidRPr="0088516F">
              <w:t>0.13</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B7CB2D5" w14:textId="63E49652" w:rsidR="00D41AB9" w:rsidRPr="00D41AB9" w:rsidRDefault="00D41AB9" w:rsidP="00D41AB9">
            <w:pPr>
              <w:rPr>
                <w:rFonts w:eastAsia="Times New Roman"/>
                <w:color w:val="000000"/>
                <w:sz w:val="18"/>
                <w:szCs w:val="18"/>
                <w:lang w:eastAsia="de-CH"/>
              </w:rPr>
            </w:pPr>
            <w:r w:rsidRPr="0088516F">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E56315" w14:textId="4BF51509" w:rsidR="00D41AB9" w:rsidRPr="00D41AB9" w:rsidRDefault="00D41AB9" w:rsidP="00D41AB9">
            <w:pPr>
              <w:rPr>
                <w:rFonts w:eastAsia="Times New Roman"/>
                <w:color w:val="000000"/>
                <w:sz w:val="18"/>
                <w:szCs w:val="18"/>
                <w:lang w:eastAsia="de-CH"/>
              </w:rPr>
            </w:pPr>
            <w:r w:rsidRPr="0088516F">
              <w:t>0.07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016DDF8" w14:textId="4B6374B4" w:rsidR="00D41AB9" w:rsidRPr="00D41AB9" w:rsidRDefault="00D41AB9" w:rsidP="00D41AB9">
            <w:pPr>
              <w:rPr>
                <w:rFonts w:eastAsia="Times New Roman"/>
                <w:color w:val="000000"/>
                <w:sz w:val="18"/>
                <w:szCs w:val="18"/>
                <w:lang w:eastAsia="de-CH"/>
              </w:rPr>
            </w:pPr>
            <w:r w:rsidRPr="0088516F">
              <w:t>0.1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4E358D" w14:textId="0C1D9E29" w:rsidR="00D41AB9" w:rsidRPr="00D41AB9" w:rsidRDefault="00D41AB9" w:rsidP="00D41AB9">
            <w:pPr>
              <w:rPr>
                <w:rFonts w:eastAsia="Times New Roman"/>
                <w:color w:val="000000"/>
                <w:sz w:val="18"/>
                <w:szCs w:val="18"/>
                <w:lang w:eastAsia="de-CH"/>
              </w:rPr>
            </w:pPr>
            <w:r w:rsidRPr="0088516F">
              <w:t>0.01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B6966D8" w14:textId="002F9115" w:rsidR="00D41AB9" w:rsidRPr="00D41AB9" w:rsidRDefault="00D41AB9" w:rsidP="00D41AB9">
            <w:pPr>
              <w:rPr>
                <w:rFonts w:eastAsia="Times New Roman"/>
                <w:color w:val="000000"/>
                <w:sz w:val="18"/>
                <w:szCs w:val="18"/>
                <w:lang w:eastAsia="de-CH"/>
              </w:rPr>
            </w:pPr>
            <w:r w:rsidRPr="0088516F">
              <w:t>0.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59B59CA" w14:textId="3ECA3053" w:rsidR="00D41AB9" w:rsidRPr="00D41AB9" w:rsidRDefault="00D41AB9" w:rsidP="00D41AB9">
            <w:pPr>
              <w:rPr>
                <w:rFonts w:eastAsia="Times New Roman"/>
                <w:color w:val="000000"/>
                <w:sz w:val="18"/>
                <w:szCs w:val="18"/>
                <w:lang w:eastAsia="de-CH"/>
              </w:rPr>
            </w:pPr>
            <w:r w:rsidRPr="0088516F">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3D074D2" w14:textId="1548A3E1" w:rsidR="00D41AB9" w:rsidRPr="00D41AB9" w:rsidRDefault="00D41AB9" w:rsidP="00D41AB9">
            <w:pPr>
              <w:rPr>
                <w:rFonts w:eastAsia="Times New Roman"/>
                <w:color w:val="000000"/>
                <w:sz w:val="18"/>
                <w:szCs w:val="18"/>
                <w:lang w:eastAsia="de-CH"/>
              </w:rPr>
            </w:pPr>
            <w:r w:rsidRPr="0088516F">
              <w:t>0.1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F1E7F59" w14:textId="566BB906"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00831E6" w14:textId="66252AEA"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6F4A15" w14:textId="122DCABF" w:rsidR="00D41AB9" w:rsidRPr="00D41AB9" w:rsidRDefault="00D41AB9" w:rsidP="00D41AB9">
            <w:pPr>
              <w:rPr>
                <w:rFonts w:eastAsia="Times New Roman"/>
                <w:color w:val="000000"/>
                <w:sz w:val="18"/>
                <w:szCs w:val="18"/>
                <w:lang w:eastAsia="de-CH"/>
              </w:rPr>
            </w:pPr>
            <w:r w:rsidRPr="0088516F">
              <w:t>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979AF1E" w14:textId="68917001"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3FE12C" w14:textId="67669B49" w:rsidR="00D41AB9" w:rsidRPr="00D41AB9" w:rsidRDefault="00D41AB9" w:rsidP="00D41AB9">
            <w:pPr>
              <w:rPr>
                <w:rFonts w:eastAsia="Times New Roman"/>
                <w:color w:val="000000"/>
                <w:sz w:val="18"/>
                <w:szCs w:val="18"/>
                <w:lang w:eastAsia="de-CH"/>
              </w:rPr>
            </w:pPr>
            <w:r w:rsidRPr="0088516F">
              <w:t>0.03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AE3591" w14:textId="14C45608"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49DAC2" w14:textId="698A4570" w:rsidR="00D41AB9" w:rsidRPr="00D41AB9" w:rsidRDefault="00D41AB9" w:rsidP="00D41AB9">
            <w:pPr>
              <w:rPr>
                <w:rFonts w:eastAsia="Times New Roman"/>
                <w:color w:val="000000"/>
                <w:sz w:val="18"/>
                <w:szCs w:val="18"/>
                <w:lang w:eastAsia="de-CH"/>
              </w:rPr>
            </w:pPr>
            <w:r w:rsidRPr="0088516F">
              <w:t>0.018</w:t>
            </w:r>
          </w:p>
        </w:tc>
      </w:tr>
      <w:tr w:rsidR="00D41AB9" w:rsidRPr="00D41AB9" w14:paraId="3F8CA879" w14:textId="77777777" w:rsidTr="001F4615">
        <w:trPr>
          <w:trHeight w:val="317"/>
        </w:trPr>
        <w:tc>
          <w:tcPr>
            <w:tcW w:w="1790" w:type="dxa"/>
            <w:tcBorders>
              <w:right w:val="single" w:sz="4" w:space="0" w:color="auto"/>
            </w:tcBorders>
            <w:shd w:val="clear" w:color="auto" w:fill="auto"/>
            <w:noWrap/>
            <w:hideMark/>
          </w:tcPr>
          <w:p w14:paraId="0E2C99D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017755F" w14:textId="4AD6582B"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EFE9F4A" w14:textId="7826D04B"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31DBAA" w14:textId="39DB4856" w:rsidR="00D41AB9" w:rsidRPr="00D41AB9" w:rsidRDefault="00D41AB9" w:rsidP="00D41AB9">
            <w:pPr>
              <w:rPr>
                <w:rFonts w:eastAsia="Times New Roman"/>
                <w:color w:val="000000"/>
                <w:sz w:val="18"/>
                <w:szCs w:val="18"/>
                <w:lang w:eastAsia="de-CH"/>
              </w:rPr>
            </w:pPr>
            <w:r w:rsidRPr="0088516F">
              <w:t>0.17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C4ACF2" w14:textId="4CEB1DE6" w:rsidR="00D41AB9" w:rsidRPr="00D41AB9" w:rsidRDefault="00D41AB9" w:rsidP="00D41AB9">
            <w:pPr>
              <w:rPr>
                <w:rFonts w:eastAsia="Times New Roman"/>
                <w:color w:val="000000"/>
                <w:sz w:val="18"/>
                <w:szCs w:val="18"/>
                <w:lang w:eastAsia="de-CH"/>
              </w:rPr>
            </w:pPr>
            <w:r w:rsidRPr="0088516F">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C2BB5DB" w14:textId="1CEACB27" w:rsidR="00D41AB9" w:rsidRPr="00D41AB9" w:rsidRDefault="00D41AB9" w:rsidP="00D41AB9">
            <w:pPr>
              <w:rPr>
                <w:rFonts w:eastAsia="Times New Roman"/>
                <w:color w:val="000000"/>
                <w:sz w:val="18"/>
                <w:szCs w:val="18"/>
                <w:lang w:eastAsia="de-CH"/>
              </w:rPr>
            </w:pPr>
            <w:r w:rsidRPr="0088516F">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EC424B" w14:textId="3288AFF1" w:rsidR="00D41AB9" w:rsidRPr="00D41AB9" w:rsidRDefault="00D41AB9" w:rsidP="00D41AB9">
            <w:pPr>
              <w:rPr>
                <w:rFonts w:eastAsia="Times New Roman"/>
                <w:color w:val="000000"/>
                <w:sz w:val="18"/>
                <w:szCs w:val="18"/>
                <w:lang w:eastAsia="de-CH"/>
              </w:rPr>
            </w:pPr>
            <w:r w:rsidRPr="0088516F">
              <w:t>0.03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9B7DF69" w14:textId="67A0F52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E028068" w14:textId="52E78771" w:rsidR="00D41AB9" w:rsidRPr="00D41AB9" w:rsidRDefault="00D41AB9" w:rsidP="00D41AB9">
            <w:pPr>
              <w:rPr>
                <w:rFonts w:eastAsia="Times New Roman"/>
                <w:color w:val="000000"/>
                <w:sz w:val="18"/>
                <w:szCs w:val="18"/>
                <w:lang w:eastAsia="de-CH"/>
              </w:rPr>
            </w:pPr>
            <w:r w:rsidRPr="0088516F">
              <w:t>0.00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104F7A4" w14:textId="21E50F54" w:rsidR="00D41AB9" w:rsidRPr="00D41AB9" w:rsidRDefault="00D41AB9" w:rsidP="00D41AB9">
            <w:pPr>
              <w:rPr>
                <w:rFonts w:eastAsia="Times New Roman"/>
                <w:color w:val="000000"/>
                <w:sz w:val="18"/>
                <w:szCs w:val="18"/>
                <w:lang w:eastAsia="de-CH"/>
              </w:rPr>
            </w:pPr>
            <w:r w:rsidRPr="0088516F">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69D0A99" w14:textId="1F775EB0" w:rsidR="00D41AB9" w:rsidRPr="00D41AB9" w:rsidRDefault="00D41AB9" w:rsidP="00D41AB9">
            <w:pPr>
              <w:rPr>
                <w:rFonts w:eastAsia="Times New Roman"/>
                <w:color w:val="000000"/>
                <w:sz w:val="18"/>
                <w:szCs w:val="18"/>
                <w:lang w:eastAsia="de-CH"/>
              </w:rPr>
            </w:pPr>
            <w:r w:rsidRPr="0088516F">
              <w:t>0.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1AC5604" w14:textId="3E0B547D"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6CB2DF" w14:textId="64714B1C" w:rsidR="00D41AB9" w:rsidRPr="00D41AB9" w:rsidRDefault="00D41AB9" w:rsidP="00D41AB9">
            <w:pPr>
              <w:rPr>
                <w:rFonts w:eastAsia="Times New Roman"/>
                <w:color w:val="000000"/>
                <w:sz w:val="18"/>
                <w:szCs w:val="18"/>
                <w:lang w:eastAsia="de-CH"/>
              </w:rPr>
            </w:pPr>
            <w:r w:rsidRPr="0088516F">
              <w:t>0.05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416B933" w14:textId="73C8C52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CBCF77" w14:textId="6B50ACDF" w:rsidR="00D41AB9" w:rsidRPr="00D41AB9" w:rsidRDefault="00D41AB9" w:rsidP="00D41AB9">
            <w:pPr>
              <w:rPr>
                <w:rFonts w:eastAsia="Times New Roman"/>
                <w:color w:val="000000"/>
                <w:sz w:val="18"/>
                <w:szCs w:val="18"/>
                <w:lang w:eastAsia="de-CH"/>
              </w:rPr>
            </w:pPr>
            <w:r w:rsidRPr="0088516F">
              <w:t>0.03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E2DE52" w14:textId="00A06357"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77E4AE" w14:textId="08E9C1E7" w:rsidR="00D41AB9" w:rsidRPr="00D41AB9" w:rsidRDefault="00D41AB9" w:rsidP="00D41AB9">
            <w:pPr>
              <w:rPr>
                <w:rFonts w:eastAsia="Times New Roman"/>
                <w:color w:val="000000"/>
                <w:sz w:val="18"/>
                <w:szCs w:val="18"/>
                <w:lang w:eastAsia="de-CH"/>
              </w:rPr>
            </w:pPr>
            <w:r w:rsidRPr="0088516F">
              <w:t>0.022</w:t>
            </w:r>
          </w:p>
        </w:tc>
      </w:tr>
      <w:tr w:rsidR="00D41AB9" w:rsidRPr="00D41AB9" w14:paraId="5E1F71BB" w14:textId="77777777" w:rsidTr="001F4615">
        <w:trPr>
          <w:trHeight w:val="302"/>
        </w:trPr>
        <w:tc>
          <w:tcPr>
            <w:tcW w:w="1790" w:type="dxa"/>
            <w:tcBorders>
              <w:right w:val="single" w:sz="4" w:space="0" w:color="auto"/>
            </w:tcBorders>
            <w:shd w:val="clear" w:color="auto" w:fill="auto"/>
            <w:noWrap/>
            <w:hideMark/>
          </w:tcPr>
          <w:p w14:paraId="12280BD1" w14:textId="120069D2" w:rsidR="00D41AB9" w:rsidRPr="00D41AB9" w:rsidRDefault="00D41AB9" w:rsidP="00D41AB9">
            <w:pPr>
              <w:jc w:val="left"/>
              <w:rPr>
                <w:rFonts w:eastAsia="Times New Roman"/>
                <w:b/>
                <w:color w:val="000000"/>
                <w:sz w:val="18"/>
                <w:szCs w:val="18"/>
                <w:lang w:eastAsia="de-CH"/>
              </w:rPr>
            </w:pPr>
            <w:r w:rsidRPr="00D41AB9">
              <w:rPr>
                <w:b/>
              </w:rPr>
              <w:t>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55A0CF2"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AAF665A" w14:textId="514DDB57"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5F63449" w14:textId="047E192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4080BA" w14:textId="7C55F96E"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2973FDB" w14:textId="36529550"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7977B1" w14:textId="6CB74BC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21F1B7EA" w14:textId="4FA2B94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129542A" w14:textId="2DB6BFB4"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8EA607" w14:textId="30E5B80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0841B0F" w14:textId="6199583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70ED0FC" w14:textId="6E2B20C0"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7438C6" w14:textId="6140A898"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BB2ECFA" w14:textId="3538E201"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3A2623" w14:textId="4193829C"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D5D52C" w14:textId="379CCF30"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5FC542" w14:textId="4A26E4A6"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2AF929D6" w14:textId="77777777" w:rsidTr="001F4615">
        <w:trPr>
          <w:trHeight w:val="302"/>
        </w:trPr>
        <w:tc>
          <w:tcPr>
            <w:tcW w:w="1790" w:type="dxa"/>
            <w:tcBorders>
              <w:right w:val="single" w:sz="4" w:space="0" w:color="auto"/>
            </w:tcBorders>
            <w:shd w:val="clear" w:color="auto" w:fill="auto"/>
            <w:noWrap/>
            <w:hideMark/>
          </w:tcPr>
          <w:p w14:paraId="775AFD67"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8B85CE3" w14:textId="1A09AC98"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3D07610" w14:textId="25983261" w:rsidR="00D41AB9" w:rsidRPr="00D41AB9" w:rsidRDefault="00D41AB9" w:rsidP="00D41AB9">
            <w:pPr>
              <w:rPr>
                <w:rFonts w:eastAsia="Times New Roman"/>
                <w:color w:val="000000"/>
                <w:sz w:val="18"/>
                <w:szCs w:val="18"/>
                <w:lang w:eastAsia="de-CH"/>
              </w:rPr>
            </w:pPr>
            <w:r w:rsidRPr="0088516F">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F4E188E" w14:textId="327D4B14"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10EA22" w14:textId="608E9A98" w:rsidR="00D41AB9" w:rsidRPr="00D41AB9" w:rsidRDefault="00D41AB9" w:rsidP="00D41AB9">
            <w:pPr>
              <w:rPr>
                <w:rFonts w:eastAsia="Times New Roman"/>
                <w:color w:val="000000"/>
                <w:sz w:val="18"/>
                <w:szCs w:val="18"/>
                <w:lang w:eastAsia="de-CH"/>
              </w:rPr>
            </w:pPr>
            <w:r w:rsidRPr="0088516F">
              <w:t>0.02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DF2FF95" w14:textId="4343E1EF"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43B9E4" w14:textId="015917DB" w:rsidR="00D41AB9" w:rsidRPr="00D41AB9" w:rsidRDefault="00D41AB9" w:rsidP="00D41AB9">
            <w:pPr>
              <w:rPr>
                <w:rFonts w:eastAsia="Times New Roman"/>
                <w:color w:val="000000"/>
                <w:sz w:val="18"/>
                <w:szCs w:val="18"/>
                <w:lang w:eastAsia="de-CH"/>
              </w:rPr>
            </w:pPr>
            <w:r w:rsidRPr="0088516F">
              <w:t>0.00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73F3399" w14:textId="3B3D9FB1"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EAB5144" w14:textId="730EB1A0" w:rsidR="00D41AB9" w:rsidRPr="00D41AB9" w:rsidRDefault="00D41AB9" w:rsidP="00D41AB9">
            <w:pPr>
              <w:rPr>
                <w:rFonts w:eastAsia="Times New Roman"/>
                <w:color w:val="000000"/>
                <w:sz w:val="18"/>
                <w:szCs w:val="18"/>
                <w:lang w:eastAsia="de-CH"/>
              </w:rPr>
            </w:pPr>
            <w:r w:rsidRPr="0088516F">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D5991FD" w14:textId="3410A54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429385" w14:textId="4F618008" w:rsidR="00D41AB9" w:rsidRPr="00D41AB9" w:rsidRDefault="00D41AB9" w:rsidP="00D41AB9">
            <w:pPr>
              <w:rPr>
                <w:rFonts w:eastAsia="Times New Roman"/>
                <w:color w:val="000000"/>
                <w:sz w:val="18"/>
                <w:szCs w:val="18"/>
                <w:lang w:eastAsia="de-CH"/>
              </w:rPr>
            </w:pPr>
            <w:r w:rsidRPr="0088516F">
              <w:t>0.03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5220B7E" w14:textId="528C9EE8"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1FA0C2" w14:textId="0ECBF75A" w:rsidR="00D41AB9" w:rsidRPr="00D41AB9" w:rsidRDefault="00D41AB9" w:rsidP="00D41AB9">
            <w:pPr>
              <w:rPr>
                <w:rFonts w:eastAsia="Times New Roman"/>
                <w:color w:val="000000"/>
                <w:sz w:val="18"/>
                <w:szCs w:val="18"/>
                <w:lang w:eastAsia="de-CH"/>
              </w:rPr>
            </w:pPr>
            <w:r w:rsidRPr="0088516F">
              <w:t>0.01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6673753" w14:textId="54F7347B"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C246F1" w14:textId="1EFD1318" w:rsidR="00D41AB9" w:rsidRPr="00D41AB9" w:rsidRDefault="00D41AB9" w:rsidP="00D41AB9">
            <w:pPr>
              <w:rPr>
                <w:rFonts w:eastAsia="Times New Roman"/>
                <w:color w:val="000000"/>
                <w:sz w:val="18"/>
                <w:szCs w:val="18"/>
                <w:lang w:eastAsia="de-CH"/>
              </w:rPr>
            </w:pPr>
            <w:r w:rsidRPr="0088516F">
              <w:t>0.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285296" w14:textId="35CEC225"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F4FF76" w14:textId="4D352BC3" w:rsidR="00D41AB9" w:rsidRPr="00D41AB9" w:rsidRDefault="00D41AB9" w:rsidP="00D41AB9">
            <w:pPr>
              <w:rPr>
                <w:rFonts w:eastAsia="Times New Roman"/>
                <w:color w:val="000000"/>
                <w:sz w:val="18"/>
                <w:szCs w:val="18"/>
                <w:lang w:eastAsia="de-CH"/>
              </w:rPr>
            </w:pPr>
            <w:r w:rsidRPr="0088516F">
              <w:t>0.005</w:t>
            </w:r>
          </w:p>
        </w:tc>
      </w:tr>
      <w:tr w:rsidR="00D41AB9" w:rsidRPr="00D41AB9" w14:paraId="0B166A6B" w14:textId="77777777" w:rsidTr="001F4615">
        <w:trPr>
          <w:trHeight w:val="302"/>
        </w:trPr>
        <w:tc>
          <w:tcPr>
            <w:tcW w:w="1790" w:type="dxa"/>
            <w:tcBorders>
              <w:right w:val="single" w:sz="4" w:space="0" w:color="auto"/>
            </w:tcBorders>
            <w:shd w:val="clear" w:color="auto" w:fill="auto"/>
            <w:noWrap/>
            <w:hideMark/>
          </w:tcPr>
          <w:p w14:paraId="33C6B3A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8E727B8" w14:textId="2B0C83BB"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6EBA912" w14:textId="4F936804" w:rsidR="00D41AB9" w:rsidRPr="00D41AB9" w:rsidRDefault="00D41AB9" w:rsidP="00D41AB9">
            <w:pPr>
              <w:rPr>
                <w:rFonts w:eastAsia="Times New Roman"/>
                <w:color w:val="000000"/>
                <w:sz w:val="18"/>
                <w:szCs w:val="18"/>
                <w:lang w:eastAsia="de-CH"/>
              </w:rPr>
            </w:pPr>
            <w:r w:rsidRPr="0088516F">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9C1C83F" w14:textId="564C2A00"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2BCEE9" w14:textId="2C6C3B4B" w:rsidR="00D41AB9" w:rsidRPr="00D41AB9" w:rsidRDefault="00D41AB9" w:rsidP="00D41AB9">
            <w:pPr>
              <w:rPr>
                <w:rFonts w:eastAsia="Times New Roman"/>
                <w:color w:val="000000"/>
                <w:sz w:val="18"/>
                <w:szCs w:val="18"/>
                <w:lang w:eastAsia="de-CH"/>
              </w:rPr>
            </w:pPr>
            <w:r w:rsidRPr="0088516F">
              <w:t>0.03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DAD990F" w14:textId="50DE2D08"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D5BB2D" w14:textId="1C0135B8" w:rsidR="00D41AB9" w:rsidRPr="00D41AB9" w:rsidRDefault="00D41AB9" w:rsidP="00D41AB9">
            <w:pPr>
              <w:rPr>
                <w:rFonts w:eastAsia="Times New Roman"/>
                <w:color w:val="000000"/>
                <w:sz w:val="18"/>
                <w:szCs w:val="18"/>
                <w:lang w:eastAsia="de-CH"/>
              </w:rPr>
            </w:pPr>
            <w:r w:rsidRPr="0088516F">
              <w:t>0.02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D7A884F" w14:textId="61099140" w:rsidR="00D41AB9" w:rsidRPr="00D41AB9" w:rsidRDefault="00D41AB9" w:rsidP="00D41AB9">
            <w:pPr>
              <w:rPr>
                <w:rFonts w:eastAsia="Times New Roman"/>
                <w:color w:val="000000"/>
                <w:sz w:val="18"/>
                <w:szCs w:val="18"/>
                <w:lang w:eastAsia="de-CH"/>
              </w:rPr>
            </w:pPr>
            <w:r w:rsidRPr="0088516F">
              <w:t>0.1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0CC2C2C" w14:textId="38B51133" w:rsidR="00D41AB9" w:rsidRPr="00D41AB9" w:rsidRDefault="00D41AB9" w:rsidP="00D41AB9">
            <w:pPr>
              <w:rPr>
                <w:rFonts w:eastAsia="Times New Roman"/>
                <w:color w:val="000000"/>
                <w:sz w:val="18"/>
                <w:szCs w:val="18"/>
                <w:lang w:eastAsia="de-CH"/>
              </w:rPr>
            </w:pPr>
            <w:r w:rsidRPr="0088516F">
              <w:t>0.01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3C75600" w14:textId="5B4EF0FB"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13AF274" w14:textId="0242E257" w:rsidR="00D41AB9" w:rsidRPr="00D41AB9" w:rsidRDefault="00D41AB9" w:rsidP="00D41AB9">
            <w:pPr>
              <w:rPr>
                <w:rFonts w:eastAsia="Times New Roman"/>
                <w:color w:val="000000"/>
                <w:sz w:val="18"/>
                <w:szCs w:val="18"/>
                <w:lang w:eastAsia="de-CH"/>
              </w:rPr>
            </w:pPr>
            <w:r w:rsidRPr="0088516F">
              <w:t>0.05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D740550" w14:textId="08512F47"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FC983F" w14:textId="6FEA21E3" w:rsidR="00D41AB9" w:rsidRPr="00D41AB9" w:rsidRDefault="00D41AB9" w:rsidP="00D41AB9">
            <w:pPr>
              <w:rPr>
                <w:rFonts w:eastAsia="Times New Roman"/>
                <w:color w:val="000000"/>
                <w:sz w:val="18"/>
                <w:szCs w:val="18"/>
                <w:lang w:eastAsia="de-CH"/>
              </w:rPr>
            </w:pPr>
            <w:r w:rsidRPr="0088516F">
              <w:t>0.056</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369559F" w14:textId="498322CD"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B067919" w14:textId="5A1E0E69" w:rsidR="00D41AB9" w:rsidRPr="00D41AB9" w:rsidRDefault="00D41AB9" w:rsidP="00D41AB9">
            <w:pPr>
              <w:rPr>
                <w:rFonts w:eastAsia="Times New Roman"/>
                <w:color w:val="000000"/>
                <w:sz w:val="18"/>
                <w:szCs w:val="18"/>
                <w:lang w:eastAsia="de-CH"/>
              </w:rPr>
            </w:pPr>
            <w:r w:rsidRPr="0088516F">
              <w:t>0.0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6080BB" w14:textId="194AF592"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377F2B" w14:textId="196EB795" w:rsidR="00D41AB9" w:rsidRPr="00D41AB9" w:rsidRDefault="00D41AB9" w:rsidP="00D41AB9">
            <w:pPr>
              <w:rPr>
                <w:rFonts w:eastAsia="Times New Roman"/>
                <w:color w:val="000000"/>
                <w:sz w:val="18"/>
                <w:szCs w:val="18"/>
                <w:lang w:eastAsia="de-CH"/>
              </w:rPr>
            </w:pPr>
            <w:r w:rsidRPr="0088516F">
              <w:t>0.029</w:t>
            </w:r>
          </w:p>
        </w:tc>
      </w:tr>
      <w:tr w:rsidR="00D41AB9" w:rsidRPr="00D41AB9" w14:paraId="48866392" w14:textId="77777777" w:rsidTr="001F4615">
        <w:trPr>
          <w:trHeight w:val="317"/>
        </w:trPr>
        <w:tc>
          <w:tcPr>
            <w:tcW w:w="1790" w:type="dxa"/>
            <w:tcBorders>
              <w:right w:val="single" w:sz="4" w:space="0" w:color="auto"/>
            </w:tcBorders>
            <w:shd w:val="clear" w:color="auto" w:fill="auto"/>
            <w:noWrap/>
            <w:hideMark/>
          </w:tcPr>
          <w:p w14:paraId="75FD3D8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2E0F6E" w14:textId="673E0DFF"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512A907" w14:textId="2717740F" w:rsidR="00D41AB9" w:rsidRPr="00D41AB9" w:rsidRDefault="00D41AB9" w:rsidP="00D41AB9">
            <w:pPr>
              <w:rPr>
                <w:rFonts w:eastAsia="Times New Roman"/>
                <w:color w:val="000000"/>
                <w:sz w:val="18"/>
                <w:szCs w:val="18"/>
                <w:lang w:eastAsia="de-CH"/>
              </w:rPr>
            </w:pPr>
            <w:r w:rsidRPr="0088516F">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7EB68FA" w14:textId="37757E4D"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272D57" w14:textId="5DE5D7E3" w:rsidR="00D41AB9" w:rsidRPr="00D41AB9" w:rsidRDefault="00D41AB9" w:rsidP="00D41AB9">
            <w:pPr>
              <w:rPr>
                <w:rFonts w:eastAsia="Times New Roman"/>
                <w:color w:val="000000"/>
                <w:sz w:val="18"/>
                <w:szCs w:val="18"/>
                <w:lang w:eastAsia="de-CH"/>
              </w:rPr>
            </w:pPr>
            <w:r w:rsidRPr="0088516F">
              <w:t>0.01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303395F" w14:textId="44889CE2"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BCD863" w14:textId="7A6B5314" w:rsidR="00D41AB9" w:rsidRPr="00D41AB9" w:rsidRDefault="00D41AB9" w:rsidP="00D41AB9">
            <w:pPr>
              <w:rPr>
                <w:rFonts w:eastAsia="Times New Roman"/>
                <w:color w:val="000000"/>
                <w:sz w:val="18"/>
                <w:szCs w:val="18"/>
                <w:lang w:eastAsia="de-CH"/>
              </w:rPr>
            </w:pPr>
            <w:r w:rsidRPr="0088516F">
              <w:t>0.02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0C636F1" w14:textId="17D7D565" w:rsidR="00D41AB9" w:rsidRPr="00D41AB9" w:rsidRDefault="00D41AB9" w:rsidP="00D41AB9">
            <w:pPr>
              <w:rPr>
                <w:rFonts w:eastAsia="Times New Roman"/>
                <w:color w:val="000000"/>
                <w:sz w:val="18"/>
                <w:szCs w:val="18"/>
                <w:lang w:eastAsia="de-CH"/>
              </w:rPr>
            </w:pPr>
            <w:r w:rsidRPr="0088516F">
              <w:t>0.1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F368162" w14:textId="12FBA62B" w:rsidR="00D41AB9" w:rsidRPr="00D41AB9" w:rsidRDefault="00D41AB9" w:rsidP="00D41AB9">
            <w:pPr>
              <w:rPr>
                <w:rFonts w:eastAsia="Times New Roman"/>
                <w:color w:val="000000"/>
                <w:sz w:val="18"/>
                <w:szCs w:val="18"/>
                <w:lang w:eastAsia="de-CH"/>
              </w:rPr>
            </w:pPr>
            <w:r w:rsidRPr="0088516F">
              <w:t>0.01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90E7188" w14:textId="54B48B99" w:rsidR="00D41AB9" w:rsidRPr="00D41AB9" w:rsidRDefault="00D41AB9" w:rsidP="00D41AB9">
            <w:pPr>
              <w:rPr>
                <w:rFonts w:eastAsia="Times New Roman"/>
                <w:color w:val="000000"/>
                <w:sz w:val="18"/>
                <w:szCs w:val="18"/>
                <w:lang w:eastAsia="de-CH"/>
              </w:rPr>
            </w:pPr>
            <w:r w:rsidRPr="0088516F">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A263B96" w14:textId="47657626" w:rsidR="00D41AB9" w:rsidRPr="00D41AB9" w:rsidRDefault="00D41AB9" w:rsidP="00D41AB9">
            <w:pPr>
              <w:rPr>
                <w:rFonts w:eastAsia="Times New Roman"/>
                <w:color w:val="000000"/>
                <w:sz w:val="18"/>
                <w:szCs w:val="18"/>
                <w:lang w:eastAsia="de-CH"/>
              </w:rPr>
            </w:pPr>
            <w:r w:rsidRPr="0088516F">
              <w:t>0.0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7C8A06B" w14:textId="3251705B" w:rsidR="00D41AB9" w:rsidRPr="00D41AB9" w:rsidRDefault="00D41AB9" w:rsidP="00D41AB9">
            <w:pPr>
              <w:rPr>
                <w:rFonts w:eastAsia="Times New Roman"/>
                <w:color w:val="000000"/>
                <w:sz w:val="18"/>
                <w:szCs w:val="18"/>
                <w:lang w:eastAsia="de-CH"/>
              </w:rPr>
            </w:pPr>
            <w:r w:rsidRPr="0088516F">
              <w:t>0.1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BEE1D2" w14:textId="1289D43B" w:rsidR="00D41AB9" w:rsidRPr="00D41AB9" w:rsidRDefault="00D41AB9" w:rsidP="00D41AB9">
            <w:pPr>
              <w:rPr>
                <w:rFonts w:eastAsia="Times New Roman"/>
                <w:color w:val="000000"/>
                <w:sz w:val="18"/>
                <w:szCs w:val="18"/>
                <w:lang w:eastAsia="de-CH"/>
              </w:rPr>
            </w:pPr>
            <w:r w:rsidRPr="0088516F">
              <w:t>0.03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3E9EA90" w14:textId="22D53451"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D875C6" w14:textId="3024BD32" w:rsidR="00D41AB9" w:rsidRPr="00D41AB9" w:rsidRDefault="00D41AB9" w:rsidP="00D41AB9">
            <w:pPr>
              <w:rPr>
                <w:rFonts w:eastAsia="Times New Roman"/>
                <w:color w:val="000000"/>
                <w:sz w:val="18"/>
                <w:szCs w:val="18"/>
                <w:lang w:eastAsia="de-CH"/>
              </w:rPr>
            </w:pPr>
            <w:r w:rsidRPr="0088516F">
              <w:t>0.04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E2AF024" w14:textId="62110101"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4B6C4B" w14:textId="2BD583AE" w:rsidR="00D41AB9" w:rsidRPr="00D41AB9" w:rsidRDefault="00D41AB9" w:rsidP="00D41AB9">
            <w:pPr>
              <w:rPr>
                <w:rFonts w:eastAsia="Times New Roman"/>
                <w:color w:val="000000"/>
                <w:sz w:val="18"/>
                <w:szCs w:val="18"/>
                <w:lang w:eastAsia="de-CH"/>
              </w:rPr>
            </w:pPr>
            <w:r w:rsidRPr="0088516F">
              <w:t>0.039</w:t>
            </w:r>
          </w:p>
        </w:tc>
      </w:tr>
      <w:tr w:rsidR="00D41AB9" w:rsidRPr="00D41AB9" w14:paraId="32410979" w14:textId="77777777" w:rsidTr="001F4615">
        <w:trPr>
          <w:trHeight w:val="302"/>
        </w:trPr>
        <w:tc>
          <w:tcPr>
            <w:tcW w:w="1790" w:type="dxa"/>
            <w:tcBorders>
              <w:right w:val="single" w:sz="4" w:space="0" w:color="auto"/>
            </w:tcBorders>
            <w:shd w:val="clear" w:color="auto" w:fill="auto"/>
            <w:noWrap/>
            <w:hideMark/>
          </w:tcPr>
          <w:p w14:paraId="66A6A836" w14:textId="07D5C2BF"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90071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A6CF7A4" w14:textId="4E04E7A2"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16512D7" w14:textId="33A5D88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087C9" w14:textId="00B1FBA1"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CB62760" w14:textId="246AA0FE"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1635E" w14:textId="3A8B731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D1DF0A7" w14:textId="69997B6B"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A618E6" w14:textId="3F5FC3D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F160E6A" w14:textId="72AC27D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C33D0B2" w14:textId="041527CB"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ADA34DA" w14:textId="4BBD5E8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2A5029" w14:textId="2B0DE68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251FAE1" w14:textId="714E44D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12563E" w14:textId="4EC22E28"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834D74" w14:textId="44BF9E08"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83F5F89" w14:textId="5ADCA745"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6D81F1B9" w14:textId="77777777" w:rsidTr="001F4615">
        <w:trPr>
          <w:trHeight w:val="302"/>
        </w:trPr>
        <w:tc>
          <w:tcPr>
            <w:tcW w:w="1790" w:type="dxa"/>
            <w:tcBorders>
              <w:right w:val="single" w:sz="4" w:space="0" w:color="auto"/>
            </w:tcBorders>
            <w:shd w:val="clear" w:color="auto" w:fill="auto"/>
            <w:noWrap/>
            <w:hideMark/>
          </w:tcPr>
          <w:p w14:paraId="041546CB"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F49996F" w14:textId="3E73A05B"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590204D" w14:textId="25C07084" w:rsidR="00D41AB9" w:rsidRPr="00D41AB9" w:rsidRDefault="00D41AB9" w:rsidP="00D41AB9">
            <w:pPr>
              <w:rPr>
                <w:rFonts w:eastAsia="Times New Roman"/>
                <w:color w:val="000000"/>
                <w:sz w:val="18"/>
                <w:szCs w:val="18"/>
                <w:lang w:eastAsia="de-CH"/>
              </w:rPr>
            </w:pPr>
            <w:r w:rsidRPr="0088516F">
              <w:t>0.06</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533EFCF" w14:textId="12B9C12F" w:rsidR="00D41AB9" w:rsidRPr="00D41AB9" w:rsidRDefault="00D41AB9" w:rsidP="00D41AB9">
            <w:pPr>
              <w:rPr>
                <w:rFonts w:eastAsia="Times New Roman"/>
                <w:color w:val="000000"/>
                <w:sz w:val="18"/>
                <w:szCs w:val="18"/>
                <w:lang w:eastAsia="de-CH"/>
              </w:rPr>
            </w:pPr>
            <w:r w:rsidRPr="0088516F">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8396C4" w14:textId="353C48E1" w:rsidR="00D41AB9" w:rsidRPr="00D41AB9" w:rsidRDefault="00D41AB9" w:rsidP="00D41AB9">
            <w:pPr>
              <w:rPr>
                <w:rFonts w:eastAsia="Times New Roman"/>
                <w:color w:val="000000"/>
                <w:sz w:val="18"/>
                <w:szCs w:val="18"/>
                <w:lang w:eastAsia="de-CH"/>
              </w:rPr>
            </w:pPr>
            <w:r w:rsidRPr="0088516F">
              <w:t>0.04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73BAA61" w14:textId="68D9C267"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042887" w14:textId="7FCAA597"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5937BFD" w14:textId="4B383933" w:rsidR="00D41AB9" w:rsidRPr="00D41AB9" w:rsidRDefault="00D41AB9" w:rsidP="00D41AB9">
            <w:pPr>
              <w:rPr>
                <w:rFonts w:eastAsia="Times New Roman"/>
                <w:color w:val="000000"/>
                <w:sz w:val="18"/>
                <w:szCs w:val="18"/>
                <w:lang w:eastAsia="de-CH"/>
              </w:rPr>
            </w:pPr>
            <w:r w:rsidRPr="0088516F">
              <w:t>0.1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608748C" w14:textId="150188BF" w:rsidR="00D41AB9" w:rsidRPr="00D41AB9" w:rsidRDefault="00D41AB9" w:rsidP="00D41AB9">
            <w:pPr>
              <w:rPr>
                <w:rFonts w:eastAsia="Times New Roman"/>
                <w:color w:val="000000"/>
                <w:sz w:val="18"/>
                <w:szCs w:val="18"/>
                <w:lang w:eastAsia="de-CH"/>
              </w:rPr>
            </w:pPr>
            <w:r w:rsidRPr="0088516F">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D6BFE51" w14:textId="329F65F8" w:rsidR="00D41AB9" w:rsidRPr="00D41AB9" w:rsidRDefault="00D41AB9" w:rsidP="00D41AB9">
            <w:pPr>
              <w:rPr>
                <w:rFonts w:eastAsia="Times New Roman"/>
                <w:color w:val="000000"/>
                <w:sz w:val="18"/>
                <w:szCs w:val="18"/>
                <w:lang w:eastAsia="de-CH"/>
              </w:rPr>
            </w:pPr>
            <w:r w:rsidRPr="0088516F">
              <w:t>0.1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3085300" w14:textId="2C9CB381" w:rsidR="00D41AB9" w:rsidRPr="00D41AB9" w:rsidRDefault="00D41AB9" w:rsidP="00D41AB9">
            <w:pPr>
              <w:rPr>
                <w:rFonts w:eastAsia="Times New Roman"/>
                <w:color w:val="000000"/>
                <w:sz w:val="18"/>
                <w:szCs w:val="18"/>
                <w:lang w:eastAsia="de-CH"/>
              </w:rPr>
            </w:pPr>
            <w:r w:rsidRPr="0088516F">
              <w:t>0.04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164FE38" w14:textId="7D3E75B4"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796E4F" w14:textId="229D06E7" w:rsidR="00D41AB9" w:rsidRPr="00D41AB9" w:rsidRDefault="00D41AB9" w:rsidP="00D41AB9">
            <w:pPr>
              <w:rPr>
                <w:rFonts w:eastAsia="Times New Roman"/>
                <w:color w:val="000000"/>
                <w:sz w:val="18"/>
                <w:szCs w:val="18"/>
                <w:lang w:eastAsia="de-CH"/>
              </w:rPr>
            </w:pPr>
            <w:r w:rsidRPr="0088516F">
              <w:t>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F897682" w14:textId="182F1EA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9440B5" w14:textId="4D7E572C" w:rsidR="00D41AB9" w:rsidRPr="00D41AB9" w:rsidRDefault="00D41AB9" w:rsidP="00D41AB9">
            <w:pPr>
              <w:rPr>
                <w:rFonts w:eastAsia="Times New Roman"/>
                <w:color w:val="000000"/>
                <w:sz w:val="18"/>
                <w:szCs w:val="18"/>
                <w:lang w:eastAsia="de-CH"/>
              </w:rPr>
            </w:pPr>
            <w:r w:rsidRPr="0088516F">
              <w:t>0.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D830D62" w14:textId="5B644CD7"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A55A32" w14:textId="2F5929EA" w:rsidR="00D41AB9" w:rsidRPr="00D41AB9" w:rsidRDefault="00D41AB9" w:rsidP="00D41AB9">
            <w:pPr>
              <w:rPr>
                <w:rFonts w:eastAsia="Times New Roman"/>
                <w:color w:val="000000"/>
                <w:sz w:val="18"/>
                <w:szCs w:val="18"/>
                <w:lang w:eastAsia="de-CH"/>
              </w:rPr>
            </w:pPr>
            <w:r w:rsidRPr="0088516F">
              <w:t>0.017</w:t>
            </w:r>
          </w:p>
        </w:tc>
      </w:tr>
      <w:tr w:rsidR="00D41AB9" w:rsidRPr="00D41AB9" w14:paraId="7587EC83" w14:textId="77777777" w:rsidTr="001F4615">
        <w:trPr>
          <w:trHeight w:val="302"/>
        </w:trPr>
        <w:tc>
          <w:tcPr>
            <w:tcW w:w="1790" w:type="dxa"/>
            <w:tcBorders>
              <w:right w:val="single" w:sz="4" w:space="0" w:color="auto"/>
            </w:tcBorders>
            <w:shd w:val="clear" w:color="auto" w:fill="auto"/>
            <w:noWrap/>
            <w:hideMark/>
          </w:tcPr>
          <w:p w14:paraId="2D2343F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CF2203C" w14:textId="2E3BB927"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FCB73AA" w14:textId="22A8EA4E" w:rsidR="00D41AB9" w:rsidRPr="00D41AB9" w:rsidRDefault="00D41AB9" w:rsidP="00D41AB9">
            <w:pPr>
              <w:rPr>
                <w:rFonts w:eastAsia="Times New Roman"/>
                <w:color w:val="000000"/>
                <w:sz w:val="18"/>
                <w:szCs w:val="18"/>
                <w:lang w:eastAsia="de-CH"/>
              </w:rPr>
            </w:pPr>
            <w:r w:rsidRPr="0088516F">
              <w:t>0.1</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B2120BE" w14:textId="175D1D39" w:rsidR="00D41AB9" w:rsidRPr="00D41AB9" w:rsidRDefault="00D41AB9" w:rsidP="00D41AB9">
            <w:pPr>
              <w:rPr>
                <w:rFonts w:eastAsia="Times New Roman"/>
                <w:color w:val="000000"/>
                <w:sz w:val="18"/>
                <w:szCs w:val="18"/>
                <w:lang w:eastAsia="de-CH"/>
              </w:rPr>
            </w:pPr>
            <w:r w:rsidRPr="0088516F">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F1E6A7" w14:textId="54197583" w:rsidR="00D41AB9" w:rsidRPr="00D41AB9" w:rsidRDefault="00D41AB9" w:rsidP="00D41AB9">
            <w:pPr>
              <w:rPr>
                <w:rFonts w:eastAsia="Times New Roman"/>
                <w:color w:val="000000"/>
                <w:sz w:val="18"/>
                <w:szCs w:val="18"/>
                <w:lang w:eastAsia="de-CH"/>
              </w:rPr>
            </w:pPr>
            <w:r w:rsidRPr="0088516F">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B2A4F09" w14:textId="65A1041B" w:rsidR="00D41AB9" w:rsidRPr="00D41AB9" w:rsidRDefault="00D41AB9" w:rsidP="00D41AB9">
            <w:pPr>
              <w:rPr>
                <w:rFonts w:eastAsia="Times New Roman"/>
                <w:color w:val="000000"/>
                <w:sz w:val="18"/>
                <w:szCs w:val="18"/>
                <w:lang w:eastAsia="de-CH"/>
              </w:rPr>
            </w:pPr>
            <w:r w:rsidRPr="0088516F">
              <w:t>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26F937" w14:textId="1DA09933" w:rsidR="00D41AB9" w:rsidRPr="00D41AB9" w:rsidRDefault="00D41AB9" w:rsidP="00D41AB9">
            <w:pPr>
              <w:rPr>
                <w:rFonts w:eastAsia="Times New Roman"/>
                <w:color w:val="000000"/>
                <w:sz w:val="18"/>
                <w:szCs w:val="18"/>
                <w:lang w:eastAsia="de-CH"/>
              </w:rPr>
            </w:pPr>
            <w:r w:rsidRPr="0088516F">
              <w:t>0.045</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F3390DE" w14:textId="7154939E" w:rsidR="00D41AB9" w:rsidRPr="00D41AB9" w:rsidRDefault="00D41AB9" w:rsidP="00D41AB9">
            <w:pPr>
              <w:rPr>
                <w:rFonts w:eastAsia="Times New Roman"/>
                <w:color w:val="000000"/>
                <w:sz w:val="18"/>
                <w:szCs w:val="18"/>
                <w:lang w:eastAsia="de-CH"/>
              </w:rPr>
            </w:pPr>
            <w:r w:rsidRPr="0088516F">
              <w:t>0.1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8495EFA" w14:textId="02DC60A5" w:rsidR="00D41AB9" w:rsidRPr="00D41AB9" w:rsidRDefault="00D41AB9" w:rsidP="00D41AB9">
            <w:pPr>
              <w:rPr>
                <w:rFonts w:eastAsia="Times New Roman"/>
                <w:color w:val="000000"/>
                <w:sz w:val="18"/>
                <w:szCs w:val="18"/>
                <w:lang w:eastAsia="de-CH"/>
              </w:rPr>
            </w:pPr>
            <w:r w:rsidRPr="0088516F">
              <w:t>0.03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CD7DDA" w14:textId="15C84AB3" w:rsidR="00D41AB9" w:rsidRPr="00D41AB9" w:rsidRDefault="00D41AB9" w:rsidP="00D41AB9">
            <w:pPr>
              <w:rPr>
                <w:rFonts w:eastAsia="Times New Roman"/>
                <w:color w:val="000000"/>
                <w:sz w:val="18"/>
                <w:szCs w:val="18"/>
                <w:lang w:eastAsia="de-CH"/>
              </w:rPr>
            </w:pPr>
            <w:r w:rsidRPr="0088516F">
              <w:t>0.1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361F6A6" w14:textId="0435BAB2" w:rsidR="00D41AB9" w:rsidRPr="00D41AB9" w:rsidRDefault="00D41AB9" w:rsidP="00D41AB9">
            <w:pPr>
              <w:rPr>
                <w:rFonts w:eastAsia="Times New Roman"/>
                <w:color w:val="000000"/>
                <w:sz w:val="18"/>
                <w:szCs w:val="18"/>
                <w:lang w:eastAsia="de-CH"/>
              </w:rPr>
            </w:pPr>
            <w:r w:rsidRPr="0088516F">
              <w:t>0.01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403239" w14:textId="0F9F9B10"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D36830" w14:textId="6D8ADF39" w:rsidR="00D41AB9" w:rsidRPr="00D41AB9" w:rsidRDefault="00D41AB9" w:rsidP="00D41AB9">
            <w:pPr>
              <w:rPr>
                <w:rFonts w:eastAsia="Times New Roman"/>
                <w:color w:val="000000"/>
                <w:sz w:val="18"/>
                <w:szCs w:val="18"/>
                <w:lang w:eastAsia="de-CH"/>
              </w:rPr>
            </w:pPr>
            <w:r w:rsidRPr="0088516F">
              <w:t>0.07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50A4C0" w14:textId="0BD5104B"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6CD0CC7" w14:textId="0A8848DF" w:rsidR="00D41AB9" w:rsidRPr="00D41AB9" w:rsidRDefault="00D41AB9" w:rsidP="00D41AB9">
            <w:pPr>
              <w:rPr>
                <w:rFonts w:eastAsia="Times New Roman"/>
                <w:color w:val="000000"/>
                <w:sz w:val="18"/>
                <w:szCs w:val="18"/>
                <w:lang w:eastAsia="de-CH"/>
              </w:rPr>
            </w:pPr>
            <w:r w:rsidRPr="0088516F">
              <w:t>0.04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6FFC85" w14:textId="6BF8EC8A" w:rsidR="00D41AB9" w:rsidRPr="00D41AB9" w:rsidRDefault="00D41AB9" w:rsidP="00D41AB9">
            <w:pPr>
              <w:rPr>
                <w:rFonts w:eastAsia="Times New Roman"/>
                <w:color w:val="000000"/>
                <w:sz w:val="18"/>
                <w:szCs w:val="18"/>
                <w:lang w:eastAsia="de-CH"/>
              </w:rPr>
            </w:pPr>
            <w:r w:rsidRPr="0088516F">
              <w:t>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374612" w14:textId="13E8F8D2" w:rsidR="00D41AB9" w:rsidRPr="00D41AB9" w:rsidRDefault="00D41AB9" w:rsidP="00D41AB9">
            <w:pPr>
              <w:rPr>
                <w:rFonts w:eastAsia="Times New Roman"/>
                <w:color w:val="000000"/>
                <w:sz w:val="18"/>
                <w:szCs w:val="18"/>
                <w:lang w:eastAsia="de-CH"/>
              </w:rPr>
            </w:pPr>
            <w:r w:rsidRPr="0088516F">
              <w:t>0.033</w:t>
            </w:r>
          </w:p>
        </w:tc>
      </w:tr>
      <w:tr w:rsidR="00D41AB9" w:rsidRPr="00D41AB9" w14:paraId="1CF8E00F" w14:textId="77777777" w:rsidTr="001F4615">
        <w:trPr>
          <w:trHeight w:val="317"/>
        </w:trPr>
        <w:tc>
          <w:tcPr>
            <w:tcW w:w="1790" w:type="dxa"/>
            <w:tcBorders>
              <w:right w:val="single" w:sz="4" w:space="0" w:color="auto"/>
            </w:tcBorders>
            <w:shd w:val="clear" w:color="auto" w:fill="auto"/>
            <w:noWrap/>
            <w:hideMark/>
          </w:tcPr>
          <w:p w14:paraId="7A8964D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3EE3A57" w14:textId="33D68E24"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540D1ED" w14:textId="3016E6A7"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2C26564" w14:textId="56A6F40B" w:rsidR="00D41AB9" w:rsidRPr="00D41AB9" w:rsidRDefault="00D41AB9" w:rsidP="00D41AB9">
            <w:pPr>
              <w:rPr>
                <w:rFonts w:eastAsia="Times New Roman"/>
                <w:color w:val="000000"/>
                <w:sz w:val="18"/>
                <w:szCs w:val="18"/>
                <w:lang w:eastAsia="de-CH"/>
              </w:rPr>
            </w:pPr>
            <w:r w:rsidRPr="0088516F">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85D34" w14:textId="6C70A6D4" w:rsidR="00D41AB9" w:rsidRPr="00D41AB9" w:rsidRDefault="00D41AB9" w:rsidP="00D41AB9">
            <w:pPr>
              <w:rPr>
                <w:rFonts w:eastAsia="Times New Roman"/>
                <w:color w:val="000000"/>
                <w:sz w:val="18"/>
                <w:szCs w:val="18"/>
                <w:lang w:eastAsia="de-CH"/>
              </w:rPr>
            </w:pPr>
            <w:r w:rsidRPr="0088516F">
              <w:t>0.05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9DC96B8" w14:textId="44920B64"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8EE0F1" w14:textId="71989CFE" w:rsidR="00D41AB9" w:rsidRPr="00D41AB9" w:rsidRDefault="00D41AB9" w:rsidP="00D41AB9">
            <w:pPr>
              <w:rPr>
                <w:rFonts w:eastAsia="Times New Roman"/>
                <w:color w:val="000000"/>
                <w:sz w:val="18"/>
                <w:szCs w:val="18"/>
                <w:lang w:eastAsia="de-CH"/>
              </w:rPr>
            </w:pPr>
            <w:r w:rsidRPr="0088516F">
              <w:t>0.00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A585E10" w14:textId="4E3326DC"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B1D3D7D" w14:textId="4E16CA77" w:rsidR="00D41AB9" w:rsidRPr="00D41AB9" w:rsidRDefault="00D41AB9" w:rsidP="00D41AB9">
            <w:pPr>
              <w:rPr>
                <w:rFonts w:eastAsia="Times New Roman"/>
                <w:color w:val="000000"/>
                <w:sz w:val="18"/>
                <w:szCs w:val="18"/>
                <w:lang w:eastAsia="de-CH"/>
              </w:rPr>
            </w:pPr>
            <w:r w:rsidRPr="0088516F">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BCCCEA9" w14:textId="5B80995B" w:rsidR="00D41AB9" w:rsidRPr="00D41AB9" w:rsidRDefault="00D41AB9" w:rsidP="00D41AB9">
            <w:pPr>
              <w:rPr>
                <w:rFonts w:eastAsia="Times New Roman"/>
                <w:color w:val="000000"/>
                <w:sz w:val="18"/>
                <w:szCs w:val="18"/>
                <w:lang w:eastAsia="de-CH"/>
              </w:rPr>
            </w:pPr>
            <w:r w:rsidRPr="0088516F">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B20F2BF" w14:textId="567BE42D" w:rsidR="00D41AB9" w:rsidRPr="00D41AB9" w:rsidRDefault="00D41AB9" w:rsidP="00D41AB9">
            <w:pPr>
              <w:rPr>
                <w:rFonts w:eastAsia="Times New Roman"/>
                <w:color w:val="000000"/>
                <w:sz w:val="18"/>
                <w:szCs w:val="18"/>
                <w:lang w:eastAsia="de-CH"/>
              </w:rPr>
            </w:pPr>
            <w:r w:rsidRPr="0088516F">
              <w:t>0.04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A0D82EB" w14:textId="56C3636F"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646330" w14:textId="11B0E3EF" w:rsidR="00D41AB9" w:rsidRPr="00D41AB9" w:rsidRDefault="00D41AB9" w:rsidP="00D41AB9">
            <w:pPr>
              <w:rPr>
                <w:rFonts w:eastAsia="Times New Roman"/>
                <w:color w:val="000000"/>
                <w:sz w:val="18"/>
                <w:szCs w:val="18"/>
                <w:lang w:eastAsia="de-CH"/>
              </w:rPr>
            </w:pPr>
            <w:r w:rsidRPr="0088516F">
              <w:t>0.047</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D3DFEE7" w14:textId="07B84B6D" w:rsidR="00D41AB9" w:rsidRPr="00D41AB9" w:rsidRDefault="00D41AB9" w:rsidP="00D41AB9">
            <w:pPr>
              <w:rPr>
                <w:rFonts w:eastAsia="Times New Roman"/>
                <w:color w:val="000000"/>
                <w:sz w:val="18"/>
                <w:szCs w:val="18"/>
                <w:lang w:eastAsia="de-CH"/>
              </w:rPr>
            </w:pPr>
            <w:r w:rsidRPr="0088516F">
              <w:t>0.1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68D549" w14:textId="55E76AE3" w:rsidR="00D41AB9" w:rsidRPr="00D41AB9" w:rsidRDefault="00D41AB9" w:rsidP="00D41AB9">
            <w:pPr>
              <w:rPr>
                <w:rFonts w:eastAsia="Times New Roman"/>
                <w:color w:val="000000"/>
                <w:sz w:val="18"/>
                <w:szCs w:val="18"/>
                <w:lang w:eastAsia="de-CH"/>
              </w:rPr>
            </w:pPr>
            <w:r w:rsidRPr="0088516F">
              <w:t>0.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CB248B" w14:textId="531595DA" w:rsidR="00D41AB9" w:rsidRPr="00D41AB9" w:rsidRDefault="00D41AB9" w:rsidP="00D41AB9">
            <w:pPr>
              <w:rPr>
                <w:rFonts w:eastAsia="Times New Roman"/>
                <w:color w:val="000000"/>
                <w:sz w:val="18"/>
                <w:szCs w:val="18"/>
                <w:lang w:eastAsia="de-CH"/>
              </w:rPr>
            </w:pPr>
            <w:r w:rsidRPr="0088516F">
              <w:t>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45A5DD" w14:textId="11A78030" w:rsidR="00D41AB9" w:rsidRPr="00D41AB9" w:rsidRDefault="00D41AB9" w:rsidP="00D41AB9">
            <w:pPr>
              <w:rPr>
                <w:rFonts w:eastAsia="Times New Roman"/>
                <w:color w:val="000000"/>
                <w:sz w:val="18"/>
                <w:szCs w:val="18"/>
                <w:lang w:eastAsia="de-CH"/>
              </w:rPr>
            </w:pPr>
            <w:r w:rsidRPr="0088516F">
              <w:t>0.006</w:t>
            </w:r>
          </w:p>
        </w:tc>
      </w:tr>
      <w:tr w:rsidR="00D41AB9" w:rsidRPr="00D41AB9" w14:paraId="611219C2" w14:textId="77777777" w:rsidTr="001F4615">
        <w:trPr>
          <w:trHeight w:val="302"/>
        </w:trPr>
        <w:tc>
          <w:tcPr>
            <w:tcW w:w="1790" w:type="dxa"/>
            <w:tcBorders>
              <w:right w:val="single" w:sz="4" w:space="0" w:color="auto"/>
            </w:tcBorders>
            <w:shd w:val="clear" w:color="auto" w:fill="auto"/>
            <w:noWrap/>
            <w:hideMark/>
          </w:tcPr>
          <w:p w14:paraId="12B871F3" w14:textId="6B50B629"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8F82A3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378E0B0" w14:textId="68B6450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F50B62C" w14:textId="6D29AF27"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69A819" w14:textId="466D35D0"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E62B980" w14:textId="799530A3"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7324FD" w14:textId="720E514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85ECE50" w14:textId="5A4EED51"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81D82B8" w14:textId="2C95333E"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F2C9466" w14:textId="6D6721B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C45F8CD" w14:textId="7C65983F"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366B1F5" w14:textId="5DB1753D"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C5C38C" w14:textId="17A17013"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EEB868A" w14:textId="0F5E3FDB"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9503D7" w14:textId="65FCCEB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C159A5" w14:textId="732D048C"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990999" w14:textId="278E0F38"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F70AD6C" w14:textId="77777777" w:rsidTr="001F4615">
        <w:trPr>
          <w:trHeight w:val="302"/>
        </w:trPr>
        <w:tc>
          <w:tcPr>
            <w:tcW w:w="1790" w:type="dxa"/>
            <w:tcBorders>
              <w:right w:val="single" w:sz="4" w:space="0" w:color="auto"/>
            </w:tcBorders>
            <w:shd w:val="clear" w:color="auto" w:fill="auto"/>
            <w:noWrap/>
            <w:hideMark/>
          </w:tcPr>
          <w:p w14:paraId="0E7305E4"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DB5AA35" w14:textId="34130981" w:rsidR="00D41AB9" w:rsidRPr="00D41AB9" w:rsidRDefault="00D41AB9" w:rsidP="00D41AB9">
            <w:pPr>
              <w:rPr>
                <w:rFonts w:eastAsia="Times New Roman"/>
                <w:color w:val="000000"/>
                <w:sz w:val="18"/>
                <w:szCs w:val="18"/>
                <w:lang w:eastAsia="de-CH"/>
              </w:rPr>
            </w:pPr>
            <w:r w:rsidRPr="0088516F">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D4F9DCD" w14:textId="63F5F58D" w:rsidR="00D41AB9" w:rsidRPr="00D41AB9" w:rsidRDefault="00D41AB9" w:rsidP="00D41AB9">
            <w:pPr>
              <w:rPr>
                <w:rFonts w:eastAsia="Times New Roman"/>
                <w:color w:val="000000"/>
                <w:sz w:val="18"/>
                <w:szCs w:val="18"/>
                <w:lang w:eastAsia="de-CH"/>
              </w:rPr>
            </w:pPr>
            <w:r w:rsidRPr="0088516F">
              <w:t>0.07</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265A6B4" w14:textId="63C3A8A4" w:rsidR="00D41AB9" w:rsidRPr="00D41AB9" w:rsidRDefault="00D41AB9" w:rsidP="00D41AB9">
            <w:pPr>
              <w:rPr>
                <w:rFonts w:eastAsia="Times New Roman"/>
                <w:color w:val="000000"/>
                <w:sz w:val="18"/>
                <w:szCs w:val="18"/>
                <w:lang w:eastAsia="de-CH"/>
              </w:rPr>
            </w:pPr>
            <w:r w:rsidRPr="0088516F">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B90A27" w14:textId="2631140B" w:rsidR="00D41AB9" w:rsidRPr="00D41AB9" w:rsidRDefault="00D41AB9" w:rsidP="00D41AB9">
            <w:pPr>
              <w:rPr>
                <w:rFonts w:eastAsia="Times New Roman"/>
                <w:color w:val="000000"/>
                <w:sz w:val="18"/>
                <w:szCs w:val="18"/>
                <w:lang w:eastAsia="de-CH"/>
              </w:rPr>
            </w:pPr>
            <w:r w:rsidRPr="0088516F">
              <w:t>0.02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5C74DF0" w14:textId="39334A74"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05CCE1" w14:textId="6ADD65A2" w:rsidR="00D41AB9" w:rsidRPr="00D41AB9" w:rsidRDefault="00D41AB9" w:rsidP="00D41AB9">
            <w:pPr>
              <w:rPr>
                <w:rFonts w:eastAsia="Times New Roman"/>
                <w:color w:val="000000"/>
                <w:sz w:val="18"/>
                <w:szCs w:val="18"/>
                <w:lang w:eastAsia="de-CH"/>
              </w:rPr>
            </w:pPr>
            <w:r w:rsidRPr="0088516F">
              <w:t>0.012</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B917B4E" w14:textId="36A001CD" w:rsidR="00D41AB9" w:rsidRPr="00D41AB9" w:rsidRDefault="00D41AB9" w:rsidP="00D41AB9">
            <w:pPr>
              <w:rPr>
                <w:rFonts w:eastAsia="Times New Roman"/>
                <w:color w:val="000000"/>
                <w:sz w:val="18"/>
                <w:szCs w:val="18"/>
                <w:lang w:eastAsia="de-CH"/>
              </w:rPr>
            </w:pPr>
            <w:r w:rsidRPr="0088516F">
              <w:t>0.1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340F37" w14:textId="30FFEF63" w:rsidR="00D41AB9" w:rsidRPr="00D41AB9" w:rsidRDefault="00D41AB9" w:rsidP="00D41AB9">
            <w:pPr>
              <w:rPr>
                <w:rFonts w:eastAsia="Times New Roman"/>
                <w:color w:val="000000"/>
                <w:sz w:val="18"/>
                <w:szCs w:val="18"/>
                <w:lang w:eastAsia="de-CH"/>
              </w:rPr>
            </w:pPr>
            <w:r w:rsidRPr="0088516F">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3388D71" w14:textId="4D12D096" w:rsidR="00D41AB9" w:rsidRPr="00D41AB9" w:rsidRDefault="00D41AB9" w:rsidP="00D41AB9">
            <w:pPr>
              <w:rPr>
                <w:rFonts w:eastAsia="Times New Roman"/>
                <w:color w:val="000000"/>
                <w:sz w:val="18"/>
                <w:szCs w:val="18"/>
                <w:lang w:eastAsia="de-CH"/>
              </w:rPr>
            </w:pPr>
            <w:r w:rsidRPr="0088516F">
              <w:t>0.1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B970770" w14:textId="4CF30018" w:rsidR="00D41AB9" w:rsidRPr="00D41AB9" w:rsidRDefault="00D41AB9" w:rsidP="00D41AB9">
            <w:pPr>
              <w:rPr>
                <w:rFonts w:eastAsia="Times New Roman"/>
                <w:color w:val="000000"/>
                <w:sz w:val="18"/>
                <w:szCs w:val="18"/>
                <w:lang w:eastAsia="de-CH"/>
              </w:rPr>
            </w:pPr>
            <w:r w:rsidRPr="0088516F">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C050FEE" w14:textId="32850D1D" w:rsidR="00D41AB9" w:rsidRPr="00D41AB9" w:rsidRDefault="00D41AB9" w:rsidP="00D41AB9">
            <w:pPr>
              <w:rPr>
                <w:rFonts w:eastAsia="Times New Roman"/>
                <w:color w:val="000000"/>
                <w:sz w:val="18"/>
                <w:szCs w:val="18"/>
                <w:lang w:eastAsia="de-CH"/>
              </w:rPr>
            </w:pPr>
            <w:r w:rsidRPr="0088516F">
              <w:t>0.1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940F8CD" w14:textId="1532BAEC" w:rsidR="00D41AB9" w:rsidRPr="00D41AB9" w:rsidRDefault="00D41AB9" w:rsidP="00D41AB9">
            <w:pPr>
              <w:rPr>
                <w:rFonts w:eastAsia="Times New Roman"/>
                <w:color w:val="000000"/>
                <w:sz w:val="18"/>
                <w:szCs w:val="18"/>
                <w:lang w:eastAsia="de-CH"/>
              </w:rPr>
            </w:pPr>
            <w:r w:rsidRPr="0088516F">
              <w:t>0.02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C95940F" w14:textId="7CDAF8EA" w:rsidR="00D41AB9" w:rsidRPr="00D41AB9" w:rsidRDefault="00D41AB9" w:rsidP="00D41AB9">
            <w:pPr>
              <w:rPr>
                <w:rFonts w:eastAsia="Times New Roman"/>
                <w:color w:val="000000"/>
                <w:sz w:val="18"/>
                <w:szCs w:val="18"/>
                <w:lang w:eastAsia="de-CH"/>
              </w:rPr>
            </w:pPr>
            <w:r w:rsidRPr="0088516F">
              <w:t>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5DD725" w14:textId="564F775D" w:rsidR="00D41AB9" w:rsidRPr="00D41AB9" w:rsidRDefault="00D41AB9" w:rsidP="00D41AB9">
            <w:pPr>
              <w:rPr>
                <w:rFonts w:eastAsia="Times New Roman"/>
                <w:color w:val="000000"/>
                <w:sz w:val="18"/>
                <w:szCs w:val="18"/>
                <w:lang w:eastAsia="de-CH"/>
              </w:rPr>
            </w:pPr>
            <w:r w:rsidRPr="0088516F">
              <w:t>0.00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137C2A" w14:textId="249C4F51" w:rsidR="00D41AB9" w:rsidRPr="00D41AB9" w:rsidRDefault="00D41AB9" w:rsidP="00D41AB9">
            <w:pPr>
              <w:rPr>
                <w:rFonts w:eastAsia="Times New Roman"/>
                <w:color w:val="000000"/>
                <w:sz w:val="18"/>
                <w:szCs w:val="18"/>
                <w:lang w:eastAsia="de-CH"/>
              </w:rPr>
            </w:pPr>
            <w:r w:rsidRPr="0088516F">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8F02F1" w14:textId="3E13BA65" w:rsidR="00D41AB9" w:rsidRPr="00D41AB9" w:rsidRDefault="00D41AB9" w:rsidP="00D41AB9">
            <w:pPr>
              <w:rPr>
                <w:rFonts w:eastAsia="Times New Roman"/>
                <w:color w:val="000000"/>
                <w:sz w:val="18"/>
                <w:szCs w:val="18"/>
                <w:lang w:eastAsia="de-CH"/>
              </w:rPr>
            </w:pPr>
            <w:r w:rsidRPr="0088516F">
              <w:t>0.023</w:t>
            </w:r>
          </w:p>
        </w:tc>
      </w:tr>
      <w:tr w:rsidR="00D41AB9" w:rsidRPr="00D41AB9" w14:paraId="58143935" w14:textId="77777777" w:rsidTr="001F4615">
        <w:trPr>
          <w:trHeight w:val="302"/>
        </w:trPr>
        <w:tc>
          <w:tcPr>
            <w:tcW w:w="1790" w:type="dxa"/>
            <w:tcBorders>
              <w:right w:val="single" w:sz="4" w:space="0" w:color="auto"/>
            </w:tcBorders>
            <w:shd w:val="clear" w:color="auto" w:fill="auto"/>
            <w:noWrap/>
            <w:hideMark/>
          </w:tcPr>
          <w:p w14:paraId="70B9C1D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14EBC30" w14:textId="2D7D605C" w:rsidR="00D41AB9" w:rsidRPr="00D41AB9" w:rsidRDefault="00D41AB9" w:rsidP="00D41AB9">
            <w:pPr>
              <w:rPr>
                <w:rFonts w:eastAsia="Times New Roman"/>
                <w:color w:val="000000"/>
                <w:sz w:val="18"/>
                <w:szCs w:val="18"/>
                <w:lang w:eastAsia="de-CH"/>
              </w:rPr>
            </w:pPr>
            <w:r w:rsidRPr="0088516F">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49637CE" w14:textId="4B63DFC2" w:rsidR="00D41AB9" w:rsidRPr="00D41AB9" w:rsidRDefault="00D41AB9" w:rsidP="00D41AB9">
            <w:pPr>
              <w:rPr>
                <w:rFonts w:eastAsia="Times New Roman"/>
                <w:color w:val="000000"/>
                <w:sz w:val="18"/>
                <w:szCs w:val="18"/>
                <w:lang w:eastAsia="de-CH"/>
              </w:rPr>
            </w:pPr>
            <w:r w:rsidRPr="0088516F">
              <w:t>0.03</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1E7C6C7" w14:textId="014EBDC1" w:rsidR="00D41AB9" w:rsidRPr="00D41AB9" w:rsidRDefault="00D41AB9" w:rsidP="00D41AB9">
            <w:pPr>
              <w:rPr>
                <w:rFonts w:eastAsia="Times New Roman"/>
                <w:color w:val="000000"/>
                <w:sz w:val="18"/>
                <w:szCs w:val="18"/>
                <w:lang w:eastAsia="de-CH"/>
              </w:rPr>
            </w:pPr>
            <w:r w:rsidRPr="0088516F">
              <w:t>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C1C48A" w14:textId="547C4067" w:rsidR="00D41AB9" w:rsidRPr="00D41AB9" w:rsidRDefault="00D41AB9" w:rsidP="00D41AB9">
            <w:pPr>
              <w:rPr>
                <w:rFonts w:eastAsia="Times New Roman"/>
                <w:color w:val="000000"/>
                <w:sz w:val="18"/>
                <w:szCs w:val="18"/>
                <w:lang w:eastAsia="de-CH"/>
              </w:rPr>
            </w:pPr>
            <w:r w:rsidRPr="0088516F">
              <w:t>0.02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9DD2E7" w14:textId="7B62B3B8" w:rsidR="00D41AB9" w:rsidRPr="00D41AB9" w:rsidRDefault="00D41AB9" w:rsidP="00D41AB9">
            <w:pPr>
              <w:rPr>
                <w:rFonts w:eastAsia="Times New Roman"/>
                <w:color w:val="000000"/>
                <w:sz w:val="18"/>
                <w:szCs w:val="18"/>
                <w:lang w:eastAsia="de-CH"/>
              </w:rPr>
            </w:pPr>
            <w:r w:rsidRPr="0088516F">
              <w:t>0.1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B0A98F" w14:textId="4846C712" w:rsidR="00D41AB9" w:rsidRPr="00D41AB9" w:rsidRDefault="00D41AB9" w:rsidP="00D41AB9">
            <w:pPr>
              <w:rPr>
                <w:rFonts w:eastAsia="Times New Roman"/>
                <w:color w:val="000000"/>
                <w:sz w:val="18"/>
                <w:szCs w:val="18"/>
                <w:lang w:eastAsia="de-CH"/>
              </w:rPr>
            </w:pPr>
            <w:r w:rsidRPr="0088516F">
              <w:t>0.03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4658AEB" w14:textId="3A1FFDBA"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68F4D83" w14:textId="07B1CE6A" w:rsidR="00D41AB9" w:rsidRPr="00D41AB9" w:rsidRDefault="00D41AB9" w:rsidP="00D41AB9">
            <w:pPr>
              <w:rPr>
                <w:rFonts w:eastAsia="Times New Roman"/>
                <w:color w:val="000000"/>
                <w:sz w:val="18"/>
                <w:szCs w:val="18"/>
                <w:lang w:eastAsia="de-CH"/>
              </w:rPr>
            </w:pPr>
            <w:r w:rsidRPr="0088516F">
              <w:t>0.01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29D62E5" w14:textId="3715552E" w:rsidR="00D41AB9" w:rsidRPr="00D41AB9" w:rsidRDefault="00D41AB9" w:rsidP="00D41AB9">
            <w:pPr>
              <w:rPr>
                <w:rFonts w:eastAsia="Times New Roman"/>
                <w:color w:val="000000"/>
                <w:sz w:val="18"/>
                <w:szCs w:val="18"/>
                <w:lang w:eastAsia="de-CH"/>
              </w:rPr>
            </w:pPr>
            <w:r w:rsidRPr="0088516F">
              <w:t>0.1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AE7CFE5" w14:textId="4B336830" w:rsidR="00D41AB9" w:rsidRPr="00D41AB9" w:rsidRDefault="00D41AB9" w:rsidP="00D41AB9">
            <w:pPr>
              <w:rPr>
                <w:rFonts w:eastAsia="Times New Roman"/>
                <w:color w:val="000000"/>
                <w:sz w:val="18"/>
                <w:szCs w:val="18"/>
                <w:lang w:eastAsia="de-CH"/>
              </w:rPr>
            </w:pPr>
            <w:r w:rsidRPr="0088516F">
              <w:t>0.06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A1F62D4" w14:textId="7FDBB6D8"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1F224D" w14:textId="18E5EAB3" w:rsidR="00D41AB9" w:rsidRPr="00D41AB9" w:rsidRDefault="00D41AB9" w:rsidP="00D41AB9">
            <w:pPr>
              <w:rPr>
                <w:rFonts w:eastAsia="Times New Roman"/>
                <w:color w:val="000000"/>
                <w:sz w:val="18"/>
                <w:szCs w:val="18"/>
                <w:lang w:eastAsia="de-CH"/>
              </w:rPr>
            </w:pPr>
            <w:r w:rsidRPr="0088516F">
              <w:t>0.018</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73C229" w14:textId="39C2CAB6"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EC5EBC" w14:textId="4DC77649" w:rsidR="00D41AB9" w:rsidRPr="00D41AB9" w:rsidRDefault="00D41AB9" w:rsidP="00D41AB9">
            <w:pPr>
              <w:rPr>
                <w:rFonts w:eastAsia="Times New Roman"/>
                <w:color w:val="000000"/>
                <w:sz w:val="18"/>
                <w:szCs w:val="18"/>
                <w:lang w:eastAsia="de-CH"/>
              </w:rPr>
            </w:pPr>
            <w:r w:rsidRPr="0088516F">
              <w:t>0.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FB22D8" w14:textId="59A280FA" w:rsidR="00D41AB9" w:rsidRPr="00D41AB9" w:rsidRDefault="00D41AB9" w:rsidP="00D41AB9">
            <w:pPr>
              <w:rPr>
                <w:rFonts w:eastAsia="Times New Roman"/>
                <w:color w:val="000000"/>
                <w:sz w:val="18"/>
                <w:szCs w:val="18"/>
                <w:lang w:eastAsia="de-CH"/>
              </w:rPr>
            </w:pPr>
            <w:r w:rsidRPr="0088516F">
              <w:t>0.1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4B36D" w14:textId="504393F5" w:rsidR="00D41AB9" w:rsidRPr="00D41AB9" w:rsidRDefault="00D41AB9" w:rsidP="00D41AB9">
            <w:pPr>
              <w:rPr>
                <w:rFonts w:eastAsia="Times New Roman"/>
                <w:color w:val="000000"/>
                <w:sz w:val="18"/>
                <w:szCs w:val="18"/>
                <w:lang w:eastAsia="de-CH"/>
              </w:rPr>
            </w:pPr>
            <w:r w:rsidRPr="0088516F">
              <w:t>0.016</w:t>
            </w:r>
          </w:p>
        </w:tc>
      </w:tr>
      <w:tr w:rsidR="00D41AB9" w:rsidRPr="00D41AB9" w14:paraId="1B79BD97" w14:textId="77777777" w:rsidTr="001F4615">
        <w:trPr>
          <w:trHeight w:val="317"/>
        </w:trPr>
        <w:tc>
          <w:tcPr>
            <w:tcW w:w="1790" w:type="dxa"/>
            <w:tcBorders>
              <w:right w:val="single" w:sz="4" w:space="0" w:color="auto"/>
            </w:tcBorders>
            <w:shd w:val="clear" w:color="auto" w:fill="auto"/>
            <w:noWrap/>
            <w:hideMark/>
          </w:tcPr>
          <w:p w14:paraId="1AE39394"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A148C5" w14:textId="6FF28ACE" w:rsidR="00D41AB9" w:rsidRPr="00D41AB9" w:rsidRDefault="00D41AB9" w:rsidP="00D41AB9">
            <w:pPr>
              <w:rPr>
                <w:rFonts w:eastAsia="Times New Roman"/>
                <w:color w:val="000000"/>
                <w:sz w:val="18"/>
                <w:szCs w:val="18"/>
                <w:lang w:eastAsia="de-CH"/>
              </w:rPr>
            </w:pPr>
            <w:r w:rsidRPr="0088516F">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171634A" w14:textId="692C2595" w:rsidR="00D41AB9" w:rsidRPr="00D41AB9" w:rsidRDefault="00D41AB9" w:rsidP="00D41AB9">
            <w:pPr>
              <w:rPr>
                <w:rFonts w:eastAsia="Times New Roman"/>
                <w:color w:val="000000"/>
                <w:sz w:val="18"/>
                <w:szCs w:val="18"/>
                <w:lang w:eastAsia="de-CH"/>
              </w:rPr>
            </w:pPr>
            <w:r w:rsidRPr="0088516F">
              <w:t>0.08</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5FAF0CA" w14:textId="7A9AC879"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F4463B" w14:textId="522AE045" w:rsidR="00D41AB9" w:rsidRPr="00D41AB9" w:rsidRDefault="00D41AB9" w:rsidP="00D41AB9">
            <w:pPr>
              <w:rPr>
                <w:rFonts w:eastAsia="Times New Roman"/>
                <w:color w:val="000000"/>
                <w:sz w:val="18"/>
                <w:szCs w:val="18"/>
                <w:lang w:eastAsia="de-CH"/>
              </w:rPr>
            </w:pPr>
            <w:r w:rsidRPr="0088516F">
              <w:t>0.07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4371EE7" w14:textId="2E950827"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1A932BF" w14:textId="481DFCAF" w:rsidR="00D41AB9" w:rsidRPr="00D41AB9" w:rsidRDefault="00D41AB9" w:rsidP="00D41AB9">
            <w:pPr>
              <w:rPr>
                <w:rFonts w:eastAsia="Times New Roman"/>
                <w:color w:val="000000"/>
                <w:sz w:val="18"/>
                <w:szCs w:val="18"/>
                <w:lang w:eastAsia="de-CH"/>
              </w:rPr>
            </w:pPr>
            <w:r w:rsidRPr="0088516F">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30CB761" w14:textId="0CD40A61" w:rsidR="00D41AB9" w:rsidRPr="00D41AB9" w:rsidRDefault="00D41AB9" w:rsidP="00D41AB9">
            <w:pPr>
              <w:rPr>
                <w:rFonts w:eastAsia="Times New Roman"/>
                <w:color w:val="000000"/>
                <w:sz w:val="18"/>
                <w:szCs w:val="18"/>
                <w:lang w:eastAsia="de-CH"/>
              </w:rPr>
            </w:pPr>
            <w:r w:rsidRPr="0088516F">
              <w:t>0.1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9E3F6F3" w14:textId="14DB2CBF" w:rsidR="00D41AB9" w:rsidRPr="00D41AB9" w:rsidRDefault="00D41AB9" w:rsidP="00D41AB9">
            <w:pPr>
              <w:rPr>
                <w:rFonts w:eastAsia="Times New Roman"/>
                <w:color w:val="000000"/>
                <w:sz w:val="18"/>
                <w:szCs w:val="18"/>
                <w:lang w:eastAsia="de-CH"/>
              </w:rPr>
            </w:pPr>
            <w:r w:rsidRPr="0088516F">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85CC01" w14:textId="221041E1" w:rsidR="00D41AB9" w:rsidRPr="00D41AB9" w:rsidRDefault="00D41AB9" w:rsidP="00D41AB9">
            <w:pPr>
              <w:rPr>
                <w:rFonts w:eastAsia="Times New Roman"/>
                <w:color w:val="000000"/>
                <w:sz w:val="18"/>
                <w:szCs w:val="18"/>
                <w:lang w:eastAsia="de-CH"/>
              </w:rPr>
            </w:pPr>
            <w:r w:rsidRPr="0088516F">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CF0026D" w14:textId="1CADD67E" w:rsidR="00D41AB9" w:rsidRPr="00D41AB9" w:rsidRDefault="00D41AB9" w:rsidP="00D41AB9">
            <w:pPr>
              <w:rPr>
                <w:rFonts w:eastAsia="Times New Roman"/>
                <w:color w:val="000000"/>
                <w:sz w:val="18"/>
                <w:szCs w:val="18"/>
                <w:lang w:eastAsia="de-CH"/>
              </w:rPr>
            </w:pPr>
            <w:r w:rsidRPr="0088516F">
              <w:t>0.00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E99F50C" w14:textId="2B482E80" w:rsidR="00D41AB9" w:rsidRPr="00D41AB9" w:rsidRDefault="00D41AB9" w:rsidP="00D41AB9">
            <w:pPr>
              <w:rPr>
                <w:rFonts w:eastAsia="Times New Roman"/>
                <w:color w:val="000000"/>
                <w:sz w:val="18"/>
                <w:szCs w:val="18"/>
                <w:lang w:eastAsia="de-CH"/>
              </w:rPr>
            </w:pPr>
            <w:r w:rsidRPr="0088516F">
              <w:t>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5ACB50" w14:textId="4D724E14" w:rsidR="00D41AB9" w:rsidRPr="00D41AB9" w:rsidRDefault="00D41AB9" w:rsidP="00D41AB9">
            <w:pPr>
              <w:rPr>
                <w:rFonts w:eastAsia="Times New Roman"/>
                <w:color w:val="000000"/>
                <w:sz w:val="18"/>
                <w:szCs w:val="18"/>
                <w:lang w:eastAsia="de-CH"/>
              </w:rPr>
            </w:pPr>
            <w:r w:rsidRPr="0088516F">
              <w:t>0.06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D36A2F0" w14:textId="31F2E73A" w:rsidR="00D41AB9" w:rsidRPr="00D41AB9" w:rsidRDefault="00D41AB9" w:rsidP="00D41AB9">
            <w:pPr>
              <w:rPr>
                <w:rFonts w:eastAsia="Times New Roman"/>
                <w:color w:val="000000"/>
                <w:sz w:val="18"/>
                <w:szCs w:val="18"/>
                <w:lang w:eastAsia="de-CH"/>
              </w:rPr>
            </w:pPr>
            <w:r w:rsidRPr="0088516F">
              <w:t>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15BA2A" w14:textId="08262FD0" w:rsidR="00D41AB9" w:rsidRPr="00D41AB9" w:rsidRDefault="00D41AB9" w:rsidP="00D41AB9">
            <w:pPr>
              <w:rPr>
                <w:rFonts w:eastAsia="Times New Roman"/>
                <w:color w:val="000000"/>
                <w:sz w:val="18"/>
                <w:szCs w:val="18"/>
                <w:lang w:eastAsia="de-CH"/>
              </w:rPr>
            </w:pPr>
            <w:r w:rsidRPr="0088516F">
              <w:t>0.01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93A32B" w14:textId="26C8C428" w:rsidR="00D41AB9" w:rsidRPr="00D41AB9" w:rsidRDefault="00D41AB9" w:rsidP="00D41AB9">
            <w:pPr>
              <w:rPr>
                <w:rFonts w:eastAsia="Times New Roman"/>
                <w:color w:val="000000"/>
                <w:sz w:val="18"/>
                <w:szCs w:val="18"/>
                <w:lang w:eastAsia="de-CH"/>
              </w:rPr>
            </w:pPr>
            <w:r w:rsidRPr="0088516F">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E76E27" w14:textId="23F7DA18" w:rsidR="00D41AB9" w:rsidRPr="00D41AB9" w:rsidRDefault="00D41AB9" w:rsidP="00D41AB9">
            <w:pPr>
              <w:rPr>
                <w:rFonts w:eastAsia="Times New Roman"/>
                <w:color w:val="000000"/>
                <w:sz w:val="18"/>
                <w:szCs w:val="18"/>
                <w:lang w:eastAsia="de-CH"/>
              </w:rPr>
            </w:pPr>
            <w:r w:rsidRPr="0088516F">
              <w:t>0.007</w:t>
            </w:r>
          </w:p>
        </w:tc>
      </w:tr>
    </w:tbl>
    <w:p w14:paraId="739E17DD" w14:textId="647679A5" w:rsidR="00D41AB9" w:rsidRDefault="00D41AB9" w:rsidP="00D41AB9">
      <w:pPr>
        <w:spacing w:after="160" w:line="259" w:lineRule="auto"/>
        <w:rPr>
          <w:smallCaps/>
          <w:noProof/>
        </w:rPr>
      </w:pPr>
    </w:p>
    <w:p w14:paraId="3025887B" w14:textId="2AF1B2D9" w:rsidR="00D41AB9" w:rsidRDefault="00D41AB9" w:rsidP="00D41AB9">
      <w:pPr>
        <w:spacing w:after="160" w:line="259" w:lineRule="auto"/>
        <w:rPr>
          <w:smallCaps/>
          <w:noProof/>
        </w:rPr>
      </w:pPr>
    </w:p>
    <w:p w14:paraId="1566F258" w14:textId="296BE6B2" w:rsidR="00D41AB9" w:rsidRDefault="00D41AB9" w:rsidP="00D41AB9">
      <w:pPr>
        <w:spacing w:after="160" w:line="259" w:lineRule="auto"/>
        <w:rPr>
          <w:smallCaps/>
          <w:noProof/>
        </w:rPr>
      </w:pPr>
    </w:p>
    <w:p w14:paraId="2B7E1481" w14:textId="1EE56A8A" w:rsidR="00D41AB9" w:rsidRDefault="00D41AB9" w:rsidP="00D41AB9">
      <w:pPr>
        <w:spacing w:after="160" w:line="259" w:lineRule="auto"/>
        <w:rPr>
          <w:smallCaps/>
          <w:noProof/>
        </w:rPr>
      </w:pPr>
    </w:p>
    <w:p w14:paraId="6234E328" w14:textId="21FB6A1F"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2"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90"/>
        <w:gridCol w:w="690"/>
        <w:gridCol w:w="590"/>
        <w:gridCol w:w="690"/>
        <w:gridCol w:w="918"/>
        <w:gridCol w:w="627"/>
        <w:gridCol w:w="974"/>
        <w:gridCol w:w="627"/>
        <w:gridCol w:w="627"/>
        <w:gridCol w:w="627"/>
      </w:tblGrid>
      <w:tr w:rsidR="00D41AB9" w:rsidRPr="00D41AB9" w14:paraId="55753C41" w14:textId="77777777" w:rsidTr="001F4615">
        <w:trPr>
          <w:trHeight w:val="302"/>
        </w:trPr>
        <w:tc>
          <w:tcPr>
            <w:tcW w:w="1790" w:type="dxa"/>
            <w:shd w:val="clear" w:color="auto" w:fill="auto"/>
            <w:noWrap/>
            <w:hideMark/>
          </w:tcPr>
          <w:p w14:paraId="68D1AC6E" w14:textId="7DB16B5C" w:rsidR="00D41AB9" w:rsidRPr="00D41AB9" w:rsidRDefault="00D41AB9" w:rsidP="00D41AB9">
            <w:pPr>
              <w:jc w:val="left"/>
              <w:rPr>
                <w:rFonts w:eastAsia="Times New Roman"/>
                <w:b/>
                <w:bCs/>
                <w:color w:val="000000"/>
                <w:sz w:val="18"/>
                <w:szCs w:val="18"/>
                <w:lang w:eastAsia="de-CH"/>
              </w:rPr>
            </w:pPr>
            <w:r w:rsidRPr="00D41AB9">
              <w:rPr>
                <w:b/>
              </w:rPr>
              <w:lastRenderedPageBreak/>
              <w:t>Multiclass Category</w:t>
            </w:r>
          </w:p>
        </w:tc>
        <w:tc>
          <w:tcPr>
            <w:tcW w:w="1134" w:type="dxa"/>
            <w:shd w:val="clear" w:color="auto" w:fill="auto"/>
            <w:noWrap/>
            <w:hideMark/>
          </w:tcPr>
          <w:p w14:paraId="4ED0D8D8" w14:textId="6C21F4FA" w:rsidR="00D41AB9" w:rsidRPr="00D41AB9" w:rsidRDefault="00D41AB9" w:rsidP="00D41AB9">
            <w:pPr>
              <w:jc w:val="left"/>
              <w:rPr>
                <w:rFonts w:eastAsia="Times New Roman"/>
                <w:b/>
                <w:color w:val="000000"/>
                <w:sz w:val="18"/>
                <w:szCs w:val="18"/>
                <w:lang w:eastAsia="de-CH"/>
              </w:rPr>
            </w:pPr>
            <w:r w:rsidRPr="00D41AB9">
              <w:rPr>
                <w:b/>
              </w:rPr>
              <w:t>(Macro-F1)</w:t>
            </w:r>
          </w:p>
        </w:tc>
        <w:tc>
          <w:tcPr>
            <w:tcW w:w="919" w:type="dxa"/>
            <w:shd w:val="clear" w:color="auto" w:fill="auto"/>
            <w:noWrap/>
            <w:hideMark/>
          </w:tcPr>
          <w:p w14:paraId="3D1BAAFD"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697B818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225EFAA"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446826B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AA34CFE" w14:textId="77777777" w:rsidR="00D41AB9" w:rsidRPr="00D41AB9" w:rsidRDefault="00D41AB9" w:rsidP="00D41AB9">
            <w:pPr>
              <w:jc w:val="left"/>
              <w:rPr>
                <w:rFonts w:eastAsia="Times New Roman"/>
                <w:b/>
                <w:sz w:val="18"/>
                <w:szCs w:val="18"/>
                <w:lang w:eastAsia="de-CH"/>
              </w:rPr>
            </w:pPr>
          </w:p>
        </w:tc>
        <w:tc>
          <w:tcPr>
            <w:tcW w:w="585" w:type="dxa"/>
            <w:shd w:val="clear" w:color="auto" w:fill="auto"/>
            <w:noWrap/>
            <w:hideMark/>
          </w:tcPr>
          <w:p w14:paraId="15CDA3C9"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0D1124FF"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5C50F58"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53EA9276"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69019D7E"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7E03E8CD"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7706EE3D"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5FEE9E68"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03FEC8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0F629EDD" w14:textId="77777777" w:rsidR="00D41AB9" w:rsidRPr="00D41AB9" w:rsidRDefault="00D41AB9" w:rsidP="00D41AB9">
            <w:pPr>
              <w:jc w:val="left"/>
              <w:rPr>
                <w:rFonts w:eastAsia="Times New Roman"/>
                <w:b/>
                <w:sz w:val="18"/>
                <w:szCs w:val="18"/>
                <w:lang w:eastAsia="de-CH"/>
              </w:rPr>
            </w:pPr>
          </w:p>
        </w:tc>
      </w:tr>
      <w:tr w:rsidR="00D41AB9" w:rsidRPr="00D41AB9" w14:paraId="13C0ABBE" w14:textId="77777777" w:rsidTr="001F4615">
        <w:trPr>
          <w:trHeight w:val="317"/>
        </w:trPr>
        <w:tc>
          <w:tcPr>
            <w:tcW w:w="1790" w:type="dxa"/>
            <w:shd w:val="clear" w:color="auto" w:fill="auto"/>
            <w:noWrap/>
            <w:hideMark/>
          </w:tcPr>
          <w:p w14:paraId="0D957DC1"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3B061D6B"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74A37692"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3E08C40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15576FE"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76C2D36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B35DED5" w14:textId="77777777" w:rsidR="00D41AB9" w:rsidRPr="00D41AB9" w:rsidRDefault="00D41AB9" w:rsidP="00D41AB9">
            <w:pPr>
              <w:jc w:val="left"/>
              <w:rPr>
                <w:rFonts w:eastAsia="Times New Roman"/>
                <w:b/>
                <w:sz w:val="18"/>
                <w:szCs w:val="18"/>
                <w:lang w:eastAsia="de-CH"/>
              </w:rPr>
            </w:pPr>
          </w:p>
        </w:tc>
        <w:tc>
          <w:tcPr>
            <w:tcW w:w="585" w:type="dxa"/>
            <w:tcBorders>
              <w:bottom w:val="single" w:sz="4" w:space="0" w:color="auto"/>
            </w:tcBorders>
            <w:shd w:val="clear" w:color="auto" w:fill="auto"/>
            <w:noWrap/>
            <w:hideMark/>
          </w:tcPr>
          <w:p w14:paraId="4CB249F3"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6ECBCE6F"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1BBB6C64"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039F9BF"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B2EB77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A40B748"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7FC41AB9"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14215A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F469264"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516B12E5" w14:textId="77777777" w:rsidR="00D41AB9" w:rsidRPr="00D41AB9" w:rsidRDefault="00D41AB9" w:rsidP="00D41AB9">
            <w:pPr>
              <w:jc w:val="left"/>
              <w:rPr>
                <w:rFonts w:eastAsia="Times New Roman"/>
                <w:b/>
                <w:sz w:val="18"/>
                <w:szCs w:val="18"/>
                <w:lang w:eastAsia="de-CH"/>
              </w:rPr>
            </w:pPr>
          </w:p>
        </w:tc>
      </w:tr>
      <w:tr w:rsidR="00D41AB9" w:rsidRPr="00D41AB9" w14:paraId="74B7159C" w14:textId="77777777" w:rsidTr="001F4615">
        <w:trPr>
          <w:trHeight w:val="302"/>
        </w:trPr>
        <w:tc>
          <w:tcPr>
            <w:tcW w:w="1790" w:type="dxa"/>
            <w:tcBorders>
              <w:right w:val="single" w:sz="4" w:space="0" w:color="auto"/>
            </w:tcBorders>
            <w:shd w:val="clear" w:color="auto" w:fill="auto"/>
            <w:noWrap/>
            <w:hideMark/>
          </w:tcPr>
          <w:p w14:paraId="6189559D" w14:textId="7BF3BCDB"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CA64DB6"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002B9D" w14:textId="4D2B342D"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8960078" w14:textId="23739F34"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D9D0504" w14:textId="53E0B17A"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BD62305" w14:textId="637D52EF"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0A7C56" w14:textId="59E37C01" w:rsidR="00D41AB9" w:rsidRPr="00D41AB9" w:rsidRDefault="00D41AB9" w:rsidP="00D41AB9">
            <w:pPr>
              <w:rPr>
                <w:rFonts w:eastAsia="Times New Roman"/>
                <w:b/>
                <w:color w:val="000000"/>
                <w:sz w:val="18"/>
                <w:szCs w:val="18"/>
                <w:lang w:eastAsia="de-CH"/>
              </w:rPr>
            </w:pP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A50E374" w14:textId="6A5731A2"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C32CEC7" w14:textId="2E1806CB"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43388E1" w14:textId="4B4D6B38"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816D862" w14:textId="74171BFB" w:rsidR="00D41AB9" w:rsidRPr="00D41AB9" w:rsidRDefault="00D41AB9" w:rsidP="00D41AB9">
            <w:pPr>
              <w:rPr>
                <w:rFonts w:eastAsia="Times New Roman"/>
                <w:b/>
                <w:color w:val="000000"/>
                <w:sz w:val="18"/>
                <w:szCs w:val="18"/>
                <w:lang w:eastAsia="de-CH"/>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F780DBB" w14:textId="59308BAD"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BB38884" w14:textId="366B4204" w:rsidR="00D41AB9" w:rsidRPr="00D41AB9" w:rsidRDefault="00D41AB9" w:rsidP="00D41AB9">
            <w:pPr>
              <w:rPr>
                <w:rFonts w:eastAsia="Times New Roman"/>
                <w:b/>
                <w:color w:val="000000"/>
                <w:sz w:val="18"/>
                <w:szCs w:val="18"/>
                <w:lang w:eastAsia="de-CH"/>
              </w:rPr>
            </w:pP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188F1AB" w14:textId="1556EF6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DABEC10" w14:textId="432BBE1A" w:rsidR="00D41AB9" w:rsidRPr="00D41AB9" w:rsidRDefault="00D41AB9" w:rsidP="00D41AB9">
            <w:pPr>
              <w:rPr>
                <w:rFonts w:eastAsia="Times New Roman"/>
                <w:b/>
                <w:color w:val="000000"/>
                <w:sz w:val="18"/>
                <w:szCs w:val="18"/>
                <w:lang w:eastAsia="de-CH"/>
              </w:rPr>
            </w:pP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78BEB77" w14:textId="37E5EA87"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DD52345" w14:textId="0A630EDF" w:rsidR="00D41AB9" w:rsidRPr="00D41AB9" w:rsidRDefault="00D41AB9" w:rsidP="00D41AB9">
            <w:pPr>
              <w:rPr>
                <w:rFonts w:eastAsia="Times New Roman"/>
                <w:b/>
                <w:color w:val="000000"/>
                <w:sz w:val="18"/>
                <w:szCs w:val="18"/>
                <w:lang w:eastAsia="de-CH"/>
              </w:rPr>
            </w:pPr>
          </w:p>
        </w:tc>
      </w:tr>
      <w:tr w:rsidR="00D41AB9" w:rsidRPr="00D41AB9" w14:paraId="5D58CBD7" w14:textId="77777777" w:rsidTr="001F4615">
        <w:trPr>
          <w:trHeight w:val="302"/>
        </w:trPr>
        <w:tc>
          <w:tcPr>
            <w:tcW w:w="1790" w:type="dxa"/>
            <w:tcBorders>
              <w:right w:val="single" w:sz="4" w:space="0" w:color="auto"/>
            </w:tcBorders>
            <w:shd w:val="clear" w:color="auto" w:fill="auto"/>
            <w:noWrap/>
            <w:hideMark/>
          </w:tcPr>
          <w:p w14:paraId="2EC4F224"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48A1B47" w14:textId="0CDE0331"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1456894" w14:textId="2AB10DA8"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EC9E448" w14:textId="0887C1D4"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2479B49" w14:textId="012A7D6E" w:rsidR="00D41AB9" w:rsidRPr="00D41AB9" w:rsidRDefault="00D41AB9" w:rsidP="00D41AB9">
            <w:pPr>
              <w:rPr>
                <w:rFonts w:eastAsia="Times New Roman"/>
                <w:color w:val="000000"/>
                <w:sz w:val="18"/>
                <w:szCs w:val="18"/>
                <w:lang w:eastAsia="de-CH"/>
              </w:rPr>
            </w:pPr>
            <w:r w:rsidRPr="00EA25ED">
              <w:t>0.031</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01D268C" w14:textId="54935B27"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5C9956" w14:textId="518C3436" w:rsidR="00D41AB9" w:rsidRPr="00D41AB9" w:rsidRDefault="00D41AB9" w:rsidP="00D41AB9">
            <w:pPr>
              <w:rPr>
                <w:rFonts w:eastAsia="Times New Roman"/>
                <w:color w:val="000000"/>
                <w:sz w:val="18"/>
                <w:szCs w:val="18"/>
                <w:lang w:eastAsia="de-CH"/>
              </w:rPr>
            </w:pPr>
            <w:r w:rsidRPr="00EA25ED">
              <w:t>0.02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0732EDE" w14:textId="657F7E13" w:rsidR="00D41AB9" w:rsidRPr="00D41AB9" w:rsidRDefault="00D41AB9" w:rsidP="00D41AB9">
            <w:pPr>
              <w:rPr>
                <w:rFonts w:eastAsia="Times New Roman"/>
                <w:color w:val="000000"/>
                <w:sz w:val="18"/>
                <w:szCs w:val="18"/>
                <w:lang w:eastAsia="de-CH"/>
              </w:rPr>
            </w:pPr>
            <w:r w:rsidRPr="00EA25ED">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D9BE16" w14:textId="1C1D4C83" w:rsidR="00D41AB9" w:rsidRPr="00D41AB9" w:rsidRDefault="00D41AB9" w:rsidP="00D41AB9">
            <w:pPr>
              <w:rPr>
                <w:rFonts w:eastAsia="Times New Roman"/>
                <w:color w:val="000000"/>
                <w:sz w:val="18"/>
                <w:szCs w:val="18"/>
                <w:lang w:eastAsia="de-CH"/>
              </w:rPr>
            </w:pPr>
            <w:r w:rsidRPr="00EA25ED">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55E17C1" w14:textId="2A694C46" w:rsidR="00D41AB9" w:rsidRPr="00D41AB9" w:rsidRDefault="00D41AB9" w:rsidP="00D41AB9">
            <w:pPr>
              <w:rPr>
                <w:rFonts w:eastAsia="Times New Roman"/>
                <w:color w:val="000000"/>
                <w:sz w:val="18"/>
                <w:szCs w:val="18"/>
                <w:lang w:eastAsia="de-CH"/>
              </w:rPr>
            </w:pPr>
            <w:r w:rsidRPr="00EA25ED">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5C1FEB6" w14:textId="227EC6B4" w:rsidR="00D41AB9" w:rsidRPr="00D41AB9" w:rsidRDefault="00D41AB9" w:rsidP="00D41AB9">
            <w:pPr>
              <w:rPr>
                <w:rFonts w:eastAsia="Times New Roman"/>
                <w:color w:val="000000"/>
                <w:sz w:val="18"/>
                <w:szCs w:val="18"/>
                <w:lang w:eastAsia="de-CH"/>
              </w:rPr>
            </w:pPr>
            <w:r w:rsidRPr="00EA25ED">
              <w:t>0.019</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E555D6B" w14:textId="4788BDC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ED886A" w14:textId="683AA484" w:rsidR="00D41AB9" w:rsidRPr="00D41AB9" w:rsidRDefault="00D41AB9" w:rsidP="00D41AB9">
            <w:pPr>
              <w:rPr>
                <w:rFonts w:eastAsia="Times New Roman"/>
                <w:color w:val="000000"/>
                <w:sz w:val="18"/>
                <w:szCs w:val="18"/>
                <w:lang w:eastAsia="de-CH"/>
              </w:rPr>
            </w:pPr>
            <w:r w:rsidRPr="00EA25ED">
              <w:t>0.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29753B3" w14:textId="4CE7A8F3"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72EA58" w14:textId="0DDFE23A" w:rsidR="00D41AB9" w:rsidRPr="00D41AB9" w:rsidRDefault="00D41AB9" w:rsidP="00D41AB9">
            <w:pPr>
              <w:rPr>
                <w:rFonts w:eastAsia="Times New Roman"/>
                <w:color w:val="000000"/>
                <w:sz w:val="18"/>
                <w:szCs w:val="18"/>
                <w:lang w:eastAsia="de-CH"/>
              </w:rPr>
            </w:pPr>
            <w:r w:rsidRPr="00EA25ED">
              <w:t>0.00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51685" w14:textId="6DABF825" w:rsidR="00D41AB9" w:rsidRPr="00D41AB9" w:rsidRDefault="00D41AB9" w:rsidP="00D41AB9">
            <w:pPr>
              <w:rPr>
                <w:rFonts w:eastAsia="Times New Roman"/>
                <w:color w:val="000000"/>
                <w:sz w:val="18"/>
                <w:szCs w:val="18"/>
                <w:lang w:eastAsia="de-CH"/>
              </w:rPr>
            </w:pPr>
            <w:r w:rsidRPr="00EA25ED">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8DE362" w14:textId="4C0EFDC6" w:rsidR="00D41AB9" w:rsidRPr="00D41AB9" w:rsidRDefault="00D41AB9" w:rsidP="00D41AB9">
            <w:pPr>
              <w:rPr>
                <w:rFonts w:eastAsia="Times New Roman"/>
                <w:color w:val="000000"/>
                <w:sz w:val="18"/>
                <w:szCs w:val="18"/>
                <w:lang w:eastAsia="de-CH"/>
              </w:rPr>
            </w:pPr>
            <w:r w:rsidRPr="00EA25ED">
              <w:t>0.015</w:t>
            </w:r>
          </w:p>
        </w:tc>
      </w:tr>
      <w:tr w:rsidR="00D41AB9" w:rsidRPr="00D41AB9" w14:paraId="4EE221AF" w14:textId="77777777" w:rsidTr="001F4615">
        <w:trPr>
          <w:trHeight w:val="302"/>
        </w:trPr>
        <w:tc>
          <w:tcPr>
            <w:tcW w:w="1790" w:type="dxa"/>
            <w:tcBorders>
              <w:right w:val="single" w:sz="4" w:space="0" w:color="auto"/>
            </w:tcBorders>
            <w:shd w:val="clear" w:color="auto" w:fill="auto"/>
            <w:noWrap/>
            <w:hideMark/>
          </w:tcPr>
          <w:p w14:paraId="3290DB8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A41F359" w14:textId="556C874A"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F219777" w14:textId="6BA0B6C6"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6BC8D11" w14:textId="3D433328" w:rsidR="00D41AB9" w:rsidRPr="00D41AB9" w:rsidRDefault="00D41AB9" w:rsidP="00D41AB9">
            <w:pPr>
              <w:rPr>
                <w:rFonts w:eastAsia="Times New Roman"/>
                <w:color w:val="000000"/>
                <w:sz w:val="18"/>
                <w:szCs w:val="18"/>
                <w:lang w:eastAsia="de-CH"/>
              </w:rPr>
            </w:pPr>
            <w:r w:rsidRPr="00EA25ED">
              <w:t>0.3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A7CA10A" w14:textId="7E318AEA" w:rsidR="00D41AB9" w:rsidRPr="00D41AB9" w:rsidRDefault="00D41AB9" w:rsidP="00D41AB9">
            <w:pPr>
              <w:rPr>
                <w:rFonts w:eastAsia="Times New Roman"/>
                <w:color w:val="000000"/>
                <w:sz w:val="18"/>
                <w:szCs w:val="18"/>
                <w:lang w:eastAsia="de-CH"/>
              </w:rPr>
            </w:pPr>
            <w:r w:rsidRPr="00EA25ED">
              <w:t>0.03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A3ACAA2" w14:textId="3DF1F841"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7C860F" w14:textId="1D54D55B" w:rsidR="00D41AB9" w:rsidRPr="00D41AB9" w:rsidRDefault="00D41AB9" w:rsidP="00D41AB9">
            <w:pPr>
              <w:rPr>
                <w:rFonts w:eastAsia="Times New Roman"/>
                <w:color w:val="000000"/>
                <w:sz w:val="18"/>
                <w:szCs w:val="18"/>
                <w:lang w:eastAsia="de-CH"/>
              </w:rPr>
            </w:pPr>
            <w:r w:rsidRPr="00EA25ED">
              <w:t>0.00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02FEC27" w14:textId="731E943D"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9837400" w14:textId="1965DBEB" w:rsidR="00D41AB9" w:rsidRPr="00D41AB9" w:rsidRDefault="00D41AB9" w:rsidP="00D41AB9">
            <w:pPr>
              <w:rPr>
                <w:rFonts w:eastAsia="Times New Roman"/>
                <w:color w:val="000000"/>
                <w:sz w:val="18"/>
                <w:szCs w:val="18"/>
                <w:lang w:eastAsia="de-CH"/>
              </w:rPr>
            </w:pPr>
            <w:r w:rsidRPr="00EA25ED">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3060A0E" w14:textId="21C84232" w:rsidR="00D41AB9" w:rsidRPr="00D41AB9" w:rsidRDefault="00D41AB9" w:rsidP="00D41AB9">
            <w:pPr>
              <w:rPr>
                <w:rFonts w:eastAsia="Times New Roman"/>
                <w:color w:val="000000"/>
                <w:sz w:val="18"/>
                <w:szCs w:val="18"/>
                <w:lang w:eastAsia="de-CH"/>
              </w:rPr>
            </w:pPr>
            <w:r w:rsidRPr="00EA25ED">
              <w:t>0.19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9BC7DB3" w14:textId="0F32732F" w:rsidR="00D41AB9" w:rsidRPr="00D41AB9" w:rsidRDefault="00D41AB9" w:rsidP="00D41AB9">
            <w:pPr>
              <w:rPr>
                <w:rFonts w:eastAsia="Times New Roman"/>
                <w:color w:val="000000"/>
                <w:sz w:val="18"/>
                <w:szCs w:val="18"/>
                <w:lang w:eastAsia="de-CH"/>
              </w:rPr>
            </w:pPr>
            <w:r w:rsidRPr="00EA25ED">
              <w:t>0.01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F2F01DD" w14:textId="58EB9091" w:rsidR="00D41AB9" w:rsidRPr="00D41AB9" w:rsidRDefault="00D41AB9" w:rsidP="00D41AB9">
            <w:pPr>
              <w:rPr>
                <w:rFonts w:eastAsia="Times New Roman"/>
                <w:color w:val="000000"/>
                <w:sz w:val="18"/>
                <w:szCs w:val="18"/>
                <w:lang w:eastAsia="de-CH"/>
              </w:rPr>
            </w:pPr>
            <w:r w:rsidRPr="00EA25ED">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6739DA" w14:textId="45E34B7C" w:rsidR="00D41AB9" w:rsidRPr="00D41AB9" w:rsidRDefault="00D41AB9" w:rsidP="00D41AB9">
            <w:pPr>
              <w:rPr>
                <w:rFonts w:eastAsia="Times New Roman"/>
                <w:color w:val="000000"/>
                <w:sz w:val="18"/>
                <w:szCs w:val="18"/>
                <w:lang w:eastAsia="de-CH"/>
              </w:rPr>
            </w:pPr>
            <w:r w:rsidRPr="00EA25ED">
              <w:t>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8232D60" w14:textId="40A087B5" w:rsidR="00D41AB9" w:rsidRPr="00D41AB9" w:rsidRDefault="00D41AB9" w:rsidP="00D41AB9">
            <w:pPr>
              <w:rPr>
                <w:rFonts w:eastAsia="Times New Roman"/>
                <w:color w:val="000000"/>
                <w:sz w:val="18"/>
                <w:szCs w:val="18"/>
                <w:lang w:eastAsia="de-CH"/>
              </w:rPr>
            </w:pPr>
            <w:r w:rsidRPr="00EA25ED">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9072CC" w14:textId="649E7282" w:rsidR="00D41AB9" w:rsidRPr="00D41AB9" w:rsidRDefault="00D41AB9" w:rsidP="00D41AB9">
            <w:pPr>
              <w:rPr>
                <w:rFonts w:eastAsia="Times New Roman"/>
                <w:color w:val="000000"/>
                <w:sz w:val="18"/>
                <w:szCs w:val="18"/>
                <w:lang w:eastAsia="de-CH"/>
              </w:rPr>
            </w:pPr>
            <w:r w:rsidRPr="00EA25ED">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90DB6C" w14:textId="4B6AFBEF" w:rsidR="00D41AB9" w:rsidRPr="00D41AB9" w:rsidRDefault="00D41AB9" w:rsidP="00D41AB9">
            <w:pPr>
              <w:rPr>
                <w:rFonts w:eastAsia="Times New Roman"/>
                <w:color w:val="000000"/>
                <w:sz w:val="18"/>
                <w:szCs w:val="18"/>
                <w:lang w:eastAsia="de-CH"/>
              </w:rPr>
            </w:pPr>
            <w:r w:rsidRPr="00EA25ED">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3E7382" w14:textId="2BD426A4" w:rsidR="00D41AB9" w:rsidRPr="00D41AB9" w:rsidRDefault="00D41AB9" w:rsidP="00D41AB9">
            <w:pPr>
              <w:rPr>
                <w:rFonts w:eastAsia="Times New Roman"/>
                <w:color w:val="000000"/>
                <w:sz w:val="18"/>
                <w:szCs w:val="18"/>
                <w:lang w:eastAsia="de-CH"/>
              </w:rPr>
            </w:pPr>
            <w:r w:rsidRPr="00EA25ED">
              <w:t>0.032</w:t>
            </w:r>
          </w:p>
        </w:tc>
      </w:tr>
      <w:tr w:rsidR="00D41AB9" w:rsidRPr="00D41AB9" w14:paraId="226006AE" w14:textId="77777777" w:rsidTr="001F4615">
        <w:trPr>
          <w:trHeight w:val="317"/>
        </w:trPr>
        <w:tc>
          <w:tcPr>
            <w:tcW w:w="1790" w:type="dxa"/>
            <w:tcBorders>
              <w:right w:val="single" w:sz="4" w:space="0" w:color="auto"/>
            </w:tcBorders>
            <w:shd w:val="clear" w:color="auto" w:fill="auto"/>
            <w:noWrap/>
            <w:hideMark/>
          </w:tcPr>
          <w:p w14:paraId="54332026"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8652905" w14:textId="64984230"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BE38F23" w14:textId="0D80C3E2"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F72841" w14:textId="0AB8120C"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BD006E1" w14:textId="52F035DD" w:rsidR="00D41AB9" w:rsidRPr="00D41AB9" w:rsidRDefault="00D41AB9" w:rsidP="00D41AB9">
            <w:pPr>
              <w:rPr>
                <w:rFonts w:eastAsia="Times New Roman"/>
                <w:color w:val="000000"/>
                <w:sz w:val="18"/>
                <w:szCs w:val="18"/>
                <w:lang w:eastAsia="de-CH"/>
              </w:rPr>
            </w:pPr>
            <w:r w:rsidRPr="00EA25ED">
              <w:t>0.0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6A4A13B" w14:textId="4F3B07B1"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CA36D1" w14:textId="542C09DA" w:rsidR="00D41AB9" w:rsidRPr="00D41AB9" w:rsidRDefault="00D41AB9" w:rsidP="00D41AB9">
            <w:pPr>
              <w:rPr>
                <w:rFonts w:eastAsia="Times New Roman"/>
                <w:color w:val="000000"/>
                <w:sz w:val="18"/>
                <w:szCs w:val="18"/>
                <w:lang w:eastAsia="de-CH"/>
              </w:rPr>
            </w:pPr>
            <w:r w:rsidRPr="00EA25ED">
              <w:t>0.02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CA5B65C" w14:textId="0D28C5F6" w:rsidR="00D41AB9" w:rsidRPr="00D41AB9" w:rsidRDefault="00D41AB9" w:rsidP="00D41AB9">
            <w:pPr>
              <w:rPr>
                <w:rFonts w:eastAsia="Times New Roman"/>
                <w:color w:val="000000"/>
                <w:sz w:val="18"/>
                <w:szCs w:val="18"/>
                <w:lang w:eastAsia="de-CH"/>
              </w:rPr>
            </w:pPr>
            <w:r w:rsidRPr="00EA25ED">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C51B760" w14:textId="421620BA" w:rsidR="00D41AB9" w:rsidRPr="00D41AB9" w:rsidRDefault="00D41AB9" w:rsidP="00D41AB9">
            <w:pPr>
              <w:rPr>
                <w:rFonts w:eastAsia="Times New Roman"/>
                <w:color w:val="000000"/>
                <w:sz w:val="18"/>
                <w:szCs w:val="18"/>
                <w:lang w:eastAsia="de-CH"/>
              </w:rPr>
            </w:pPr>
            <w:r w:rsidRPr="00EA25ED">
              <w:t>0.01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5F48A15" w14:textId="1B85780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16227EA" w14:textId="2A6AA166" w:rsidR="00D41AB9" w:rsidRPr="00D41AB9" w:rsidRDefault="00D41AB9" w:rsidP="00D41AB9">
            <w:pPr>
              <w:rPr>
                <w:rFonts w:eastAsia="Times New Roman"/>
                <w:color w:val="000000"/>
                <w:sz w:val="18"/>
                <w:szCs w:val="18"/>
                <w:lang w:eastAsia="de-CH"/>
              </w:rPr>
            </w:pPr>
            <w:r w:rsidRPr="00EA25ED">
              <w:t>0.014</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DA1FF25" w14:textId="453CFA8E"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C5FEB1" w14:textId="6FDE22A1"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8C89FE2" w14:textId="28FE570E"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AA7F83" w14:textId="03E54C64" w:rsidR="00D41AB9" w:rsidRPr="00D41AB9" w:rsidRDefault="00D41AB9" w:rsidP="00D41AB9">
            <w:pPr>
              <w:rPr>
                <w:rFonts w:eastAsia="Times New Roman"/>
                <w:color w:val="000000"/>
                <w:sz w:val="18"/>
                <w:szCs w:val="18"/>
                <w:lang w:eastAsia="de-CH"/>
              </w:rPr>
            </w:pPr>
            <w:r w:rsidRPr="00EA25ED">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EA9955" w14:textId="19FA6ACC" w:rsidR="00D41AB9" w:rsidRPr="00D41AB9" w:rsidRDefault="00D41AB9" w:rsidP="00D41AB9">
            <w:pPr>
              <w:rPr>
                <w:rFonts w:eastAsia="Times New Roman"/>
                <w:color w:val="000000"/>
                <w:sz w:val="18"/>
                <w:szCs w:val="18"/>
                <w:lang w:eastAsia="de-CH"/>
              </w:rPr>
            </w:pPr>
            <w:r w:rsidRPr="00EA25ED">
              <w:t>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093C6D" w14:textId="45BB8BD7" w:rsidR="00D41AB9" w:rsidRPr="00D41AB9" w:rsidRDefault="00D41AB9" w:rsidP="00D41AB9">
            <w:pPr>
              <w:rPr>
                <w:rFonts w:eastAsia="Times New Roman"/>
                <w:color w:val="000000"/>
                <w:sz w:val="18"/>
                <w:szCs w:val="18"/>
                <w:lang w:eastAsia="de-CH"/>
              </w:rPr>
            </w:pPr>
            <w:r w:rsidRPr="00EA25ED">
              <w:t>0.032</w:t>
            </w:r>
          </w:p>
        </w:tc>
      </w:tr>
      <w:tr w:rsidR="00D41AB9" w:rsidRPr="00D41AB9" w14:paraId="359BB43C" w14:textId="77777777" w:rsidTr="001F4615">
        <w:trPr>
          <w:trHeight w:val="302"/>
        </w:trPr>
        <w:tc>
          <w:tcPr>
            <w:tcW w:w="1790" w:type="dxa"/>
            <w:tcBorders>
              <w:right w:val="single" w:sz="4" w:space="0" w:color="auto"/>
            </w:tcBorders>
            <w:shd w:val="clear" w:color="auto" w:fill="auto"/>
            <w:noWrap/>
            <w:hideMark/>
          </w:tcPr>
          <w:p w14:paraId="58ECF5F6" w14:textId="15F84576"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5A4B36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A83A333" w14:textId="7CDF7087"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718D67C" w14:textId="7368FFE5"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EE92FA8" w14:textId="60092646"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2D62D5B" w14:textId="6C6DB19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6B022" w14:textId="69389AB8"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48EFEB69" w14:textId="4AE398FD"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26EAA5" w14:textId="42F51539"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B048B10" w14:textId="4AF5D15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857DDD3" w14:textId="7076C84F"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DE5A89D" w14:textId="5809EB14"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E827B61" w14:textId="11C15071"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EC42B1A" w14:textId="32A0A409"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66FD1" w14:textId="404DEB5A"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EC8A01" w14:textId="35A4749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77238D" w14:textId="7DCAE866"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9476A1E" w14:textId="77777777" w:rsidTr="001F4615">
        <w:trPr>
          <w:trHeight w:val="302"/>
        </w:trPr>
        <w:tc>
          <w:tcPr>
            <w:tcW w:w="1790" w:type="dxa"/>
            <w:tcBorders>
              <w:right w:val="single" w:sz="4" w:space="0" w:color="auto"/>
            </w:tcBorders>
            <w:shd w:val="clear" w:color="auto" w:fill="auto"/>
            <w:noWrap/>
            <w:hideMark/>
          </w:tcPr>
          <w:p w14:paraId="315E3DBC"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7732A45" w14:textId="4DEE6F2A"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8294BCA" w14:textId="53B65137"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34D8377" w14:textId="58B620FE"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B9221B" w14:textId="077E1120" w:rsidR="00D41AB9" w:rsidRPr="00D41AB9" w:rsidRDefault="00D41AB9" w:rsidP="00D41AB9">
            <w:pPr>
              <w:rPr>
                <w:rFonts w:eastAsia="Times New Roman"/>
                <w:color w:val="000000"/>
                <w:sz w:val="18"/>
                <w:szCs w:val="18"/>
                <w:lang w:eastAsia="de-CH"/>
              </w:rPr>
            </w:pPr>
            <w:r w:rsidRPr="00EA25ED">
              <w:t>0.03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C5E304A" w14:textId="2D35AE77"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6F4F7D" w14:textId="70BD2F68" w:rsidR="00D41AB9" w:rsidRPr="00D41AB9" w:rsidRDefault="00D41AB9" w:rsidP="00D41AB9">
            <w:pPr>
              <w:rPr>
                <w:rFonts w:eastAsia="Times New Roman"/>
                <w:color w:val="000000"/>
                <w:sz w:val="18"/>
                <w:szCs w:val="18"/>
                <w:lang w:eastAsia="de-CH"/>
              </w:rPr>
            </w:pPr>
            <w:r w:rsidRPr="00EA25ED">
              <w:t>0.029</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D4948A0" w14:textId="7012C9C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F73F047" w14:textId="29B40CD0" w:rsidR="00D41AB9" w:rsidRPr="00D41AB9" w:rsidRDefault="00D41AB9" w:rsidP="00D41AB9">
            <w:pPr>
              <w:rPr>
                <w:rFonts w:eastAsia="Times New Roman"/>
                <w:color w:val="000000"/>
                <w:sz w:val="18"/>
                <w:szCs w:val="18"/>
                <w:lang w:eastAsia="de-CH"/>
              </w:rPr>
            </w:pPr>
            <w:r w:rsidRPr="00EA25ED">
              <w:t>0.03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DD59894" w14:textId="1FAD39A3" w:rsidR="00D41AB9" w:rsidRPr="00D41AB9" w:rsidRDefault="00D41AB9" w:rsidP="00D41AB9">
            <w:pPr>
              <w:rPr>
                <w:rFonts w:eastAsia="Times New Roman"/>
                <w:color w:val="000000"/>
                <w:sz w:val="18"/>
                <w:szCs w:val="18"/>
                <w:lang w:eastAsia="de-CH"/>
              </w:rPr>
            </w:pPr>
            <w:r w:rsidRPr="00EA25ED">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64B35DD" w14:textId="487CBF4B" w:rsidR="00D41AB9" w:rsidRPr="00D41AB9" w:rsidRDefault="00D41AB9" w:rsidP="00D41AB9">
            <w:pPr>
              <w:rPr>
                <w:rFonts w:eastAsia="Times New Roman"/>
                <w:color w:val="000000"/>
                <w:sz w:val="18"/>
                <w:szCs w:val="18"/>
                <w:lang w:eastAsia="de-CH"/>
              </w:rPr>
            </w:pPr>
            <w:r w:rsidRPr="00EA25ED">
              <w:t>0.02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E5E3FCB" w14:textId="0AA26A7F"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C226CA" w14:textId="017415E3"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356D746" w14:textId="6B833809"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8D3B46" w14:textId="1E9D522A" w:rsidR="00D41AB9" w:rsidRPr="00D41AB9" w:rsidRDefault="00D41AB9" w:rsidP="00D41AB9">
            <w:pPr>
              <w:rPr>
                <w:rFonts w:eastAsia="Times New Roman"/>
                <w:color w:val="000000"/>
                <w:sz w:val="18"/>
                <w:szCs w:val="18"/>
                <w:lang w:eastAsia="de-CH"/>
              </w:rPr>
            </w:pPr>
            <w:r w:rsidRPr="00EA25ED">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627B1AB" w14:textId="20933D4E"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D79A4E" w14:textId="60EA04DB" w:rsidR="00D41AB9" w:rsidRPr="00D41AB9" w:rsidRDefault="00D41AB9" w:rsidP="00D41AB9">
            <w:pPr>
              <w:rPr>
                <w:rFonts w:eastAsia="Times New Roman"/>
                <w:color w:val="000000"/>
                <w:sz w:val="18"/>
                <w:szCs w:val="18"/>
                <w:lang w:eastAsia="de-CH"/>
              </w:rPr>
            </w:pPr>
            <w:r w:rsidRPr="00EA25ED">
              <w:t>0.02</w:t>
            </w:r>
          </w:p>
        </w:tc>
      </w:tr>
      <w:tr w:rsidR="00D41AB9" w:rsidRPr="00D41AB9" w14:paraId="5E6797DA" w14:textId="77777777" w:rsidTr="001F4615">
        <w:trPr>
          <w:trHeight w:val="302"/>
        </w:trPr>
        <w:tc>
          <w:tcPr>
            <w:tcW w:w="1790" w:type="dxa"/>
            <w:tcBorders>
              <w:right w:val="single" w:sz="4" w:space="0" w:color="auto"/>
            </w:tcBorders>
            <w:shd w:val="clear" w:color="auto" w:fill="auto"/>
            <w:noWrap/>
            <w:hideMark/>
          </w:tcPr>
          <w:p w14:paraId="23BEDB3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BEB958E" w14:textId="1D8C5DC9"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7D54F9D" w14:textId="0E55EAAE"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D5C0A95" w14:textId="7E9B7C52" w:rsidR="00D41AB9" w:rsidRPr="00D41AB9" w:rsidRDefault="00D41AB9" w:rsidP="00D41AB9">
            <w:pPr>
              <w:rPr>
                <w:rFonts w:eastAsia="Times New Roman"/>
                <w:color w:val="000000"/>
                <w:sz w:val="18"/>
                <w:szCs w:val="18"/>
                <w:lang w:eastAsia="de-CH"/>
              </w:rPr>
            </w:pPr>
            <w:r w:rsidRPr="00EA25ED">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0EDA16" w14:textId="6C4012C7" w:rsidR="00D41AB9" w:rsidRPr="00D41AB9" w:rsidRDefault="00D41AB9" w:rsidP="00D41AB9">
            <w:pPr>
              <w:rPr>
                <w:rFonts w:eastAsia="Times New Roman"/>
                <w:color w:val="000000"/>
                <w:sz w:val="18"/>
                <w:szCs w:val="18"/>
                <w:lang w:eastAsia="de-CH"/>
              </w:rPr>
            </w:pPr>
            <w:r w:rsidRPr="00EA25ED">
              <w:t>0.01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67D13D4E" w14:textId="0BEB830F"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29C5D5" w14:textId="232D781D" w:rsidR="00D41AB9" w:rsidRPr="00D41AB9" w:rsidRDefault="00D41AB9" w:rsidP="00D41AB9">
            <w:pPr>
              <w:rPr>
                <w:rFonts w:eastAsia="Times New Roman"/>
                <w:color w:val="000000"/>
                <w:sz w:val="18"/>
                <w:szCs w:val="18"/>
                <w:lang w:eastAsia="de-CH"/>
              </w:rPr>
            </w:pPr>
            <w:r w:rsidRPr="00EA25ED">
              <w:t>0.01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1A9756D2" w14:textId="31770B92" w:rsidR="00D41AB9" w:rsidRPr="00D41AB9" w:rsidRDefault="00D41AB9" w:rsidP="00D41AB9">
            <w:pPr>
              <w:rPr>
                <w:rFonts w:eastAsia="Times New Roman"/>
                <w:color w:val="000000"/>
                <w:sz w:val="18"/>
                <w:szCs w:val="18"/>
                <w:lang w:eastAsia="de-CH"/>
              </w:rPr>
            </w:pPr>
            <w:r w:rsidRPr="00EA25ED">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AEA72FB" w14:textId="0D2CBC58" w:rsidR="00D41AB9" w:rsidRPr="00D41AB9" w:rsidRDefault="00D41AB9" w:rsidP="00D41AB9">
            <w:pPr>
              <w:rPr>
                <w:rFonts w:eastAsia="Times New Roman"/>
                <w:color w:val="000000"/>
                <w:sz w:val="18"/>
                <w:szCs w:val="18"/>
                <w:lang w:eastAsia="de-CH"/>
              </w:rPr>
            </w:pPr>
            <w:r w:rsidRPr="00EA25ED">
              <w:t>0.02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F49E5F8" w14:textId="6FAFA83D"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1082C50" w14:textId="6EA274E2" w:rsidR="00D41AB9" w:rsidRPr="00D41AB9" w:rsidRDefault="00D41AB9" w:rsidP="00D41AB9">
            <w:pPr>
              <w:rPr>
                <w:rFonts w:eastAsia="Times New Roman"/>
                <w:color w:val="000000"/>
                <w:sz w:val="18"/>
                <w:szCs w:val="18"/>
                <w:lang w:eastAsia="de-CH"/>
              </w:rPr>
            </w:pPr>
            <w:r w:rsidRPr="00EA25ED">
              <w:t>0.02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198F55F" w14:textId="445C14AC"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409FE1A" w14:textId="48A3224C" w:rsidR="00D41AB9" w:rsidRPr="00D41AB9" w:rsidRDefault="00D41AB9" w:rsidP="00D41AB9">
            <w:pPr>
              <w:rPr>
                <w:rFonts w:eastAsia="Times New Roman"/>
                <w:color w:val="000000"/>
                <w:sz w:val="18"/>
                <w:szCs w:val="18"/>
                <w:lang w:eastAsia="de-CH"/>
              </w:rPr>
            </w:pPr>
            <w:r w:rsidRPr="00EA25ED">
              <w:t>0.009</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65F4F2" w14:textId="60D3D7D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872EF63" w14:textId="7ED4C0B7" w:rsidR="00D41AB9" w:rsidRPr="00D41AB9" w:rsidRDefault="00D41AB9" w:rsidP="00D41AB9">
            <w:pPr>
              <w:rPr>
                <w:rFonts w:eastAsia="Times New Roman"/>
                <w:color w:val="000000"/>
                <w:sz w:val="18"/>
                <w:szCs w:val="18"/>
                <w:lang w:eastAsia="de-CH"/>
              </w:rPr>
            </w:pPr>
            <w:r w:rsidRPr="00EA25ED">
              <w:t>0.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C566C06" w14:textId="5D1C849A"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7B11D2" w14:textId="7362B4FD" w:rsidR="00D41AB9" w:rsidRPr="00D41AB9" w:rsidRDefault="00D41AB9" w:rsidP="00D41AB9">
            <w:pPr>
              <w:rPr>
                <w:rFonts w:eastAsia="Times New Roman"/>
                <w:color w:val="000000"/>
                <w:sz w:val="18"/>
                <w:szCs w:val="18"/>
                <w:lang w:eastAsia="de-CH"/>
              </w:rPr>
            </w:pPr>
            <w:r w:rsidRPr="00EA25ED">
              <w:t>0.038</w:t>
            </w:r>
          </w:p>
        </w:tc>
      </w:tr>
      <w:tr w:rsidR="00D41AB9" w:rsidRPr="00D41AB9" w14:paraId="64357418" w14:textId="77777777" w:rsidTr="001F4615">
        <w:trPr>
          <w:trHeight w:val="317"/>
        </w:trPr>
        <w:tc>
          <w:tcPr>
            <w:tcW w:w="1790" w:type="dxa"/>
            <w:tcBorders>
              <w:right w:val="single" w:sz="4" w:space="0" w:color="auto"/>
            </w:tcBorders>
            <w:shd w:val="clear" w:color="auto" w:fill="auto"/>
            <w:noWrap/>
            <w:hideMark/>
          </w:tcPr>
          <w:p w14:paraId="47397C0F"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3591A94" w14:textId="4BA48341"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C5D4C0D" w14:textId="63318337"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23B4F9C" w14:textId="42C4C9AC"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869F90C" w14:textId="5E4CC3E5" w:rsidR="00D41AB9" w:rsidRPr="00D41AB9" w:rsidRDefault="00D41AB9" w:rsidP="00D41AB9">
            <w:pPr>
              <w:rPr>
                <w:rFonts w:eastAsia="Times New Roman"/>
                <w:color w:val="000000"/>
                <w:sz w:val="18"/>
                <w:szCs w:val="18"/>
                <w:lang w:eastAsia="de-CH"/>
              </w:rPr>
            </w:pPr>
            <w:r w:rsidRPr="00EA25ED">
              <w:t>0.03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484386C" w14:textId="2FC5F375"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7552C4" w14:textId="6A127731" w:rsidR="00D41AB9" w:rsidRPr="00D41AB9" w:rsidRDefault="00D41AB9" w:rsidP="00D41AB9">
            <w:pPr>
              <w:rPr>
                <w:rFonts w:eastAsia="Times New Roman"/>
                <w:color w:val="000000"/>
                <w:sz w:val="18"/>
                <w:szCs w:val="18"/>
                <w:lang w:eastAsia="de-CH"/>
              </w:rPr>
            </w:pPr>
            <w:r w:rsidRPr="00EA25ED">
              <w:t>0.0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2F4E046" w14:textId="285A305E" w:rsidR="00D41AB9" w:rsidRPr="00D41AB9" w:rsidRDefault="00D41AB9" w:rsidP="00D41AB9">
            <w:pPr>
              <w:rPr>
                <w:rFonts w:eastAsia="Times New Roman"/>
                <w:color w:val="000000"/>
                <w:sz w:val="18"/>
                <w:szCs w:val="18"/>
                <w:lang w:eastAsia="de-CH"/>
              </w:rPr>
            </w:pPr>
            <w:r w:rsidRPr="00EA25ED">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74CCAAD" w14:textId="0428E774" w:rsidR="00D41AB9" w:rsidRPr="00D41AB9" w:rsidRDefault="00D41AB9" w:rsidP="00D41AB9">
            <w:pPr>
              <w:rPr>
                <w:rFonts w:eastAsia="Times New Roman"/>
                <w:color w:val="000000"/>
                <w:sz w:val="18"/>
                <w:szCs w:val="18"/>
                <w:lang w:eastAsia="de-CH"/>
              </w:rPr>
            </w:pPr>
            <w:r w:rsidRPr="00EA25ED">
              <w:t>0.00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8082265" w14:textId="3B76C378" w:rsidR="00D41AB9" w:rsidRPr="00D41AB9" w:rsidRDefault="00D41AB9" w:rsidP="00D41AB9">
            <w:pPr>
              <w:rPr>
                <w:rFonts w:eastAsia="Times New Roman"/>
                <w:color w:val="000000"/>
                <w:sz w:val="18"/>
                <w:szCs w:val="18"/>
                <w:lang w:eastAsia="de-CH"/>
              </w:rPr>
            </w:pPr>
            <w:r w:rsidRPr="00EA25ED">
              <w:t>0.3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B1C447A" w14:textId="621407CA" w:rsidR="00D41AB9" w:rsidRPr="00D41AB9" w:rsidRDefault="00D41AB9" w:rsidP="00D41AB9">
            <w:pPr>
              <w:rPr>
                <w:rFonts w:eastAsia="Times New Roman"/>
                <w:color w:val="000000"/>
                <w:sz w:val="18"/>
                <w:szCs w:val="18"/>
                <w:lang w:eastAsia="de-CH"/>
              </w:rPr>
            </w:pPr>
            <w:r w:rsidRPr="00EA25ED">
              <w:t>0.05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67BB03F" w14:textId="6893AC75" w:rsidR="00D41AB9" w:rsidRPr="00D41AB9" w:rsidRDefault="00D41AB9" w:rsidP="00D41AB9">
            <w:pPr>
              <w:rPr>
                <w:rFonts w:eastAsia="Times New Roman"/>
                <w:color w:val="000000"/>
                <w:sz w:val="18"/>
                <w:szCs w:val="18"/>
                <w:lang w:eastAsia="de-CH"/>
              </w:rPr>
            </w:pPr>
            <w:r w:rsidRPr="00EA25ED">
              <w:t>0.19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253601" w14:textId="70A004FB" w:rsidR="00D41AB9" w:rsidRPr="00D41AB9" w:rsidRDefault="00D41AB9" w:rsidP="00D41AB9">
            <w:pPr>
              <w:rPr>
                <w:rFonts w:eastAsia="Times New Roman"/>
                <w:color w:val="000000"/>
                <w:sz w:val="18"/>
                <w:szCs w:val="18"/>
                <w:lang w:eastAsia="de-CH"/>
              </w:rPr>
            </w:pPr>
            <w:r w:rsidRPr="00EA25ED">
              <w:t>0.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895AB64" w14:textId="07C949BD"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CEBCD" w14:textId="4005E14A" w:rsidR="00D41AB9" w:rsidRPr="00D41AB9" w:rsidRDefault="00D41AB9" w:rsidP="00D41AB9">
            <w:pPr>
              <w:rPr>
                <w:rFonts w:eastAsia="Times New Roman"/>
                <w:color w:val="000000"/>
                <w:sz w:val="18"/>
                <w:szCs w:val="18"/>
                <w:lang w:eastAsia="de-CH"/>
              </w:rPr>
            </w:pPr>
            <w:r w:rsidRPr="00EA25ED">
              <w:t>0.01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4EF476" w14:textId="7CD07162"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05164E" w14:textId="4024F536" w:rsidR="00D41AB9" w:rsidRPr="00D41AB9" w:rsidRDefault="00D41AB9" w:rsidP="00D41AB9">
            <w:pPr>
              <w:rPr>
                <w:rFonts w:eastAsia="Times New Roman"/>
                <w:color w:val="000000"/>
                <w:sz w:val="18"/>
                <w:szCs w:val="18"/>
                <w:lang w:eastAsia="de-CH"/>
              </w:rPr>
            </w:pPr>
            <w:r w:rsidRPr="00EA25ED">
              <w:t>0.022</w:t>
            </w:r>
          </w:p>
        </w:tc>
      </w:tr>
      <w:tr w:rsidR="00D41AB9" w:rsidRPr="00D41AB9" w14:paraId="6A2C5A3D" w14:textId="77777777" w:rsidTr="001F4615">
        <w:trPr>
          <w:trHeight w:val="302"/>
        </w:trPr>
        <w:tc>
          <w:tcPr>
            <w:tcW w:w="1790" w:type="dxa"/>
            <w:tcBorders>
              <w:right w:val="single" w:sz="4" w:space="0" w:color="auto"/>
            </w:tcBorders>
            <w:shd w:val="clear" w:color="auto" w:fill="auto"/>
            <w:noWrap/>
            <w:hideMark/>
          </w:tcPr>
          <w:p w14:paraId="71B39AAD" w14:textId="7B8E04E4"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241D683"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2CF1637" w14:textId="53FC1C96"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D93FF6A" w14:textId="2A3337FE"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BA71A3" w14:textId="05234676"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A62274" w14:textId="46FB1B8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84845F" w14:textId="20119FFF"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6ED70E3F" w14:textId="5C26277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B4A69A4" w14:textId="2F7EEE7A"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0C3A202" w14:textId="24DBE4F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C2AC9A4" w14:textId="22140953"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0868B25" w14:textId="74CCB825"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94E57C" w14:textId="50975404"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F346DC2" w14:textId="1D23646A"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638FA7" w14:textId="551E82DE"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B8AF43F" w14:textId="2C59840D"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C91B63" w14:textId="01851FAB"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45428F9B" w14:textId="77777777" w:rsidTr="001F4615">
        <w:trPr>
          <w:trHeight w:val="302"/>
        </w:trPr>
        <w:tc>
          <w:tcPr>
            <w:tcW w:w="1790" w:type="dxa"/>
            <w:tcBorders>
              <w:right w:val="single" w:sz="4" w:space="0" w:color="auto"/>
            </w:tcBorders>
            <w:shd w:val="clear" w:color="auto" w:fill="auto"/>
            <w:noWrap/>
            <w:hideMark/>
          </w:tcPr>
          <w:p w14:paraId="428EB59E"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7DA57F8" w14:textId="4234CF7A"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E6DC2AD" w14:textId="7FC8BFC4"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3D22ACF" w14:textId="4F895287"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C1175F" w14:textId="5FDA090B" w:rsidR="00D41AB9" w:rsidRPr="00D41AB9" w:rsidRDefault="00D41AB9" w:rsidP="00D41AB9">
            <w:pPr>
              <w:rPr>
                <w:rFonts w:eastAsia="Times New Roman"/>
                <w:color w:val="000000"/>
                <w:sz w:val="18"/>
                <w:szCs w:val="18"/>
                <w:lang w:eastAsia="de-CH"/>
              </w:rPr>
            </w:pPr>
            <w:r w:rsidRPr="00EA25ED">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AA7EFE" w14:textId="081877CE" w:rsidR="00D41AB9" w:rsidRPr="00D41AB9" w:rsidRDefault="00D41AB9" w:rsidP="00D41AB9">
            <w:pPr>
              <w:rPr>
                <w:rFonts w:eastAsia="Times New Roman"/>
                <w:color w:val="000000"/>
                <w:sz w:val="18"/>
                <w:szCs w:val="18"/>
                <w:lang w:eastAsia="de-CH"/>
              </w:rPr>
            </w:pPr>
            <w:r w:rsidRPr="00EA25ED">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D683D5" w14:textId="2772532C" w:rsidR="00D41AB9" w:rsidRPr="00D41AB9" w:rsidRDefault="00D41AB9" w:rsidP="00D41AB9">
            <w:pPr>
              <w:rPr>
                <w:rFonts w:eastAsia="Times New Roman"/>
                <w:color w:val="000000"/>
                <w:sz w:val="18"/>
                <w:szCs w:val="18"/>
                <w:lang w:eastAsia="de-CH"/>
              </w:rPr>
            </w:pPr>
            <w:r w:rsidRPr="00EA25ED">
              <w:t>0.027</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58C46A3" w14:textId="20858E68" w:rsidR="00D41AB9" w:rsidRPr="00D41AB9" w:rsidRDefault="00D41AB9" w:rsidP="00D41AB9">
            <w:pPr>
              <w:rPr>
                <w:rFonts w:eastAsia="Times New Roman"/>
                <w:color w:val="000000"/>
                <w:sz w:val="18"/>
                <w:szCs w:val="18"/>
                <w:lang w:eastAsia="de-CH"/>
              </w:rPr>
            </w:pPr>
            <w:r w:rsidRPr="00EA25ED">
              <w:t>0.24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17EC744" w14:textId="3C1C5631" w:rsidR="00D41AB9" w:rsidRPr="00D41AB9" w:rsidRDefault="00D41AB9" w:rsidP="00D41AB9">
            <w:pPr>
              <w:rPr>
                <w:rFonts w:eastAsia="Times New Roman"/>
                <w:color w:val="000000"/>
                <w:sz w:val="18"/>
                <w:szCs w:val="18"/>
                <w:lang w:eastAsia="de-CH"/>
              </w:rPr>
            </w:pPr>
            <w:r w:rsidRPr="00EA25ED">
              <w:t>0.02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7AF2C54" w14:textId="38311BBE" w:rsidR="00D41AB9" w:rsidRPr="00D41AB9" w:rsidRDefault="00D41AB9" w:rsidP="00D41AB9">
            <w:pPr>
              <w:rPr>
                <w:rFonts w:eastAsia="Times New Roman"/>
                <w:color w:val="000000"/>
                <w:sz w:val="18"/>
                <w:szCs w:val="18"/>
                <w:lang w:eastAsia="de-CH"/>
              </w:rPr>
            </w:pPr>
            <w:r w:rsidRPr="00EA25ED">
              <w:t>0.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448E4D" w14:textId="1F361455" w:rsidR="00D41AB9" w:rsidRPr="00D41AB9" w:rsidRDefault="00D41AB9" w:rsidP="00D41AB9">
            <w:pPr>
              <w:rPr>
                <w:rFonts w:eastAsia="Times New Roman"/>
                <w:color w:val="000000"/>
                <w:sz w:val="18"/>
                <w:szCs w:val="18"/>
                <w:lang w:eastAsia="de-CH"/>
              </w:rPr>
            </w:pPr>
            <w:r w:rsidRPr="00EA25ED">
              <w:t>0.02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F13E1AF" w14:textId="14D5B15D"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C5DBE1" w14:textId="15A794CF" w:rsidR="00D41AB9" w:rsidRPr="00D41AB9" w:rsidRDefault="00D41AB9" w:rsidP="00D41AB9">
            <w:pPr>
              <w:rPr>
                <w:rFonts w:eastAsia="Times New Roman"/>
                <w:color w:val="000000"/>
                <w:sz w:val="18"/>
                <w:szCs w:val="18"/>
                <w:lang w:eastAsia="de-CH"/>
              </w:rPr>
            </w:pPr>
            <w:r w:rsidRPr="00EA25ED">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9911064" w14:textId="1DDEF71F" w:rsidR="00D41AB9" w:rsidRPr="00D41AB9" w:rsidRDefault="00D41AB9" w:rsidP="00D41AB9">
            <w:pPr>
              <w:rPr>
                <w:rFonts w:eastAsia="Times New Roman"/>
                <w:color w:val="000000"/>
                <w:sz w:val="18"/>
                <w:szCs w:val="18"/>
                <w:lang w:eastAsia="de-CH"/>
              </w:rPr>
            </w:pPr>
            <w:r w:rsidRPr="00EA25ED">
              <w:t>0.2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D2EBB5F" w14:textId="61F8D164" w:rsidR="00D41AB9" w:rsidRPr="00D41AB9" w:rsidRDefault="00D41AB9" w:rsidP="00D41AB9">
            <w:pPr>
              <w:rPr>
                <w:rFonts w:eastAsia="Times New Roman"/>
                <w:color w:val="000000"/>
                <w:sz w:val="18"/>
                <w:szCs w:val="18"/>
                <w:lang w:eastAsia="de-CH"/>
              </w:rPr>
            </w:pPr>
            <w:r w:rsidRPr="00EA25ED">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D70CD9" w14:textId="2893A122"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9149270" w14:textId="10771D11" w:rsidR="00D41AB9" w:rsidRPr="00D41AB9" w:rsidRDefault="00D41AB9" w:rsidP="00D41AB9">
            <w:pPr>
              <w:rPr>
                <w:rFonts w:eastAsia="Times New Roman"/>
                <w:color w:val="000000"/>
                <w:sz w:val="18"/>
                <w:szCs w:val="18"/>
                <w:lang w:eastAsia="de-CH"/>
              </w:rPr>
            </w:pPr>
            <w:r w:rsidRPr="00EA25ED">
              <w:t>0.032</w:t>
            </w:r>
          </w:p>
        </w:tc>
      </w:tr>
      <w:tr w:rsidR="00D41AB9" w:rsidRPr="00D41AB9" w14:paraId="7CAF8A55" w14:textId="77777777" w:rsidTr="001F4615">
        <w:trPr>
          <w:trHeight w:val="302"/>
        </w:trPr>
        <w:tc>
          <w:tcPr>
            <w:tcW w:w="1790" w:type="dxa"/>
            <w:tcBorders>
              <w:right w:val="single" w:sz="4" w:space="0" w:color="auto"/>
            </w:tcBorders>
            <w:shd w:val="clear" w:color="auto" w:fill="auto"/>
            <w:noWrap/>
            <w:hideMark/>
          </w:tcPr>
          <w:p w14:paraId="258BFAA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61B0414" w14:textId="344EBC76"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57823F8" w14:textId="72B404F1"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D08BD7A" w14:textId="37E832E1"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59F019" w14:textId="03D5B990" w:rsidR="00D41AB9" w:rsidRPr="00D41AB9" w:rsidRDefault="00D41AB9" w:rsidP="00D41AB9">
            <w:pPr>
              <w:rPr>
                <w:rFonts w:eastAsia="Times New Roman"/>
                <w:color w:val="000000"/>
                <w:sz w:val="18"/>
                <w:szCs w:val="18"/>
                <w:lang w:eastAsia="de-CH"/>
              </w:rPr>
            </w:pPr>
            <w:r w:rsidRPr="00EA25ED">
              <w:t>0.07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5CD5CF" w14:textId="61D9940D" w:rsidR="00D41AB9" w:rsidRPr="00D41AB9" w:rsidRDefault="00D41AB9" w:rsidP="00D41AB9">
            <w:pPr>
              <w:rPr>
                <w:rFonts w:eastAsia="Times New Roman"/>
                <w:color w:val="000000"/>
                <w:sz w:val="18"/>
                <w:szCs w:val="18"/>
                <w:lang w:eastAsia="de-CH"/>
              </w:rPr>
            </w:pPr>
            <w:r w:rsidRPr="00EA25ED">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834129" w14:textId="06EBD312" w:rsidR="00D41AB9" w:rsidRPr="00D41AB9" w:rsidRDefault="00D41AB9" w:rsidP="00D41AB9">
            <w:pPr>
              <w:rPr>
                <w:rFonts w:eastAsia="Times New Roman"/>
                <w:color w:val="000000"/>
                <w:sz w:val="18"/>
                <w:szCs w:val="18"/>
                <w:lang w:eastAsia="de-CH"/>
              </w:rPr>
            </w:pPr>
            <w:r w:rsidRPr="00EA25ED">
              <w:t>0.013</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5667AF5D" w14:textId="2FA22529"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2BF6B15" w14:textId="78831B0E" w:rsidR="00D41AB9" w:rsidRPr="00D41AB9" w:rsidRDefault="00D41AB9" w:rsidP="00D41AB9">
            <w:pPr>
              <w:rPr>
                <w:rFonts w:eastAsia="Times New Roman"/>
                <w:color w:val="000000"/>
                <w:sz w:val="18"/>
                <w:szCs w:val="18"/>
                <w:lang w:eastAsia="de-CH"/>
              </w:rPr>
            </w:pPr>
            <w:r w:rsidRPr="00EA25ED">
              <w:t>0.03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47BFED6" w14:textId="3885DA88" w:rsidR="00D41AB9" w:rsidRPr="00D41AB9" w:rsidRDefault="00D41AB9" w:rsidP="00D41AB9">
            <w:pPr>
              <w:rPr>
                <w:rFonts w:eastAsia="Times New Roman"/>
                <w:color w:val="000000"/>
                <w:sz w:val="18"/>
                <w:szCs w:val="18"/>
                <w:lang w:eastAsia="de-CH"/>
              </w:rPr>
            </w:pPr>
            <w:r w:rsidRPr="00EA25ED">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3EC3B67" w14:textId="3DCF7D3E" w:rsidR="00D41AB9" w:rsidRPr="00D41AB9" w:rsidRDefault="00D41AB9" w:rsidP="00D41AB9">
            <w:pPr>
              <w:rPr>
                <w:rFonts w:eastAsia="Times New Roman"/>
                <w:color w:val="000000"/>
                <w:sz w:val="18"/>
                <w:szCs w:val="18"/>
                <w:lang w:eastAsia="de-CH"/>
              </w:rPr>
            </w:pPr>
            <w:r w:rsidRPr="00EA25ED">
              <w:t>0.07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8AF81DD" w14:textId="32269A33"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15AB8B" w14:textId="3FE5F2FB" w:rsidR="00D41AB9" w:rsidRPr="00D41AB9" w:rsidRDefault="00D41AB9" w:rsidP="00D41AB9">
            <w:pPr>
              <w:rPr>
                <w:rFonts w:eastAsia="Times New Roman"/>
                <w:color w:val="000000"/>
                <w:sz w:val="18"/>
                <w:szCs w:val="18"/>
                <w:lang w:eastAsia="de-CH"/>
              </w:rPr>
            </w:pPr>
            <w:r w:rsidRPr="00EA25ED">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A62A612" w14:textId="74A712DA"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89F1AF" w14:textId="1F0DE17E" w:rsidR="00D41AB9" w:rsidRPr="00D41AB9" w:rsidRDefault="00D41AB9" w:rsidP="00D41AB9">
            <w:pPr>
              <w:rPr>
                <w:rFonts w:eastAsia="Times New Roman"/>
                <w:color w:val="000000"/>
                <w:sz w:val="18"/>
                <w:szCs w:val="18"/>
                <w:lang w:eastAsia="de-CH"/>
              </w:rPr>
            </w:pPr>
            <w:r w:rsidRPr="00EA25ED">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80984D8" w14:textId="2AD79790"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03A03C5" w14:textId="07D783CB" w:rsidR="00D41AB9" w:rsidRPr="00D41AB9" w:rsidRDefault="00D41AB9" w:rsidP="00D41AB9">
            <w:pPr>
              <w:rPr>
                <w:rFonts w:eastAsia="Times New Roman"/>
                <w:color w:val="000000"/>
                <w:sz w:val="18"/>
                <w:szCs w:val="18"/>
                <w:lang w:eastAsia="de-CH"/>
              </w:rPr>
            </w:pPr>
            <w:r w:rsidRPr="00EA25ED">
              <w:t>0.03</w:t>
            </w:r>
          </w:p>
        </w:tc>
      </w:tr>
      <w:tr w:rsidR="00D41AB9" w:rsidRPr="00D41AB9" w14:paraId="524D117B" w14:textId="77777777" w:rsidTr="001F4615">
        <w:trPr>
          <w:trHeight w:val="317"/>
        </w:trPr>
        <w:tc>
          <w:tcPr>
            <w:tcW w:w="1790" w:type="dxa"/>
            <w:tcBorders>
              <w:right w:val="single" w:sz="4" w:space="0" w:color="auto"/>
            </w:tcBorders>
            <w:shd w:val="clear" w:color="auto" w:fill="auto"/>
            <w:noWrap/>
            <w:hideMark/>
          </w:tcPr>
          <w:p w14:paraId="755AE320"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AC83365" w14:textId="63856083"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D686B68" w14:textId="06AFBB03"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9ED33B9" w14:textId="64EC6977"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E609DD" w14:textId="25B95584" w:rsidR="00D41AB9" w:rsidRPr="00D41AB9" w:rsidRDefault="00D41AB9" w:rsidP="00D41AB9">
            <w:pPr>
              <w:rPr>
                <w:rFonts w:eastAsia="Times New Roman"/>
                <w:color w:val="000000"/>
                <w:sz w:val="18"/>
                <w:szCs w:val="18"/>
                <w:lang w:eastAsia="de-CH"/>
              </w:rPr>
            </w:pPr>
            <w:r w:rsidRPr="00EA25ED">
              <w:t>0.04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3152BF8" w14:textId="2A7E3F70"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4483E9" w14:textId="6B8DF4FE" w:rsidR="00D41AB9" w:rsidRPr="00D41AB9" w:rsidRDefault="00D41AB9" w:rsidP="00D41AB9">
            <w:pPr>
              <w:rPr>
                <w:rFonts w:eastAsia="Times New Roman"/>
                <w:color w:val="000000"/>
                <w:sz w:val="18"/>
                <w:szCs w:val="18"/>
                <w:lang w:eastAsia="de-CH"/>
              </w:rPr>
            </w:pPr>
            <w:r w:rsidRPr="00EA25ED">
              <w:t>0.01</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585720B" w14:textId="58C1EAD0" w:rsidR="00D41AB9" w:rsidRPr="00D41AB9" w:rsidRDefault="00D41AB9" w:rsidP="00D41AB9">
            <w:pPr>
              <w:rPr>
                <w:rFonts w:eastAsia="Times New Roman"/>
                <w:color w:val="000000"/>
                <w:sz w:val="18"/>
                <w:szCs w:val="18"/>
                <w:lang w:eastAsia="de-CH"/>
              </w:rPr>
            </w:pPr>
            <w:r w:rsidRPr="00EA25ED">
              <w:t>0.27</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B74C5CB" w14:textId="74CC15B7" w:rsidR="00D41AB9" w:rsidRPr="00D41AB9" w:rsidRDefault="00D41AB9" w:rsidP="00D41AB9">
            <w:pPr>
              <w:rPr>
                <w:rFonts w:eastAsia="Times New Roman"/>
                <w:color w:val="000000"/>
                <w:sz w:val="18"/>
                <w:szCs w:val="18"/>
                <w:lang w:eastAsia="de-CH"/>
              </w:rPr>
            </w:pPr>
            <w:r w:rsidRPr="00EA25ED">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9D4E69E" w14:textId="002F0BD8" w:rsidR="00D41AB9" w:rsidRPr="00D41AB9" w:rsidRDefault="00D41AB9" w:rsidP="00D41AB9">
            <w:pPr>
              <w:rPr>
                <w:rFonts w:eastAsia="Times New Roman"/>
                <w:color w:val="000000"/>
                <w:sz w:val="18"/>
                <w:szCs w:val="18"/>
                <w:lang w:eastAsia="de-CH"/>
              </w:rPr>
            </w:pPr>
            <w:r w:rsidRPr="00EA25ED">
              <w:t>0.29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7A02E8F" w14:textId="40CE7DF5" w:rsidR="00D41AB9" w:rsidRPr="00D41AB9" w:rsidRDefault="00D41AB9" w:rsidP="00D41AB9">
            <w:pPr>
              <w:rPr>
                <w:rFonts w:eastAsia="Times New Roman"/>
                <w:color w:val="000000"/>
                <w:sz w:val="18"/>
                <w:szCs w:val="18"/>
                <w:lang w:eastAsia="de-CH"/>
              </w:rPr>
            </w:pPr>
            <w:r w:rsidRPr="00EA25ED">
              <w:t>0.02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7272B32" w14:textId="6F1D0375" w:rsidR="00D41AB9" w:rsidRPr="00D41AB9" w:rsidRDefault="00D41AB9" w:rsidP="00D41AB9">
            <w:pPr>
              <w:rPr>
                <w:rFonts w:eastAsia="Times New Roman"/>
                <w:color w:val="000000"/>
                <w:sz w:val="18"/>
                <w:szCs w:val="18"/>
                <w:lang w:eastAsia="de-CH"/>
              </w:rPr>
            </w:pPr>
            <w:r w:rsidRPr="00EA25ED">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4B0F1C3" w14:textId="6114EF9A"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63377C16" w14:textId="4FE61B8A" w:rsidR="00D41AB9" w:rsidRPr="00D41AB9" w:rsidRDefault="00D41AB9" w:rsidP="00D41AB9">
            <w:pPr>
              <w:rPr>
                <w:rFonts w:eastAsia="Times New Roman"/>
                <w:color w:val="000000"/>
                <w:sz w:val="18"/>
                <w:szCs w:val="18"/>
                <w:lang w:eastAsia="de-CH"/>
              </w:rPr>
            </w:pPr>
            <w:r w:rsidRPr="00EA25ED">
              <w:t>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A04550" w14:textId="3218AABC" w:rsidR="00D41AB9" w:rsidRPr="00D41AB9" w:rsidRDefault="00D41AB9" w:rsidP="00D41AB9">
            <w:pPr>
              <w:rPr>
                <w:rFonts w:eastAsia="Times New Roman"/>
                <w:color w:val="000000"/>
                <w:sz w:val="18"/>
                <w:szCs w:val="18"/>
                <w:lang w:eastAsia="de-CH"/>
              </w:rPr>
            </w:pPr>
            <w:r w:rsidRPr="00EA25ED">
              <w:t>0.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FE86D" w14:textId="6F91C5D6"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D479AF" w14:textId="592CA703" w:rsidR="00D41AB9" w:rsidRPr="00D41AB9" w:rsidRDefault="00D41AB9" w:rsidP="00D41AB9">
            <w:pPr>
              <w:rPr>
                <w:rFonts w:eastAsia="Times New Roman"/>
                <w:color w:val="000000"/>
                <w:sz w:val="18"/>
                <w:szCs w:val="18"/>
                <w:lang w:eastAsia="de-CH"/>
              </w:rPr>
            </w:pPr>
            <w:r w:rsidRPr="00EA25ED">
              <w:t>0.01</w:t>
            </w:r>
          </w:p>
        </w:tc>
      </w:tr>
      <w:tr w:rsidR="00D41AB9" w:rsidRPr="00D41AB9" w14:paraId="11C3A637" w14:textId="77777777" w:rsidTr="001F4615">
        <w:trPr>
          <w:trHeight w:val="302"/>
        </w:trPr>
        <w:tc>
          <w:tcPr>
            <w:tcW w:w="1790" w:type="dxa"/>
            <w:tcBorders>
              <w:right w:val="single" w:sz="4" w:space="0" w:color="auto"/>
            </w:tcBorders>
            <w:shd w:val="clear" w:color="auto" w:fill="auto"/>
            <w:noWrap/>
            <w:hideMark/>
          </w:tcPr>
          <w:p w14:paraId="71A46C87" w14:textId="7D7ECD6E"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BE476DF"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6B11E5C" w14:textId="6DB48274"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3E65EA1" w14:textId="5AF0DE79"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C90A99" w14:textId="6CE672F1"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6A86DB1" w14:textId="74804A4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84FE8A" w14:textId="59408600" w:rsidR="00D41AB9" w:rsidRPr="00D41AB9" w:rsidRDefault="00D41AB9" w:rsidP="00D41AB9">
            <w:pPr>
              <w:rPr>
                <w:rFonts w:eastAsia="Times New Roman"/>
                <w:b/>
                <w:color w:val="000000"/>
                <w:sz w:val="18"/>
                <w:szCs w:val="18"/>
                <w:lang w:eastAsia="de-CH"/>
              </w:rPr>
            </w:pPr>
            <w:r w:rsidRPr="00D41AB9">
              <w:rPr>
                <w:b/>
              </w:rPr>
              <w:t>std</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0725A271" w14:textId="0C176191"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9D58644" w14:textId="3575EB19"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F8CC7E8" w14:textId="3FBA1A00"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6DDC3A7" w14:textId="289B289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4A7DC99" w14:textId="03E29CEC"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C6A809" w14:textId="5D65C410"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E291B91" w14:textId="66A193F5"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A134949" w14:textId="660587B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0EF7DE3" w14:textId="4D11AA60"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EBD5DC9" w14:textId="651E641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7181D32D" w14:textId="77777777" w:rsidTr="001F4615">
        <w:trPr>
          <w:trHeight w:val="302"/>
        </w:trPr>
        <w:tc>
          <w:tcPr>
            <w:tcW w:w="1790" w:type="dxa"/>
            <w:tcBorders>
              <w:right w:val="single" w:sz="4" w:space="0" w:color="auto"/>
            </w:tcBorders>
            <w:shd w:val="clear" w:color="auto" w:fill="auto"/>
            <w:noWrap/>
            <w:hideMark/>
          </w:tcPr>
          <w:p w14:paraId="19CC3651"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A4C8CF4" w14:textId="3CB8DF76" w:rsidR="00D41AB9" w:rsidRPr="00D41AB9" w:rsidRDefault="00D41AB9" w:rsidP="00D41AB9">
            <w:pPr>
              <w:rPr>
                <w:rFonts w:eastAsia="Times New Roman"/>
                <w:color w:val="000000"/>
                <w:sz w:val="18"/>
                <w:szCs w:val="18"/>
                <w:lang w:eastAsia="de-CH"/>
              </w:rPr>
            </w:pPr>
            <w:r w:rsidRPr="00EA25ED">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5C84A13" w14:textId="0775F939"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FCEA826" w14:textId="56241059" w:rsidR="00D41AB9" w:rsidRPr="00D41AB9" w:rsidRDefault="00D41AB9" w:rsidP="00D41AB9">
            <w:pPr>
              <w:rPr>
                <w:rFonts w:eastAsia="Times New Roman"/>
                <w:color w:val="000000"/>
                <w:sz w:val="18"/>
                <w:szCs w:val="18"/>
                <w:lang w:eastAsia="de-CH"/>
              </w:rPr>
            </w:pPr>
            <w:r w:rsidRPr="00EA25ED">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6158D59" w14:textId="081F71F0" w:rsidR="00D41AB9" w:rsidRPr="00D41AB9" w:rsidRDefault="00D41AB9" w:rsidP="00D41AB9">
            <w:pPr>
              <w:rPr>
                <w:rFonts w:eastAsia="Times New Roman"/>
                <w:color w:val="000000"/>
                <w:sz w:val="18"/>
                <w:szCs w:val="18"/>
                <w:lang w:eastAsia="de-CH"/>
              </w:rPr>
            </w:pPr>
            <w:r w:rsidRPr="00EA25ED">
              <w:t>0.02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3DC7D7B" w14:textId="1A638F7C" w:rsidR="00D41AB9" w:rsidRPr="00D41AB9" w:rsidRDefault="00D41AB9" w:rsidP="00D41AB9">
            <w:pPr>
              <w:rPr>
                <w:rFonts w:eastAsia="Times New Roman"/>
                <w:color w:val="000000"/>
                <w:sz w:val="18"/>
                <w:szCs w:val="18"/>
                <w:lang w:eastAsia="de-CH"/>
              </w:rPr>
            </w:pPr>
            <w:r w:rsidRPr="00EA25ED">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C68B9D" w14:textId="06D7B3BB" w:rsidR="00D41AB9" w:rsidRPr="00D41AB9" w:rsidRDefault="00D41AB9" w:rsidP="00D41AB9">
            <w:pPr>
              <w:rPr>
                <w:rFonts w:eastAsia="Times New Roman"/>
                <w:color w:val="000000"/>
                <w:sz w:val="18"/>
                <w:szCs w:val="18"/>
                <w:lang w:eastAsia="de-CH"/>
              </w:rPr>
            </w:pPr>
            <w:r w:rsidRPr="00EA25ED">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7E6B4CB" w14:textId="303C49AE" w:rsidR="00D41AB9" w:rsidRPr="00D41AB9" w:rsidRDefault="00D41AB9" w:rsidP="00D41AB9">
            <w:pPr>
              <w:rPr>
                <w:rFonts w:eastAsia="Times New Roman"/>
                <w:color w:val="000000"/>
                <w:sz w:val="18"/>
                <w:szCs w:val="18"/>
                <w:lang w:eastAsia="de-CH"/>
              </w:rPr>
            </w:pPr>
            <w:r w:rsidRPr="00EA25ED">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8B29069" w14:textId="15060C24" w:rsidR="00D41AB9" w:rsidRPr="00D41AB9" w:rsidRDefault="00D41AB9" w:rsidP="00D41AB9">
            <w:pPr>
              <w:rPr>
                <w:rFonts w:eastAsia="Times New Roman"/>
                <w:color w:val="000000"/>
                <w:sz w:val="18"/>
                <w:szCs w:val="18"/>
                <w:lang w:eastAsia="de-CH"/>
              </w:rPr>
            </w:pPr>
            <w:r w:rsidRPr="00EA25ED">
              <w:t>0.0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55ADC9E" w14:textId="10DF8F39" w:rsidR="00D41AB9" w:rsidRPr="00D41AB9" w:rsidRDefault="00D41AB9" w:rsidP="00D41AB9">
            <w:pPr>
              <w:rPr>
                <w:rFonts w:eastAsia="Times New Roman"/>
                <w:color w:val="000000"/>
                <w:sz w:val="18"/>
                <w:szCs w:val="18"/>
                <w:lang w:eastAsia="de-CH"/>
              </w:rPr>
            </w:pPr>
            <w:r w:rsidRPr="00EA25ED">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9CE7662" w14:textId="14A3FA90" w:rsidR="00D41AB9" w:rsidRPr="00D41AB9" w:rsidRDefault="00D41AB9" w:rsidP="00D41AB9">
            <w:pPr>
              <w:rPr>
                <w:rFonts w:eastAsia="Times New Roman"/>
                <w:color w:val="000000"/>
                <w:sz w:val="18"/>
                <w:szCs w:val="18"/>
                <w:lang w:eastAsia="de-CH"/>
              </w:rPr>
            </w:pPr>
            <w:r w:rsidRPr="00EA25ED">
              <w:t>0.02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0A07767" w14:textId="57352F28"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11702E" w14:textId="0DBFC76C" w:rsidR="00D41AB9" w:rsidRPr="00D41AB9" w:rsidRDefault="00D41AB9" w:rsidP="00D41AB9">
            <w:pPr>
              <w:rPr>
                <w:rFonts w:eastAsia="Times New Roman"/>
                <w:color w:val="000000"/>
                <w:sz w:val="18"/>
                <w:szCs w:val="18"/>
                <w:lang w:eastAsia="de-CH"/>
              </w:rPr>
            </w:pPr>
            <w:r w:rsidRPr="00EA25ED">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3094C50" w14:textId="1C4287AA" w:rsidR="00D41AB9" w:rsidRPr="00D41AB9" w:rsidRDefault="00D41AB9" w:rsidP="00D41AB9">
            <w:pPr>
              <w:rPr>
                <w:rFonts w:eastAsia="Times New Roman"/>
                <w:color w:val="000000"/>
                <w:sz w:val="18"/>
                <w:szCs w:val="18"/>
                <w:lang w:eastAsia="de-CH"/>
              </w:rPr>
            </w:pPr>
            <w:r w:rsidRPr="00EA25ED">
              <w:t>0.2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6C143FF" w14:textId="2E4BF0A3" w:rsidR="00D41AB9" w:rsidRPr="00D41AB9" w:rsidRDefault="00D41AB9" w:rsidP="00D41AB9">
            <w:pPr>
              <w:rPr>
                <w:rFonts w:eastAsia="Times New Roman"/>
                <w:color w:val="000000"/>
                <w:sz w:val="18"/>
                <w:szCs w:val="18"/>
                <w:lang w:eastAsia="de-CH"/>
              </w:rPr>
            </w:pPr>
            <w:r w:rsidRPr="00EA25ED">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F5A6A8D" w14:textId="76BD0ABE" w:rsidR="00D41AB9" w:rsidRPr="00D41AB9" w:rsidRDefault="00D41AB9" w:rsidP="00D41AB9">
            <w:pPr>
              <w:rPr>
                <w:rFonts w:eastAsia="Times New Roman"/>
                <w:color w:val="000000"/>
                <w:sz w:val="18"/>
                <w:szCs w:val="18"/>
                <w:lang w:eastAsia="de-CH"/>
              </w:rPr>
            </w:pPr>
            <w:r w:rsidRPr="00EA25ED">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AB65FB0" w14:textId="6041E4F5" w:rsidR="00D41AB9" w:rsidRPr="00D41AB9" w:rsidRDefault="00D41AB9" w:rsidP="00D41AB9">
            <w:pPr>
              <w:rPr>
                <w:rFonts w:eastAsia="Times New Roman"/>
                <w:color w:val="000000"/>
                <w:sz w:val="18"/>
                <w:szCs w:val="18"/>
                <w:lang w:eastAsia="de-CH"/>
              </w:rPr>
            </w:pPr>
            <w:r w:rsidRPr="00EA25ED">
              <w:t>0.036</w:t>
            </w:r>
          </w:p>
        </w:tc>
      </w:tr>
      <w:tr w:rsidR="00D41AB9" w:rsidRPr="00D41AB9" w14:paraId="5C53B857" w14:textId="77777777" w:rsidTr="001F4615">
        <w:trPr>
          <w:trHeight w:val="302"/>
        </w:trPr>
        <w:tc>
          <w:tcPr>
            <w:tcW w:w="1790" w:type="dxa"/>
            <w:tcBorders>
              <w:right w:val="single" w:sz="4" w:space="0" w:color="auto"/>
            </w:tcBorders>
            <w:shd w:val="clear" w:color="auto" w:fill="auto"/>
            <w:noWrap/>
            <w:hideMark/>
          </w:tcPr>
          <w:p w14:paraId="1C8F694D"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4C75D81" w14:textId="2D031F9E" w:rsidR="00D41AB9" w:rsidRPr="00D41AB9" w:rsidRDefault="00D41AB9" w:rsidP="00D41AB9">
            <w:pPr>
              <w:rPr>
                <w:rFonts w:eastAsia="Times New Roman"/>
                <w:color w:val="000000"/>
                <w:sz w:val="18"/>
                <w:szCs w:val="18"/>
                <w:lang w:eastAsia="de-CH"/>
              </w:rPr>
            </w:pPr>
            <w:r w:rsidRPr="00EA25ED">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F5AEFFC" w14:textId="254BEAEB" w:rsidR="00D41AB9" w:rsidRPr="00D41AB9" w:rsidRDefault="00D41AB9" w:rsidP="00D41AB9">
            <w:pPr>
              <w:rPr>
                <w:rFonts w:eastAsia="Times New Roman"/>
                <w:color w:val="000000"/>
                <w:sz w:val="18"/>
                <w:szCs w:val="18"/>
                <w:lang w:eastAsia="de-CH"/>
              </w:rPr>
            </w:pPr>
            <w:r w:rsidRPr="00EA25ED">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EB57362" w14:textId="051AF693" w:rsidR="00D41AB9" w:rsidRPr="00D41AB9" w:rsidRDefault="00D41AB9" w:rsidP="00D41AB9">
            <w:pPr>
              <w:rPr>
                <w:rFonts w:eastAsia="Times New Roman"/>
                <w:color w:val="000000"/>
                <w:sz w:val="18"/>
                <w:szCs w:val="18"/>
                <w:lang w:eastAsia="de-CH"/>
              </w:rPr>
            </w:pPr>
            <w:r w:rsidRPr="00EA25ED">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185277" w14:textId="10FACF61" w:rsidR="00D41AB9" w:rsidRPr="00D41AB9" w:rsidRDefault="00D41AB9" w:rsidP="00D41AB9">
            <w:pPr>
              <w:rPr>
                <w:rFonts w:eastAsia="Times New Roman"/>
                <w:color w:val="000000"/>
                <w:sz w:val="18"/>
                <w:szCs w:val="18"/>
                <w:lang w:eastAsia="de-CH"/>
              </w:rPr>
            </w:pPr>
            <w:r w:rsidRPr="00EA25ED">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A206D3C" w14:textId="731E69D6"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90B4DA4" w14:textId="54A4AB6E" w:rsidR="00D41AB9" w:rsidRPr="00D41AB9" w:rsidRDefault="00D41AB9" w:rsidP="00D41AB9">
            <w:pPr>
              <w:rPr>
                <w:rFonts w:eastAsia="Times New Roman"/>
                <w:color w:val="000000"/>
                <w:sz w:val="18"/>
                <w:szCs w:val="18"/>
                <w:lang w:eastAsia="de-CH"/>
              </w:rPr>
            </w:pPr>
            <w:r w:rsidRPr="00EA25ED">
              <w:t>0.034</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71AE8B47" w14:textId="6B4E35E7" w:rsidR="00D41AB9" w:rsidRPr="00D41AB9" w:rsidRDefault="00D41AB9" w:rsidP="00D41AB9">
            <w:pPr>
              <w:rPr>
                <w:rFonts w:eastAsia="Times New Roman"/>
                <w:color w:val="000000"/>
                <w:sz w:val="18"/>
                <w:szCs w:val="18"/>
                <w:lang w:eastAsia="de-CH"/>
              </w:rPr>
            </w:pPr>
            <w:r w:rsidRPr="00EA25ED">
              <w:t>0.2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2228EA" w14:textId="1218DF84" w:rsidR="00D41AB9" w:rsidRPr="00D41AB9" w:rsidRDefault="00D41AB9" w:rsidP="00D41AB9">
            <w:pPr>
              <w:rPr>
                <w:rFonts w:eastAsia="Times New Roman"/>
                <w:color w:val="000000"/>
                <w:sz w:val="18"/>
                <w:szCs w:val="18"/>
                <w:lang w:eastAsia="de-CH"/>
              </w:rPr>
            </w:pPr>
            <w:r w:rsidRPr="00EA25ED">
              <w:t>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988783E" w14:textId="3D305E4B" w:rsidR="00D41AB9" w:rsidRPr="00D41AB9" w:rsidRDefault="00D41AB9" w:rsidP="00D41AB9">
            <w:pPr>
              <w:rPr>
                <w:rFonts w:eastAsia="Times New Roman"/>
                <w:color w:val="000000"/>
                <w:sz w:val="18"/>
                <w:szCs w:val="18"/>
                <w:lang w:eastAsia="de-CH"/>
              </w:rPr>
            </w:pPr>
            <w:r w:rsidRPr="00EA25ED">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379B732" w14:textId="6A1E5534" w:rsidR="00D41AB9" w:rsidRPr="00D41AB9" w:rsidRDefault="00D41AB9" w:rsidP="00D41AB9">
            <w:pPr>
              <w:rPr>
                <w:rFonts w:eastAsia="Times New Roman"/>
                <w:color w:val="000000"/>
                <w:sz w:val="18"/>
                <w:szCs w:val="18"/>
                <w:lang w:eastAsia="de-CH"/>
              </w:rPr>
            </w:pPr>
            <w:r w:rsidRPr="00EA25ED">
              <w:t>0.0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F75B661" w14:textId="265DE868"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E29071" w14:textId="3497F2BE" w:rsidR="00D41AB9" w:rsidRPr="00D41AB9" w:rsidRDefault="00D41AB9" w:rsidP="00D41AB9">
            <w:pPr>
              <w:rPr>
                <w:rFonts w:eastAsia="Times New Roman"/>
                <w:color w:val="000000"/>
                <w:sz w:val="18"/>
                <w:szCs w:val="18"/>
                <w:lang w:eastAsia="de-CH"/>
              </w:rPr>
            </w:pPr>
            <w:r w:rsidRPr="00EA25ED">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BCBF36E" w14:textId="210C0AB4" w:rsidR="00D41AB9" w:rsidRPr="00D41AB9" w:rsidRDefault="00D41AB9" w:rsidP="00D41AB9">
            <w:pPr>
              <w:rPr>
                <w:rFonts w:eastAsia="Times New Roman"/>
                <w:color w:val="000000"/>
                <w:sz w:val="18"/>
                <w:szCs w:val="18"/>
                <w:lang w:eastAsia="de-CH"/>
              </w:rPr>
            </w:pPr>
            <w:r w:rsidRPr="00EA25ED">
              <w:t>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A46752A" w14:textId="294E5CCE" w:rsidR="00D41AB9" w:rsidRPr="00D41AB9" w:rsidRDefault="00D41AB9" w:rsidP="00D41AB9">
            <w:pPr>
              <w:rPr>
                <w:rFonts w:eastAsia="Times New Roman"/>
                <w:color w:val="000000"/>
                <w:sz w:val="18"/>
                <w:szCs w:val="18"/>
                <w:lang w:eastAsia="de-CH"/>
              </w:rPr>
            </w:pPr>
            <w:r w:rsidRPr="00EA25ED">
              <w:t>0.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099A8E" w14:textId="5E9ACE44" w:rsidR="00D41AB9" w:rsidRPr="00D41AB9" w:rsidRDefault="00D41AB9" w:rsidP="00D41AB9">
            <w:pPr>
              <w:rPr>
                <w:rFonts w:eastAsia="Times New Roman"/>
                <w:color w:val="000000"/>
                <w:sz w:val="18"/>
                <w:szCs w:val="18"/>
                <w:lang w:eastAsia="de-CH"/>
              </w:rPr>
            </w:pPr>
            <w:r w:rsidRPr="00EA25ED">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77B32AC" w14:textId="252A5D4E" w:rsidR="00D41AB9" w:rsidRPr="00D41AB9" w:rsidRDefault="00D41AB9" w:rsidP="00D41AB9">
            <w:pPr>
              <w:rPr>
                <w:rFonts w:eastAsia="Times New Roman"/>
                <w:color w:val="000000"/>
                <w:sz w:val="18"/>
                <w:szCs w:val="18"/>
                <w:lang w:eastAsia="de-CH"/>
              </w:rPr>
            </w:pPr>
            <w:r w:rsidRPr="00EA25ED">
              <w:t>0.031</w:t>
            </w:r>
          </w:p>
        </w:tc>
      </w:tr>
      <w:tr w:rsidR="00D41AB9" w:rsidRPr="00D41AB9" w14:paraId="092F425A" w14:textId="77777777" w:rsidTr="001F4615">
        <w:trPr>
          <w:trHeight w:val="317"/>
        </w:trPr>
        <w:tc>
          <w:tcPr>
            <w:tcW w:w="1790" w:type="dxa"/>
            <w:tcBorders>
              <w:right w:val="single" w:sz="4" w:space="0" w:color="auto"/>
            </w:tcBorders>
            <w:shd w:val="clear" w:color="auto" w:fill="auto"/>
            <w:noWrap/>
            <w:hideMark/>
          </w:tcPr>
          <w:p w14:paraId="12D3C2DE"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0E76948" w14:textId="69EAF621" w:rsidR="00D41AB9" w:rsidRPr="00D41AB9" w:rsidRDefault="00D41AB9" w:rsidP="00D41AB9">
            <w:pPr>
              <w:rPr>
                <w:rFonts w:eastAsia="Times New Roman"/>
                <w:color w:val="000000"/>
                <w:sz w:val="18"/>
                <w:szCs w:val="18"/>
                <w:lang w:eastAsia="de-CH"/>
              </w:rPr>
            </w:pPr>
            <w:r w:rsidRPr="00EA25ED">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8BED68F" w14:textId="423A2087" w:rsidR="00D41AB9" w:rsidRPr="00D41AB9" w:rsidRDefault="00D41AB9" w:rsidP="00D41AB9">
            <w:pPr>
              <w:rPr>
                <w:rFonts w:eastAsia="Times New Roman"/>
                <w:color w:val="000000"/>
                <w:sz w:val="18"/>
                <w:szCs w:val="18"/>
                <w:lang w:eastAsia="de-CH"/>
              </w:rPr>
            </w:pPr>
            <w:r w:rsidRPr="00EA25ED">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C39F8E7" w14:textId="2AE67753" w:rsidR="00D41AB9" w:rsidRPr="00D41AB9" w:rsidRDefault="00D41AB9" w:rsidP="00D41AB9">
            <w:pPr>
              <w:rPr>
                <w:rFonts w:eastAsia="Times New Roman"/>
                <w:color w:val="000000"/>
                <w:sz w:val="18"/>
                <w:szCs w:val="18"/>
                <w:lang w:eastAsia="de-CH"/>
              </w:rPr>
            </w:pPr>
            <w:r w:rsidRPr="00EA25ED">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0E7E4D" w14:textId="4E52409F" w:rsidR="00D41AB9" w:rsidRPr="00D41AB9" w:rsidRDefault="00D41AB9" w:rsidP="00D41AB9">
            <w:pPr>
              <w:rPr>
                <w:rFonts w:eastAsia="Times New Roman"/>
                <w:color w:val="000000"/>
                <w:sz w:val="18"/>
                <w:szCs w:val="18"/>
                <w:lang w:eastAsia="de-CH"/>
              </w:rPr>
            </w:pPr>
            <w:r w:rsidRPr="00EA25ED">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2101549" w14:textId="637CE1A5" w:rsidR="00D41AB9" w:rsidRPr="00D41AB9" w:rsidRDefault="00D41AB9" w:rsidP="00D41AB9">
            <w:pPr>
              <w:rPr>
                <w:rFonts w:eastAsia="Times New Roman"/>
                <w:color w:val="000000"/>
                <w:sz w:val="18"/>
                <w:szCs w:val="18"/>
                <w:lang w:eastAsia="de-CH"/>
              </w:rPr>
            </w:pPr>
            <w:r w:rsidRPr="00EA25ED">
              <w:t>0.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E0D45AB" w14:textId="3F1F5D07" w:rsidR="00D41AB9" w:rsidRPr="00D41AB9" w:rsidRDefault="00D41AB9" w:rsidP="00D41AB9">
            <w:pPr>
              <w:rPr>
                <w:rFonts w:eastAsia="Times New Roman"/>
                <w:color w:val="000000"/>
                <w:sz w:val="18"/>
                <w:szCs w:val="18"/>
                <w:lang w:eastAsia="de-CH"/>
              </w:rPr>
            </w:pPr>
            <w:r w:rsidRPr="00EA25ED">
              <w:t>0.016</w:t>
            </w:r>
          </w:p>
        </w:tc>
        <w:tc>
          <w:tcPr>
            <w:tcW w:w="585" w:type="dxa"/>
            <w:tcBorders>
              <w:top w:val="single" w:sz="4" w:space="0" w:color="auto"/>
              <w:left w:val="single" w:sz="4" w:space="0" w:color="auto"/>
              <w:bottom w:val="single" w:sz="4" w:space="0" w:color="auto"/>
              <w:right w:val="single" w:sz="4" w:space="0" w:color="auto"/>
            </w:tcBorders>
            <w:shd w:val="clear" w:color="auto" w:fill="auto"/>
            <w:noWrap/>
            <w:hideMark/>
          </w:tcPr>
          <w:p w14:paraId="3E369B25" w14:textId="19FC8F9F" w:rsidR="00D41AB9" w:rsidRPr="00D41AB9" w:rsidRDefault="00D41AB9" w:rsidP="00D41AB9">
            <w:pPr>
              <w:rPr>
                <w:rFonts w:eastAsia="Times New Roman"/>
                <w:color w:val="000000"/>
                <w:sz w:val="18"/>
                <w:szCs w:val="18"/>
                <w:lang w:eastAsia="de-CH"/>
              </w:rPr>
            </w:pPr>
            <w:r w:rsidRPr="00EA25ED">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FEAB51B" w14:textId="71F67FD0" w:rsidR="00D41AB9" w:rsidRPr="00D41AB9" w:rsidRDefault="00D41AB9" w:rsidP="00D41AB9">
            <w:pPr>
              <w:rPr>
                <w:rFonts w:eastAsia="Times New Roman"/>
                <w:color w:val="000000"/>
                <w:sz w:val="18"/>
                <w:szCs w:val="18"/>
                <w:lang w:eastAsia="de-CH"/>
              </w:rPr>
            </w:pPr>
            <w:r w:rsidRPr="00EA25ED">
              <w:t>0</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A329E67" w14:textId="3C07B370" w:rsidR="00D41AB9" w:rsidRPr="00D41AB9" w:rsidRDefault="00D41AB9" w:rsidP="00D41AB9">
            <w:pPr>
              <w:rPr>
                <w:rFonts w:eastAsia="Times New Roman"/>
                <w:color w:val="000000"/>
                <w:sz w:val="18"/>
                <w:szCs w:val="18"/>
                <w:lang w:eastAsia="de-CH"/>
              </w:rPr>
            </w:pPr>
            <w:r w:rsidRPr="00EA25ED">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2F3CE35" w14:textId="39D88991" w:rsidR="00D41AB9" w:rsidRPr="00D41AB9" w:rsidRDefault="00D41AB9" w:rsidP="00D41AB9">
            <w:pPr>
              <w:rPr>
                <w:rFonts w:eastAsia="Times New Roman"/>
                <w:color w:val="000000"/>
                <w:sz w:val="18"/>
                <w:szCs w:val="18"/>
                <w:lang w:eastAsia="de-CH"/>
              </w:rPr>
            </w:pPr>
            <w:r w:rsidRPr="00EA25ED">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E3A733C" w14:textId="1915C004" w:rsidR="00D41AB9" w:rsidRPr="00D41AB9" w:rsidRDefault="00D41AB9" w:rsidP="00D41AB9">
            <w:pPr>
              <w:rPr>
                <w:rFonts w:eastAsia="Times New Roman"/>
                <w:color w:val="000000"/>
                <w:sz w:val="18"/>
                <w:szCs w:val="18"/>
                <w:lang w:eastAsia="de-CH"/>
              </w:rPr>
            </w:pPr>
            <w:r w:rsidRPr="00EA25ED">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63B68B" w14:textId="68438217" w:rsidR="00D41AB9" w:rsidRPr="00D41AB9" w:rsidRDefault="00D41AB9" w:rsidP="00D41AB9">
            <w:pPr>
              <w:rPr>
                <w:rFonts w:eastAsia="Times New Roman"/>
                <w:color w:val="000000"/>
                <w:sz w:val="18"/>
                <w:szCs w:val="18"/>
                <w:lang w:eastAsia="de-CH"/>
              </w:rPr>
            </w:pPr>
            <w:r w:rsidRPr="00EA25ED">
              <w:t>0.01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35EB2A3" w14:textId="0EC42C82" w:rsidR="00D41AB9" w:rsidRPr="00D41AB9" w:rsidRDefault="00D41AB9" w:rsidP="00D41AB9">
            <w:pPr>
              <w:rPr>
                <w:rFonts w:eastAsia="Times New Roman"/>
                <w:color w:val="000000"/>
                <w:sz w:val="18"/>
                <w:szCs w:val="18"/>
                <w:lang w:eastAsia="de-CH"/>
              </w:rPr>
            </w:pPr>
            <w:r w:rsidRPr="00EA25ED">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2F7DD47" w14:textId="0098F141" w:rsidR="00D41AB9" w:rsidRPr="00D41AB9" w:rsidRDefault="00D41AB9" w:rsidP="00D41AB9">
            <w:pPr>
              <w:rPr>
                <w:rFonts w:eastAsia="Times New Roman"/>
                <w:color w:val="000000"/>
                <w:sz w:val="18"/>
                <w:szCs w:val="18"/>
                <w:lang w:eastAsia="de-CH"/>
              </w:rPr>
            </w:pPr>
            <w:r w:rsidRPr="00EA25ED">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F099E6" w14:textId="765A6CF9" w:rsidR="00D41AB9" w:rsidRPr="00D41AB9" w:rsidRDefault="00D41AB9" w:rsidP="00D41AB9">
            <w:pPr>
              <w:rPr>
                <w:rFonts w:eastAsia="Times New Roman"/>
                <w:color w:val="000000"/>
                <w:sz w:val="18"/>
                <w:szCs w:val="18"/>
                <w:lang w:eastAsia="de-CH"/>
              </w:rPr>
            </w:pPr>
            <w:r w:rsidRPr="00EA25ED">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E4CF3BC" w14:textId="344D52A3" w:rsidR="00D41AB9" w:rsidRPr="00D41AB9" w:rsidRDefault="00D41AB9" w:rsidP="00D41AB9">
            <w:pPr>
              <w:rPr>
                <w:rFonts w:eastAsia="Times New Roman"/>
                <w:color w:val="000000"/>
                <w:sz w:val="18"/>
                <w:szCs w:val="18"/>
                <w:lang w:eastAsia="de-CH"/>
              </w:rPr>
            </w:pPr>
            <w:r w:rsidRPr="00EA25ED">
              <w:t>0.024</w:t>
            </w:r>
          </w:p>
        </w:tc>
      </w:tr>
    </w:tbl>
    <w:p w14:paraId="4522F304" w14:textId="15680E49" w:rsidR="00D41AB9" w:rsidRDefault="00D41AB9" w:rsidP="00D41AB9">
      <w:pPr>
        <w:spacing w:after="160" w:line="259" w:lineRule="auto"/>
        <w:rPr>
          <w:smallCaps/>
          <w:noProof/>
        </w:rPr>
      </w:pPr>
    </w:p>
    <w:p w14:paraId="53F8BC8B" w14:textId="0865F8EA" w:rsidR="00D41AB9" w:rsidRDefault="00D41AB9" w:rsidP="00D41AB9">
      <w:pPr>
        <w:spacing w:after="160" w:line="259" w:lineRule="auto"/>
        <w:rPr>
          <w:smallCaps/>
          <w:noProof/>
        </w:rPr>
      </w:pPr>
    </w:p>
    <w:p w14:paraId="4B0AE95F" w14:textId="7CA7BC79" w:rsidR="00D41AB9" w:rsidRDefault="00D41AB9" w:rsidP="00D41AB9">
      <w:pPr>
        <w:spacing w:after="160" w:line="259" w:lineRule="auto"/>
        <w:rPr>
          <w:smallCaps/>
          <w:noProof/>
        </w:rPr>
      </w:pPr>
    </w:p>
    <w:p w14:paraId="49F65B6D" w14:textId="0B1E4CFA" w:rsidR="00D41AB9" w:rsidRDefault="00D41AB9">
      <w:pPr>
        <w:spacing w:after="160" w:line="259" w:lineRule="auto"/>
        <w:jc w:val="left"/>
        <w:rPr>
          <w:smallCaps/>
          <w:noProof/>
        </w:rPr>
      </w:pPr>
      <w:r>
        <w:rPr>
          <w:smallCaps/>
          <w:noProof/>
        </w:rPr>
        <w:br w:type="page"/>
      </w:r>
    </w:p>
    <w:tbl>
      <w:tblPr>
        <w:tblpPr w:leftFromText="141" w:rightFromText="141" w:vertAnchor="page" w:horzAnchor="margin" w:tblpY="1981"/>
        <w:tblW w:w="14737" w:type="dxa"/>
        <w:tblCellMar>
          <w:left w:w="70" w:type="dxa"/>
          <w:right w:w="70" w:type="dxa"/>
        </w:tblCellMar>
        <w:tblLook w:val="04A0" w:firstRow="1" w:lastRow="0" w:firstColumn="1" w:lastColumn="0" w:noHBand="0" w:noVBand="1"/>
      </w:tblPr>
      <w:tblGrid>
        <w:gridCol w:w="1790"/>
        <w:gridCol w:w="1134"/>
        <w:gridCol w:w="919"/>
        <w:gridCol w:w="1262"/>
        <w:gridCol w:w="627"/>
        <w:gridCol w:w="1418"/>
        <w:gridCol w:w="627"/>
        <w:gridCol w:w="590"/>
        <w:gridCol w:w="690"/>
        <w:gridCol w:w="590"/>
        <w:gridCol w:w="690"/>
        <w:gridCol w:w="918"/>
        <w:gridCol w:w="627"/>
        <w:gridCol w:w="974"/>
        <w:gridCol w:w="690"/>
        <w:gridCol w:w="627"/>
        <w:gridCol w:w="627"/>
      </w:tblGrid>
      <w:tr w:rsidR="001F4615" w:rsidRPr="00D41AB9" w14:paraId="2032EA3E" w14:textId="77777777" w:rsidTr="001F4615">
        <w:trPr>
          <w:trHeight w:val="302"/>
        </w:trPr>
        <w:tc>
          <w:tcPr>
            <w:tcW w:w="1790" w:type="dxa"/>
            <w:shd w:val="clear" w:color="auto" w:fill="auto"/>
            <w:noWrap/>
            <w:hideMark/>
          </w:tcPr>
          <w:p w14:paraId="188FD113" w14:textId="0E3AFAB6" w:rsidR="00D41AB9" w:rsidRPr="00D41AB9" w:rsidRDefault="00D41AB9" w:rsidP="00D41AB9">
            <w:pPr>
              <w:jc w:val="left"/>
              <w:rPr>
                <w:rFonts w:eastAsia="Times New Roman"/>
                <w:b/>
                <w:bCs/>
                <w:color w:val="000000"/>
                <w:sz w:val="18"/>
                <w:szCs w:val="18"/>
                <w:lang w:eastAsia="de-CH"/>
              </w:rPr>
            </w:pPr>
            <w:r w:rsidRPr="00D41AB9">
              <w:rPr>
                <w:b/>
              </w:rPr>
              <w:lastRenderedPageBreak/>
              <w:t>Multiclass Category</w:t>
            </w:r>
          </w:p>
        </w:tc>
        <w:tc>
          <w:tcPr>
            <w:tcW w:w="1134" w:type="dxa"/>
            <w:shd w:val="clear" w:color="auto" w:fill="auto"/>
            <w:noWrap/>
            <w:hideMark/>
          </w:tcPr>
          <w:p w14:paraId="605483DE" w14:textId="25DB3F3F" w:rsidR="00D41AB9" w:rsidRPr="00D41AB9" w:rsidRDefault="00D41AB9" w:rsidP="00D41AB9">
            <w:pPr>
              <w:jc w:val="left"/>
              <w:rPr>
                <w:rFonts w:eastAsia="Times New Roman"/>
                <w:b/>
                <w:color w:val="000000"/>
                <w:sz w:val="18"/>
                <w:szCs w:val="18"/>
                <w:lang w:eastAsia="de-CH"/>
              </w:rPr>
            </w:pPr>
            <w:r w:rsidRPr="00D41AB9">
              <w:rPr>
                <w:b/>
              </w:rPr>
              <w:t>(Balanced Accuracy)</w:t>
            </w:r>
          </w:p>
        </w:tc>
        <w:tc>
          <w:tcPr>
            <w:tcW w:w="919" w:type="dxa"/>
            <w:shd w:val="clear" w:color="auto" w:fill="auto"/>
            <w:noWrap/>
            <w:hideMark/>
          </w:tcPr>
          <w:p w14:paraId="2553BDCE" w14:textId="77777777" w:rsidR="00D41AB9" w:rsidRPr="00D41AB9" w:rsidRDefault="00D41AB9" w:rsidP="00D41AB9">
            <w:pPr>
              <w:jc w:val="left"/>
              <w:rPr>
                <w:rFonts w:eastAsia="Times New Roman"/>
                <w:b/>
                <w:color w:val="000000"/>
                <w:sz w:val="18"/>
                <w:szCs w:val="18"/>
                <w:lang w:eastAsia="de-CH"/>
              </w:rPr>
            </w:pPr>
          </w:p>
        </w:tc>
        <w:tc>
          <w:tcPr>
            <w:tcW w:w="1262" w:type="dxa"/>
            <w:shd w:val="clear" w:color="auto" w:fill="auto"/>
            <w:noWrap/>
            <w:hideMark/>
          </w:tcPr>
          <w:p w14:paraId="18A55FB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1B563EE2" w14:textId="77777777" w:rsidR="00D41AB9" w:rsidRPr="00D41AB9" w:rsidRDefault="00D41AB9" w:rsidP="00D41AB9">
            <w:pPr>
              <w:jc w:val="left"/>
              <w:rPr>
                <w:rFonts w:eastAsia="Times New Roman"/>
                <w:b/>
                <w:sz w:val="18"/>
                <w:szCs w:val="18"/>
                <w:lang w:eastAsia="de-CH"/>
              </w:rPr>
            </w:pPr>
          </w:p>
        </w:tc>
        <w:tc>
          <w:tcPr>
            <w:tcW w:w="1418" w:type="dxa"/>
            <w:shd w:val="clear" w:color="auto" w:fill="auto"/>
            <w:noWrap/>
            <w:hideMark/>
          </w:tcPr>
          <w:p w14:paraId="56B7358C"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D8E26B5"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616FC857"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1865A29A" w14:textId="77777777" w:rsidR="00D41AB9" w:rsidRPr="00D41AB9" w:rsidRDefault="00D41AB9" w:rsidP="00D41AB9">
            <w:pPr>
              <w:jc w:val="left"/>
              <w:rPr>
                <w:rFonts w:eastAsia="Times New Roman"/>
                <w:b/>
                <w:sz w:val="18"/>
                <w:szCs w:val="18"/>
                <w:lang w:eastAsia="de-CH"/>
              </w:rPr>
            </w:pPr>
          </w:p>
        </w:tc>
        <w:tc>
          <w:tcPr>
            <w:tcW w:w="590" w:type="dxa"/>
            <w:shd w:val="clear" w:color="auto" w:fill="auto"/>
            <w:noWrap/>
            <w:hideMark/>
          </w:tcPr>
          <w:p w14:paraId="0E1B9E21" w14:textId="77777777" w:rsidR="00D41AB9" w:rsidRPr="00D41AB9" w:rsidRDefault="00D41AB9" w:rsidP="00D41AB9">
            <w:pPr>
              <w:jc w:val="left"/>
              <w:rPr>
                <w:rFonts w:eastAsia="Times New Roman"/>
                <w:b/>
                <w:sz w:val="18"/>
                <w:szCs w:val="18"/>
                <w:lang w:eastAsia="de-CH"/>
              </w:rPr>
            </w:pPr>
          </w:p>
        </w:tc>
        <w:tc>
          <w:tcPr>
            <w:tcW w:w="690" w:type="dxa"/>
            <w:shd w:val="clear" w:color="auto" w:fill="auto"/>
            <w:noWrap/>
            <w:hideMark/>
          </w:tcPr>
          <w:p w14:paraId="548E0398" w14:textId="77777777" w:rsidR="00D41AB9" w:rsidRPr="00D41AB9" w:rsidRDefault="00D41AB9" w:rsidP="00D41AB9">
            <w:pPr>
              <w:jc w:val="left"/>
              <w:rPr>
                <w:rFonts w:eastAsia="Times New Roman"/>
                <w:b/>
                <w:sz w:val="18"/>
                <w:szCs w:val="18"/>
                <w:lang w:eastAsia="de-CH"/>
              </w:rPr>
            </w:pPr>
          </w:p>
        </w:tc>
        <w:tc>
          <w:tcPr>
            <w:tcW w:w="918" w:type="dxa"/>
            <w:shd w:val="clear" w:color="auto" w:fill="auto"/>
            <w:noWrap/>
            <w:hideMark/>
          </w:tcPr>
          <w:p w14:paraId="672CD37B"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3DB9F9CA" w14:textId="77777777" w:rsidR="00D41AB9" w:rsidRPr="00D41AB9" w:rsidRDefault="00D41AB9" w:rsidP="00D41AB9">
            <w:pPr>
              <w:jc w:val="left"/>
              <w:rPr>
                <w:rFonts w:eastAsia="Times New Roman"/>
                <w:b/>
                <w:sz w:val="18"/>
                <w:szCs w:val="18"/>
                <w:lang w:eastAsia="de-CH"/>
              </w:rPr>
            </w:pPr>
          </w:p>
        </w:tc>
        <w:tc>
          <w:tcPr>
            <w:tcW w:w="974" w:type="dxa"/>
            <w:shd w:val="clear" w:color="auto" w:fill="auto"/>
            <w:noWrap/>
            <w:hideMark/>
          </w:tcPr>
          <w:p w14:paraId="22B087A3"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6950361A"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453884FF" w14:textId="77777777" w:rsidR="00D41AB9" w:rsidRPr="00D41AB9" w:rsidRDefault="00D41AB9" w:rsidP="00D41AB9">
            <w:pPr>
              <w:jc w:val="left"/>
              <w:rPr>
                <w:rFonts w:eastAsia="Times New Roman"/>
                <w:b/>
                <w:sz w:val="18"/>
                <w:szCs w:val="18"/>
                <w:lang w:eastAsia="de-CH"/>
              </w:rPr>
            </w:pPr>
          </w:p>
        </w:tc>
        <w:tc>
          <w:tcPr>
            <w:tcW w:w="627" w:type="dxa"/>
            <w:shd w:val="clear" w:color="auto" w:fill="auto"/>
            <w:noWrap/>
            <w:hideMark/>
          </w:tcPr>
          <w:p w14:paraId="245306A7" w14:textId="77777777" w:rsidR="00D41AB9" w:rsidRPr="00D41AB9" w:rsidRDefault="00D41AB9" w:rsidP="00D41AB9">
            <w:pPr>
              <w:jc w:val="left"/>
              <w:rPr>
                <w:rFonts w:eastAsia="Times New Roman"/>
                <w:b/>
                <w:sz w:val="18"/>
                <w:szCs w:val="18"/>
                <w:lang w:eastAsia="de-CH"/>
              </w:rPr>
            </w:pPr>
          </w:p>
        </w:tc>
      </w:tr>
      <w:tr w:rsidR="00D41AB9" w:rsidRPr="00D41AB9" w14:paraId="3FD411D0" w14:textId="77777777" w:rsidTr="001F4615">
        <w:trPr>
          <w:trHeight w:val="317"/>
        </w:trPr>
        <w:tc>
          <w:tcPr>
            <w:tcW w:w="1790" w:type="dxa"/>
            <w:shd w:val="clear" w:color="auto" w:fill="auto"/>
            <w:noWrap/>
            <w:hideMark/>
          </w:tcPr>
          <w:p w14:paraId="5C51217E" w14:textId="77777777" w:rsidR="00D41AB9" w:rsidRPr="00D41AB9" w:rsidRDefault="00D41AB9" w:rsidP="00D41AB9">
            <w:pPr>
              <w:jc w:val="left"/>
              <w:rPr>
                <w:rFonts w:eastAsia="Times New Roman"/>
                <w:b/>
                <w:sz w:val="18"/>
                <w:szCs w:val="18"/>
                <w:lang w:eastAsia="de-CH"/>
              </w:rPr>
            </w:pPr>
          </w:p>
        </w:tc>
        <w:tc>
          <w:tcPr>
            <w:tcW w:w="1134" w:type="dxa"/>
            <w:tcBorders>
              <w:bottom w:val="single" w:sz="4" w:space="0" w:color="auto"/>
            </w:tcBorders>
            <w:shd w:val="clear" w:color="auto" w:fill="auto"/>
            <w:noWrap/>
            <w:hideMark/>
          </w:tcPr>
          <w:p w14:paraId="2F7EB7DD" w14:textId="77777777" w:rsidR="00D41AB9" w:rsidRPr="00D41AB9" w:rsidRDefault="00D41AB9" w:rsidP="00D41AB9">
            <w:pPr>
              <w:jc w:val="left"/>
              <w:rPr>
                <w:rFonts w:eastAsia="Times New Roman"/>
                <w:b/>
                <w:sz w:val="18"/>
                <w:szCs w:val="18"/>
                <w:lang w:eastAsia="de-CH"/>
              </w:rPr>
            </w:pPr>
          </w:p>
        </w:tc>
        <w:tc>
          <w:tcPr>
            <w:tcW w:w="919" w:type="dxa"/>
            <w:tcBorders>
              <w:bottom w:val="single" w:sz="4" w:space="0" w:color="auto"/>
            </w:tcBorders>
            <w:shd w:val="clear" w:color="auto" w:fill="auto"/>
            <w:noWrap/>
            <w:hideMark/>
          </w:tcPr>
          <w:p w14:paraId="2B607200" w14:textId="77777777" w:rsidR="00D41AB9" w:rsidRPr="00D41AB9" w:rsidRDefault="00D41AB9" w:rsidP="00D41AB9">
            <w:pPr>
              <w:jc w:val="left"/>
              <w:rPr>
                <w:rFonts w:eastAsia="Times New Roman"/>
                <w:b/>
                <w:sz w:val="18"/>
                <w:szCs w:val="18"/>
                <w:lang w:eastAsia="de-CH"/>
              </w:rPr>
            </w:pPr>
          </w:p>
        </w:tc>
        <w:tc>
          <w:tcPr>
            <w:tcW w:w="1262" w:type="dxa"/>
            <w:tcBorders>
              <w:bottom w:val="single" w:sz="4" w:space="0" w:color="auto"/>
            </w:tcBorders>
            <w:shd w:val="clear" w:color="auto" w:fill="auto"/>
            <w:noWrap/>
            <w:hideMark/>
          </w:tcPr>
          <w:p w14:paraId="2E02463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84D5CA4" w14:textId="77777777" w:rsidR="00D41AB9" w:rsidRPr="00D41AB9" w:rsidRDefault="00D41AB9" w:rsidP="00D41AB9">
            <w:pPr>
              <w:jc w:val="left"/>
              <w:rPr>
                <w:rFonts w:eastAsia="Times New Roman"/>
                <w:b/>
                <w:sz w:val="18"/>
                <w:szCs w:val="18"/>
                <w:lang w:eastAsia="de-CH"/>
              </w:rPr>
            </w:pPr>
          </w:p>
        </w:tc>
        <w:tc>
          <w:tcPr>
            <w:tcW w:w="1418" w:type="dxa"/>
            <w:tcBorders>
              <w:bottom w:val="single" w:sz="4" w:space="0" w:color="auto"/>
            </w:tcBorders>
            <w:shd w:val="clear" w:color="auto" w:fill="auto"/>
            <w:noWrap/>
            <w:hideMark/>
          </w:tcPr>
          <w:p w14:paraId="3AE7C82F"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68F78D49"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7BF41E08"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5F31040D" w14:textId="77777777" w:rsidR="00D41AB9" w:rsidRPr="00D41AB9" w:rsidRDefault="00D41AB9" w:rsidP="00D41AB9">
            <w:pPr>
              <w:jc w:val="left"/>
              <w:rPr>
                <w:rFonts w:eastAsia="Times New Roman"/>
                <w:b/>
                <w:sz w:val="18"/>
                <w:szCs w:val="18"/>
                <w:lang w:eastAsia="de-CH"/>
              </w:rPr>
            </w:pPr>
          </w:p>
        </w:tc>
        <w:tc>
          <w:tcPr>
            <w:tcW w:w="590" w:type="dxa"/>
            <w:tcBorders>
              <w:bottom w:val="single" w:sz="4" w:space="0" w:color="auto"/>
            </w:tcBorders>
            <w:shd w:val="clear" w:color="auto" w:fill="auto"/>
            <w:noWrap/>
            <w:hideMark/>
          </w:tcPr>
          <w:p w14:paraId="76755D55" w14:textId="77777777" w:rsidR="00D41AB9" w:rsidRPr="00D41AB9" w:rsidRDefault="00D41AB9" w:rsidP="00D41AB9">
            <w:pPr>
              <w:jc w:val="left"/>
              <w:rPr>
                <w:rFonts w:eastAsia="Times New Roman"/>
                <w:b/>
                <w:sz w:val="18"/>
                <w:szCs w:val="18"/>
                <w:lang w:eastAsia="de-CH"/>
              </w:rPr>
            </w:pPr>
          </w:p>
        </w:tc>
        <w:tc>
          <w:tcPr>
            <w:tcW w:w="690" w:type="dxa"/>
            <w:tcBorders>
              <w:bottom w:val="single" w:sz="4" w:space="0" w:color="auto"/>
            </w:tcBorders>
            <w:shd w:val="clear" w:color="auto" w:fill="auto"/>
            <w:noWrap/>
            <w:hideMark/>
          </w:tcPr>
          <w:p w14:paraId="0F8A7454" w14:textId="77777777" w:rsidR="00D41AB9" w:rsidRPr="00D41AB9" w:rsidRDefault="00D41AB9" w:rsidP="00D41AB9">
            <w:pPr>
              <w:jc w:val="left"/>
              <w:rPr>
                <w:rFonts w:eastAsia="Times New Roman"/>
                <w:b/>
                <w:sz w:val="18"/>
                <w:szCs w:val="18"/>
                <w:lang w:eastAsia="de-CH"/>
              </w:rPr>
            </w:pPr>
          </w:p>
        </w:tc>
        <w:tc>
          <w:tcPr>
            <w:tcW w:w="918" w:type="dxa"/>
            <w:tcBorders>
              <w:bottom w:val="single" w:sz="4" w:space="0" w:color="auto"/>
            </w:tcBorders>
            <w:shd w:val="clear" w:color="auto" w:fill="auto"/>
            <w:noWrap/>
            <w:hideMark/>
          </w:tcPr>
          <w:p w14:paraId="4D9D641A"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2A160C05" w14:textId="77777777" w:rsidR="00D41AB9" w:rsidRPr="00D41AB9" w:rsidRDefault="00D41AB9" w:rsidP="00D41AB9">
            <w:pPr>
              <w:jc w:val="left"/>
              <w:rPr>
                <w:rFonts w:eastAsia="Times New Roman"/>
                <w:b/>
                <w:sz w:val="18"/>
                <w:szCs w:val="18"/>
                <w:lang w:eastAsia="de-CH"/>
              </w:rPr>
            </w:pPr>
          </w:p>
        </w:tc>
        <w:tc>
          <w:tcPr>
            <w:tcW w:w="974" w:type="dxa"/>
            <w:tcBorders>
              <w:bottom w:val="single" w:sz="4" w:space="0" w:color="auto"/>
            </w:tcBorders>
            <w:shd w:val="clear" w:color="auto" w:fill="auto"/>
            <w:noWrap/>
            <w:hideMark/>
          </w:tcPr>
          <w:p w14:paraId="2AD7D5BD"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352F76CC"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78ED405B" w14:textId="77777777" w:rsidR="00D41AB9" w:rsidRPr="00D41AB9" w:rsidRDefault="00D41AB9" w:rsidP="00D41AB9">
            <w:pPr>
              <w:jc w:val="left"/>
              <w:rPr>
                <w:rFonts w:eastAsia="Times New Roman"/>
                <w:b/>
                <w:sz w:val="18"/>
                <w:szCs w:val="18"/>
                <w:lang w:eastAsia="de-CH"/>
              </w:rPr>
            </w:pPr>
          </w:p>
        </w:tc>
        <w:tc>
          <w:tcPr>
            <w:tcW w:w="627" w:type="dxa"/>
            <w:tcBorders>
              <w:bottom w:val="single" w:sz="4" w:space="0" w:color="auto"/>
            </w:tcBorders>
            <w:shd w:val="clear" w:color="auto" w:fill="auto"/>
            <w:noWrap/>
            <w:hideMark/>
          </w:tcPr>
          <w:p w14:paraId="40CAD181" w14:textId="77777777" w:rsidR="00D41AB9" w:rsidRPr="00D41AB9" w:rsidRDefault="00D41AB9" w:rsidP="00D41AB9">
            <w:pPr>
              <w:jc w:val="left"/>
              <w:rPr>
                <w:rFonts w:eastAsia="Times New Roman"/>
                <w:b/>
                <w:sz w:val="18"/>
                <w:szCs w:val="18"/>
                <w:lang w:eastAsia="de-CH"/>
              </w:rPr>
            </w:pPr>
          </w:p>
        </w:tc>
      </w:tr>
      <w:tr w:rsidR="00D41AB9" w:rsidRPr="00D41AB9" w14:paraId="0DF6E58C" w14:textId="77777777" w:rsidTr="001F4615">
        <w:trPr>
          <w:trHeight w:val="302"/>
        </w:trPr>
        <w:tc>
          <w:tcPr>
            <w:tcW w:w="1790" w:type="dxa"/>
            <w:tcBorders>
              <w:right w:val="single" w:sz="4" w:space="0" w:color="auto"/>
            </w:tcBorders>
            <w:shd w:val="clear" w:color="auto" w:fill="auto"/>
            <w:noWrap/>
            <w:hideMark/>
          </w:tcPr>
          <w:p w14:paraId="45BC2B22" w14:textId="577ADA89" w:rsidR="00D41AB9" w:rsidRPr="00D41AB9" w:rsidRDefault="00D41AB9" w:rsidP="00D41AB9">
            <w:pPr>
              <w:jc w:val="left"/>
              <w:rPr>
                <w:rFonts w:eastAsia="Times New Roman"/>
                <w:b/>
                <w:color w:val="000000"/>
                <w:sz w:val="18"/>
                <w:szCs w:val="18"/>
                <w:lang w:eastAsia="de-CH"/>
              </w:rPr>
            </w:pPr>
            <w:r w:rsidRPr="00D41AB9">
              <w:rPr>
                <w:b/>
              </w:rPr>
              <w:t>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ECF97A2"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CF90B59" w14:textId="7613F6A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9354BF1" w14:textId="428FF41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CAF4AFE" w14:textId="2792EBE5" w:rsidR="00D41AB9" w:rsidRPr="00D41AB9" w:rsidRDefault="00D41AB9" w:rsidP="00D41AB9">
            <w:pPr>
              <w:rPr>
                <w:rFonts w:eastAsia="Times New Roman"/>
                <w:b/>
                <w:color w:val="000000"/>
                <w:sz w:val="18"/>
                <w:szCs w:val="18"/>
                <w:lang w:eastAsia="de-CH"/>
              </w:rPr>
            </w:pP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BDCE870" w14:textId="591615F7"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CDD567" w14:textId="77777777"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780732F" w14:textId="5254E5A0"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45CFB6B4" w14:textId="77777777" w:rsidR="00D41AB9" w:rsidRPr="00D41AB9" w:rsidRDefault="00D41AB9" w:rsidP="00D41AB9">
            <w:pPr>
              <w:rPr>
                <w:rFonts w:eastAsia="Times New Roman"/>
                <w:b/>
                <w:color w:val="000000"/>
                <w:sz w:val="18"/>
                <w:szCs w:val="18"/>
                <w:lang w:eastAsia="de-CH"/>
              </w:rPr>
            </w:pP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CA0EF0E" w14:textId="1ED0848C"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4FFD9DB" w14:textId="77777777" w:rsidR="00D41AB9" w:rsidRPr="00D41AB9" w:rsidRDefault="00D41AB9" w:rsidP="00D41AB9">
            <w:pPr>
              <w:rPr>
                <w:rFonts w:eastAsia="Times New Roman"/>
                <w:b/>
                <w:color w:val="000000"/>
                <w:sz w:val="18"/>
                <w:szCs w:val="18"/>
                <w:lang w:eastAsia="de-CH"/>
              </w:rPr>
            </w:pP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655845E" w14:textId="177A9637"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C3F3DF" w14:textId="77777777" w:rsidR="00D41AB9" w:rsidRPr="00D41AB9" w:rsidRDefault="00D41AB9" w:rsidP="00D41AB9">
            <w:pPr>
              <w:rPr>
                <w:rFonts w:eastAsia="Times New Roman"/>
                <w:b/>
                <w:color w:val="000000"/>
                <w:sz w:val="18"/>
                <w:szCs w:val="18"/>
                <w:lang w:eastAsia="de-CH"/>
              </w:rPr>
            </w:pP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D6F973D" w14:textId="6A326E02"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D09E836" w14:textId="77777777" w:rsidR="00D41AB9" w:rsidRPr="00D41AB9" w:rsidRDefault="00D41AB9" w:rsidP="00D41AB9">
            <w:pPr>
              <w:rPr>
                <w:rFonts w:eastAsia="Times New Roman"/>
                <w:b/>
                <w:color w:val="000000"/>
                <w:sz w:val="18"/>
                <w:szCs w:val="18"/>
                <w:lang w:eastAsia="de-CH"/>
              </w:rPr>
            </w:pP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1E2C92" w14:textId="11EE51C1"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0A0A56B" w14:textId="77777777" w:rsidR="00D41AB9" w:rsidRPr="00D41AB9" w:rsidRDefault="00D41AB9" w:rsidP="00D41AB9">
            <w:pPr>
              <w:rPr>
                <w:rFonts w:eastAsia="Times New Roman"/>
                <w:b/>
                <w:color w:val="000000"/>
                <w:sz w:val="18"/>
                <w:szCs w:val="18"/>
                <w:lang w:eastAsia="de-CH"/>
              </w:rPr>
            </w:pPr>
          </w:p>
        </w:tc>
      </w:tr>
      <w:tr w:rsidR="00D41AB9" w:rsidRPr="00D41AB9" w14:paraId="74326BE8" w14:textId="77777777" w:rsidTr="001F4615">
        <w:trPr>
          <w:trHeight w:val="302"/>
        </w:trPr>
        <w:tc>
          <w:tcPr>
            <w:tcW w:w="1790" w:type="dxa"/>
            <w:tcBorders>
              <w:right w:val="single" w:sz="4" w:space="0" w:color="auto"/>
            </w:tcBorders>
            <w:shd w:val="clear" w:color="auto" w:fill="auto"/>
            <w:noWrap/>
            <w:hideMark/>
          </w:tcPr>
          <w:p w14:paraId="53D0E002"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0F2E96C1" w14:textId="1EB50CC7"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95A1E6B" w14:textId="03181759"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14D9A1A" w14:textId="2E5E0796"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1DD03A" w14:textId="3E26D6ED" w:rsidR="00D41AB9" w:rsidRPr="00D41AB9" w:rsidRDefault="00D41AB9" w:rsidP="00D41AB9">
            <w:pPr>
              <w:rPr>
                <w:rFonts w:eastAsia="Times New Roman"/>
                <w:color w:val="000000"/>
                <w:sz w:val="18"/>
                <w:szCs w:val="18"/>
                <w:lang w:eastAsia="de-CH"/>
              </w:rPr>
            </w:pPr>
            <w:r w:rsidRPr="00271A9C">
              <w:t>0.022</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7CA39C9" w14:textId="4C3D75A9"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17791B" w14:textId="2A357A9B" w:rsidR="00D41AB9" w:rsidRPr="00D41AB9" w:rsidRDefault="00D41AB9" w:rsidP="00D41AB9">
            <w:pPr>
              <w:rPr>
                <w:rFonts w:eastAsia="Times New Roman"/>
                <w:color w:val="000000"/>
                <w:sz w:val="18"/>
                <w:szCs w:val="18"/>
                <w:lang w:eastAsia="de-CH"/>
              </w:rPr>
            </w:pPr>
            <w:r w:rsidRPr="00271A9C">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38DFDA4" w14:textId="7706938B"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94847BB" w14:textId="75EAE72C"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4F4B1E5" w14:textId="309DA993"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A595350" w14:textId="4955511F"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FDE1BF3" w14:textId="0AE9BDC8"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E304BA" w14:textId="75ACD990" w:rsidR="00D41AB9" w:rsidRPr="00D41AB9" w:rsidRDefault="00D41AB9" w:rsidP="00D41AB9">
            <w:pPr>
              <w:rPr>
                <w:rFonts w:eastAsia="Times New Roman"/>
                <w:color w:val="000000"/>
                <w:sz w:val="18"/>
                <w:szCs w:val="18"/>
                <w:lang w:eastAsia="de-CH"/>
              </w:rPr>
            </w:pPr>
            <w:r w:rsidRPr="00271A9C">
              <w:t>0.00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E395066" w14:textId="7D9FC0A2"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CE4A91" w14:textId="54B31CED" w:rsidR="00D41AB9" w:rsidRPr="00D41AB9" w:rsidRDefault="00D41AB9" w:rsidP="00D41AB9">
            <w:pPr>
              <w:rPr>
                <w:rFonts w:eastAsia="Times New Roman"/>
                <w:color w:val="000000"/>
                <w:sz w:val="18"/>
                <w:szCs w:val="18"/>
                <w:lang w:eastAsia="de-CH"/>
              </w:rPr>
            </w:pPr>
            <w:r w:rsidRPr="00271A9C">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0FA412" w14:textId="4E051E02"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3162912" w14:textId="4F1C5850" w:rsidR="00D41AB9" w:rsidRPr="00D41AB9" w:rsidRDefault="00D41AB9" w:rsidP="00D41AB9">
            <w:pPr>
              <w:rPr>
                <w:rFonts w:eastAsia="Times New Roman"/>
                <w:color w:val="000000"/>
                <w:sz w:val="18"/>
                <w:szCs w:val="18"/>
                <w:lang w:eastAsia="de-CH"/>
              </w:rPr>
            </w:pPr>
            <w:r w:rsidRPr="00271A9C">
              <w:t>0.017</w:t>
            </w:r>
          </w:p>
        </w:tc>
      </w:tr>
      <w:tr w:rsidR="00D41AB9" w:rsidRPr="00D41AB9" w14:paraId="6B995EDD" w14:textId="77777777" w:rsidTr="001F4615">
        <w:trPr>
          <w:trHeight w:val="302"/>
        </w:trPr>
        <w:tc>
          <w:tcPr>
            <w:tcW w:w="1790" w:type="dxa"/>
            <w:tcBorders>
              <w:right w:val="single" w:sz="4" w:space="0" w:color="auto"/>
            </w:tcBorders>
            <w:shd w:val="clear" w:color="auto" w:fill="auto"/>
            <w:noWrap/>
            <w:hideMark/>
          </w:tcPr>
          <w:p w14:paraId="4D62915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96EFD17" w14:textId="53499B9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1F03B91" w14:textId="06D17BA5"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829E5D8" w14:textId="4E8AB6C4" w:rsidR="00D41AB9" w:rsidRPr="00D41AB9" w:rsidRDefault="00D41AB9" w:rsidP="00D41AB9">
            <w:pPr>
              <w:rPr>
                <w:rFonts w:eastAsia="Times New Roman"/>
                <w:color w:val="000000"/>
                <w:sz w:val="18"/>
                <w:szCs w:val="18"/>
                <w:lang w:eastAsia="de-CH"/>
              </w:rPr>
            </w:pPr>
            <w:r w:rsidRPr="00271A9C">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A6363D7" w14:textId="1A759A6E" w:rsidR="00D41AB9" w:rsidRPr="00D41AB9" w:rsidRDefault="00D41AB9" w:rsidP="00D41AB9">
            <w:pPr>
              <w:rPr>
                <w:rFonts w:eastAsia="Times New Roman"/>
                <w:color w:val="000000"/>
                <w:sz w:val="18"/>
                <w:szCs w:val="18"/>
                <w:lang w:eastAsia="de-CH"/>
              </w:rPr>
            </w:pPr>
            <w:r w:rsidRPr="00271A9C">
              <w:t>0.025</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1F9F6D0" w14:textId="4B37BAA6" w:rsidR="00D41AB9" w:rsidRPr="00D41AB9" w:rsidRDefault="00D41AB9" w:rsidP="00D41AB9">
            <w:pPr>
              <w:rPr>
                <w:rFonts w:eastAsia="Times New Roman"/>
                <w:color w:val="000000"/>
                <w:sz w:val="18"/>
                <w:szCs w:val="18"/>
                <w:lang w:eastAsia="de-CH"/>
              </w:rPr>
            </w:pPr>
            <w:r w:rsidRPr="00271A9C">
              <w:t>0.26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7E5CE3" w14:textId="0B44EFCE" w:rsidR="00D41AB9" w:rsidRPr="00D41AB9" w:rsidRDefault="00D41AB9" w:rsidP="00D41AB9">
            <w:pPr>
              <w:rPr>
                <w:rFonts w:eastAsia="Times New Roman"/>
                <w:color w:val="000000"/>
                <w:sz w:val="18"/>
                <w:szCs w:val="18"/>
                <w:lang w:eastAsia="de-CH"/>
              </w:rPr>
            </w:pPr>
            <w:r w:rsidRPr="00271A9C">
              <w:t>0.00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3BE2357" w14:textId="01A12EED"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05EA741" w14:textId="3C767086" w:rsidR="00D41AB9" w:rsidRPr="00D41AB9" w:rsidRDefault="00D41AB9" w:rsidP="00D41AB9">
            <w:pPr>
              <w:rPr>
                <w:rFonts w:eastAsia="Times New Roman"/>
                <w:color w:val="000000"/>
                <w:sz w:val="18"/>
                <w:szCs w:val="18"/>
                <w:lang w:eastAsia="de-CH"/>
              </w:rPr>
            </w:pPr>
            <w:r w:rsidRPr="00271A9C">
              <w:t>0.02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A4362F8" w14:textId="5317B617" w:rsidR="00D41AB9" w:rsidRPr="00D41AB9" w:rsidRDefault="00D41AB9" w:rsidP="00D41AB9">
            <w:pPr>
              <w:rPr>
                <w:rFonts w:eastAsia="Times New Roman"/>
                <w:color w:val="000000"/>
                <w:sz w:val="18"/>
                <w:szCs w:val="18"/>
                <w:lang w:eastAsia="de-CH"/>
              </w:rPr>
            </w:pPr>
            <w:r w:rsidRPr="00271A9C">
              <w:t>0.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638B5C4" w14:textId="6507490A" w:rsidR="00D41AB9" w:rsidRPr="00D41AB9" w:rsidRDefault="00D41AB9" w:rsidP="00D41AB9">
            <w:pPr>
              <w:rPr>
                <w:rFonts w:eastAsia="Times New Roman"/>
                <w:color w:val="000000"/>
                <w:sz w:val="18"/>
                <w:szCs w:val="18"/>
                <w:lang w:eastAsia="de-CH"/>
              </w:rPr>
            </w:pPr>
            <w:r w:rsidRPr="00271A9C">
              <w:t>0.027</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8A1C272" w14:textId="3F16AC5D"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0AD69A2" w14:textId="09BDC2EF" w:rsidR="00D41AB9" w:rsidRPr="00D41AB9" w:rsidRDefault="00D41AB9" w:rsidP="00D41AB9">
            <w:pPr>
              <w:rPr>
                <w:rFonts w:eastAsia="Times New Roman"/>
                <w:color w:val="000000"/>
                <w:sz w:val="18"/>
                <w:szCs w:val="18"/>
                <w:lang w:eastAsia="de-CH"/>
              </w:rPr>
            </w:pPr>
            <w:r w:rsidRPr="00271A9C">
              <w:t>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7BA13A4" w14:textId="2E6D4048"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8903F5D" w14:textId="4CD52F6B" w:rsidR="00D41AB9" w:rsidRPr="00D41AB9" w:rsidRDefault="00D41AB9" w:rsidP="00D41AB9">
            <w:pPr>
              <w:rPr>
                <w:rFonts w:eastAsia="Times New Roman"/>
                <w:color w:val="000000"/>
                <w:sz w:val="18"/>
                <w:szCs w:val="18"/>
                <w:lang w:eastAsia="de-CH"/>
              </w:rPr>
            </w:pPr>
            <w:r w:rsidRPr="00271A9C">
              <w:t>0.02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0DBAE63" w14:textId="05FC5C28"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6BDD4CB" w14:textId="5D1212E2" w:rsidR="00D41AB9" w:rsidRPr="00D41AB9" w:rsidRDefault="00D41AB9" w:rsidP="00D41AB9">
            <w:pPr>
              <w:rPr>
                <w:rFonts w:eastAsia="Times New Roman"/>
                <w:color w:val="000000"/>
                <w:sz w:val="18"/>
                <w:szCs w:val="18"/>
                <w:lang w:eastAsia="de-CH"/>
              </w:rPr>
            </w:pPr>
            <w:r w:rsidRPr="00271A9C">
              <w:t>0.022</w:t>
            </w:r>
          </w:p>
        </w:tc>
      </w:tr>
      <w:tr w:rsidR="00D41AB9" w:rsidRPr="00D41AB9" w14:paraId="16C7E654" w14:textId="77777777" w:rsidTr="001F4615">
        <w:trPr>
          <w:trHeight w:val="317"/>
        </w:trPr>
        <w:tc>
          <w:tcPr>
            <w:tcW w:w="1790" w:type="dxa"/>
            <w:tcBorders>
              <w:right w:val="single" w:sz="4" w:space="0" w:color="auto"/>
            </w:tcBorders>
            <w:shd w:val="clear" w:color="auto" w:fill="auto"/>
            <w:noWrap/>
            <w:hideMark/>
          </w:tcPr>
          <w:p w14:paraId="75D92C82"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8D6A8B" w14:textId="42EA4AEE"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773D1EF3" w14:textId="6767EF55"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7ED942EA" w14:textId="00E19A30"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FE907E9" w14:textId="0932B669" w:rsidR="00D41AB9" w:rsidRPr="00D41AB9" w:rsidRDefault="00D41AB9" w:rsidP="00D41AB9">
            <w:pPr>
              <w:rPr>
                <w:rFonts w:eastAsia="Times New Roman"/>
                <w:color w:val="000000"/>
                <w:sz w:val="18"/>
                <w:szCs w:val="18"/>
                <w:lang w:eastAsia="de-CH"/>
              </w:rPr>
            </w:pPr>
            <w:r w:rsidRPr="00271A9C">
              <w:t>0.04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9E16E0E" w14:textId="220D6852"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847E508" w14:textId="6699AA3F" w:rsidR="00D41AB9" w:rsidRPr="00D41AB9" w:rsidRDefault="00D41AB9" w:rsidP="00D41AB9">
            <w:pPr>
              <w:rPr>
                <w:rFonts w:eastAsia="Times New Roman"/>
                <w:color w:val="000000"/>
                <w:sz w:val="18"/>
                <w:szCs w:val="18"/>
                <w:lang w:eastAsia="de-CH"/>
              </w:rPr>
            </w:pPr>
            <w:r w:rsidRPr="00271A9C">
              <w:t>0.01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92A247F" w14:textId="1D28D669" w:rsidR="00D41AB9" w:rsidRPr="00D41AB9" w:rsidRDefault="00D41AB9" w:rsidP="00D41AB9">
            <w:pPr>
              <w:rPr>
                <w:rFonts w:eastAsia="Times New Roman"/>
                <w:color w:val="000000"/>
                <w:sz w:val="18"/>
                <w:szCs w:val="18"/>
                <w:lang w:eastAsia="de-CH"/>
              </w:rPr>
            </w:pPr>
            <w:r w:rsidRPr="00271A9C">
              <w:t>0.2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C6E5A5" w14:textId="648AA134" w:rsidR="00D41AB9" w:rsidRPr="00D41AB9" w:rsidRDefault="00D41AB9" w:rsidP="00D41AB9">
            <w:pPr>
              <w:rPr>
                <w:rFonts w:eastAsia="Times New Roman"/>
                <w:color w:val="000000"/>
                <w:sz w:val="18"/>
                <w:szCs w:val="18"/>
                <w:lang w:eastAsia="de-CH"/>
              </w:rPr>
            </w:pPr>
            <w:r w:rsidRPr="00271A9C">
              <w:t>0.00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964A5B0" w14:textId="6ECC2587"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53513FF" w14:textId="34DE0623" w:rsidR="00D41AB9" w:rsidRPr="00D41AB9" w:rsidRDefault="00D41AB9" w:rsidP="00D41AB9">
            <w:pPr>
              <w:rPr>
                <w:rFonts w:eastAsia="Times New Roman"/>
                <w:color w:val="000000"/>
                <w:sz w:val="18"/>
                <w:szCs w:val="18"/>
                <w:lang w:eastAsia="de-CH"/>
              </w:rPr>
            </w:pPr>
            <w:r w:rsidRPr="00271A9C">
              <w:t>0.03</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4D0D48" w14:textId="03930EF7"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034F81" w14:textId="2EE95E20"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50E0B96" w14:textId="4F955230"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6DF5FEC" w14:textId="53E569A9" w:rsidR="00D41AB9" w:rsidRPr="00D41AB9" w:rsidRDefault="00D41AB9" w:rsidP="00D41AB9">
            <w:pPr>
              <w:rPr>
                <w:rFonts w:eastAsia="Times New Roman"/>
                <w:color w:val="000000"/>
                <w:sz w:val="18"/>
                <w:szCs w:val="18"/>
                <w:lang w:eastAsia="de-CH"/>
              </w:rPr>
            </w:pPr>
            <w:r w:rsidRPr="00271A9C">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26F9FD4" w14:textId="394EE210"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53393E" w14:textId="0A356B7A" w:rsidR="00D41AB9" w:rsidRPr="00D41AB9" w:rsidRDefault="00D41AB9" w:rsidP="00D41AB9">
            <w:pPr>
              <w:rPr>
                <w:rFonts w:eastAsia="Times New Roman"/>
                <w:color w:val="000000"/>
                <w:sz w:val="18"/>
                <w:szCs w:val="18"/>
                <w:lang w:eastAsia="de-CH"/>
              </w:rPr>
            </w:pPr>
            <w:r w:rsidRPr="00271A9C">
              <w:t>0.021</w:t>
            </w:r>
          </w:p>
        </w:tc>
      </w:tr>
      <w:tr w:rsidR="00D41AB9" w:rsidRPr="00D41AB9" w14:paraId="32E896E7" w14:textId="77777777" w:rsidTr="001F4615">
        <w:trPr>
          <w:trHeight w:val="302"/>
        </w:trPr>
        <w:tc>
          <w:tcPr>
            <w:tcW w:w="1790" w:type="dxa"/>
            <w:tcBorders>
              <w:right w:val="single" w:sz="4" w:space="0" w:color="auto"/>
            </w:tcBorders>
            <w:shd w:val="clear" w:color="auto" w:fill="auto"/>
            <w:noWrap/>
            <w:hideMark/>
          </w:tcPr>
          <w:p w14:paraId="0DDBE016" w14:textId="57B8749E" w:rsidR="00D41AB9" w:rsidRPr="00D41AB9" w:rsidRDefault="00D41AB9" w:rsidP="00D41AB9">
            <w:pPr>
              <w:jc w:val="left"/>
              <w:rPr>
                <w:rFonts w:eastAsia="Times New Roman"/>
                <w:b/>
                <w:color w:val="000000"/>
                <w:sz w:val="18"/>
                <w:szCs w:val="18"/>
                <w:lang w:eastAsia="de-CH"/>
              </w:rPr>
            </w:pPr>
            <w:r w:rsidRPr="00D41AB9">
              <w:rPr>
                <w:b/>
              </w:rPr>
              <w:t xml:space="preserve">OneHot </w:t>
            </w:r>
            <w:proofErr w:type="gramStart"/>
            <w:r w:rsidRPr="00D41AB9">
              <w:rPr>
                <w:b/>
              </w:rPr>
              <w:t>-  KNN</w:t>
            </w:r>
            <w:proofErr w:type="gramEnd"/>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7306EFA"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81E557F" w14:textId="7CFBB368"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EC2B976" w14:textId="335CAE06"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51B2EA" w14:textId="099C2874"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C49AD0C" w14:textId="17B87A91"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8090E2" w14:textId="6CD4F2B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C42FAC1" w14:textId="071A88A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09A90FC" w14:textId="4047455D"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4B8E956" w14:textId="7E2BE2D6"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4DC879F" w14:textId="406A48F8"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3B4BB082" w14:textId="28FB5D6F"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1BF4B95" w14:textId="74902378"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2C3839A" w14:textId="1797B18E"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9C50B6" w14:textId="13650B84"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4D11E94" w14:textId="5081010E"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8ED0AE" w14:textId="5A8B1D8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0F731F48" w14:textId="77777777" w:rsidTr="001F4615">
        <w:trPr>
          <w:trHeight w:val="302"/>
        </w:trPr>
        <w:tc>
          <w:tcPr>
            <w:tcW w:w="1790" w:type="dxa"/>
            <w:tcBorders>
              <w:right w:val="single" w:sz="4" w:space="0" w:color="auto"/>
            </w:tcBorders>
            <w:shd w:val="clear" w:color="auto" w:fill="auto"/>
            <w:noWrap/>
            <w:hideMark/>
          </w:tcPr>
          <w:p w14:paraId="1FF1E0C8"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D49095D" w14:textId="40404282"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15F8EAD0" w14:textId="61E80460"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954DF9E" w14:textId="264AA030"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81370C4" w14:textId="70327D12" w:rsidR="00D41AB9" w:rsidRPr="00D41AB9" w:rsidRDefault="00D41AB9" w:rsidP="00D41AB9">
            <w:pPr>
              <w:rPr>
                <w:rFonts w:eastAsia="Times New Roman"/>
                <w:color w:val="000000"/>
                <w:sz w:val="18"/>
                <w:szCs w:val="18"/>
                <w:lang w:eastAsia="de-CH"/>
              </w:rPr>
            </w:pPr>
            <w:r w:rsidRPr="00271A9C">
              <w:t>0.05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CD9C3CE" w14:textId="63982C64"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9397CF2" w14:textId="78968300"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D7B11D9" w14:textId="65E560BE" w:rsidR="00D41AB9" w:rsidRPr="00D41AB9" w:rsidRDefault="00D41AB9" w:rsidP="00D41AB9">
            <w:pPr>
              <w:rPr>
                <w:rFonts w:eastAsia="Times New Roman"/>
                <w:color w:val="000000"/>
                <w:sz w:val="18"/>
                <w:szCs w:val="18"/>
                <w:lang w:eastAsia="de-CH"/>
              </w:rPr>
            </w:pPr>
            <w:r w:rsidRPr="00271A9C">
              <w:t>0.25</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568AC0A" w14:textId="17DE9139" w:rsidR="00D41AB9" w:rsidRPr="00D41AB9" w:rsidRDefault="00D41AB9" w:rsidP="00D41AB9">
            <w:pPr>
              <w:rPr>
                <w:rFonts w:eastAsia="Times New Roman"/>
                <w:color w:val="000000"/>
                <w:sz w:val="18"/>
                <w:szCs w:val="18"/>
                <w:lang w:eastAsia="de-CH"/>
              </w:rPr>
            </w:pPr>
            <w:r w:rsidRPr="00271A9C">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B9CDF5D" w14:textId="57A991C9"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C31C3A2" w14:textId="11E8AB22"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7C2AF750" w14:textId="02F15351"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75EB39F" w14:textId="0966FC59"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71DA278" w14:textId="3D2A0B87"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6EEA8EA" w14:textId="261E41D3" w:rsidR="00D41AB9" w:rsidRPr="00D41AB9" w:rsidRDefault="00D41AB9" w:rsidP="00D41AB9">
            <w:pPr>
              <w:rPr>
                <w:rFonts w:eastAsia="Times New Roman"/>
                <w:color w:val="000000"/>
                <w:sz w:val="18"/>
                <w:szCs w:val="18"/>
                <w:lang w:eastAsia="de-CH"/>
              </w:rPr>
            </w:pPr>
            <w:r w:rsidRPr="00271A9C">
              <w:t>0.00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CD2F23E" w14:textId="5473EFDD" w:rsidR="00D41AB9" w:rsidRPr="00D41AB9" w:rsidRDefault="00D41AB9" w:rsidP="00D41AB9">
            <w:pPr>
              <w:rPr>
                <w:rFonts w:eastAsia="Times New Roman"/>
                <w:color w:val="000000"/>
                <w:sz w:val="18"/>
                <w:szCs w:val="18"/>
                <w:lang w:eastAsia="de-CH"/>
              </w:rPr>
            </w:pPr>
            <w:r w:rsidRPr="00271A9C">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3A4418A" w14:textId="03B56BD2" w:rsidR="00D41AB9" w:rsidRPr="00D41AB9" w:rsidRDefault="00D41AB9" w:rsidP="00D41AB9">
            <w:pPr>
              <w:rPr>
                <w:rFonts w:eastAsia="Times New Roman"/>
                <w:color w:val="000000"/>
                <w:sz w:val="18"/>
                <w:szCs w:val="18"/>
                <w:lang w:eastAsia="de-CH"/>
              </w:rPr>
            </w:pPr>
            <w:r w:rsidRPr="00271A9C">
              <w:t>0.016</w:t>
            </w:r>
          </w:p>
        </w:tc>
      </w:tr>
      <w:tr w:rsidR="00D41AB9" w:rsidRPr="00D41AB9" w14:paraId="5EA0A64F" w14:textId="77777777" w:rsidTr="001F4615">
        <w:trPr>
          <w:trHeight w:val="302"/>
        </w:trPr>
        <w:tc>
          <w:tcPr>
            <w:tcW w:w="1790" w:type="dxa"/>
            <w:tcBorders>
              <w:right w:val="single" w:sz="4" w:space="0" w:color="auto"/>
            </w:tcBorders>
            <w:shd w:val="clear" w:color="auto" w:fill="auto"/>
            <w:noWrap/>
            <w:hideMark/>
          </w:tcPr>
          <w:p w14:paraId="4E83BFF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F67F9B0" w14:textId="365B5AA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2E2AD0E" w14:textId="420DC543"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0D15BCF1" w14:textId="5B4C2E12" w:rsidR="00D41AB9" w:rsidRPr="00D41AB9" w:rsidRDefault="00D41AB9" w:rsidP="00D41AB9">
            <w:pPr>
              <w:rPr>
                <w:rFonts w:eastAsia="Times New Roman"/>
                <w:color w:val="000000"/>
                <w:sz w:val="18"/>
                <w:szCs w:val="18"/>
                <w:lang w:eastAsia="de-CH"/>
              </w:rPr>
            </w:pPr>
            <w:r w:rsidRPr="00271A9C">
              <w:t>0.3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5FE2EA3" w14:textId="7EC50418" w:rsidR="00D41AB9" w:rsidRPr="00D41AB9" w:rsidRDefault="00D41AB9" w:rsidP="00D41AB9">
            <w:pPr>
              <w:rPr>
                <w:rFonts w:eastAsia="Times New Roman"/>
                <w:color w:val="000000"/>
                <w:sz w:val="18"/>
                <w:szCs w:val="18"/>
                <w:lang w:eastAsia="de-CH"/>
              </w:rPr>
            </w:pPr>
            <w:r w:rsidRPr="00271A9C">
              <w:t>0.0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34FE8D3" w14:textId="5F8E09ED" w:rsidR="00D41AB9" w:rsidRPr="00D41AB9" w:rsidRDefault="00D41AB9" w:rsidP="00D41AB9">
            <w:pPr>
              <w:rPr>
                <w:rFonts w:eastAsia="Times New Roman"/>
                <w:color w:val="000000"/>
                <w:sz w:val="18"/>
                <w:szCs w:val="18"/>
                <w:lang w:eastAsia="de-CH"/>
              </w:rPr>
            </w:pPr>
            <w:r w:rsidRPr="00271A9C">
              <w:t>0.265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A3B6AD" w14:textId="48CB0888" w:rsidR="00D41AB9" w:rsidRPr="00D41AB9" w:rsidRDefault="00D41AB9" w:rsidP="00D41AB9">
            <w:pPr>
              <w:rPr>
                <w:rFonts w:eastAsia="Times New Roman"/>
                <w:color w:val="000000"/>
                <w:sz w:val="18"/>
                <w:szCs w:val="18"/>
                <w:lang w:eastAsia="de-CH"/>
              </w:rPr>
            </w:pPr>
            <w:r w:rsidRPr="00271A9C">
              <w:t>0.009</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2A3E464" w14:textId="6C5835BC" w:rsidR="00D41AB9" w:rsidRPr="00D41AB9" w:rsidRDefault="00D41AB9" w:rsidP="00D41AB9">
            <w:pPr>
              <w:rPr>
                <w:rFonts w:eastAsia="Times New Roman"/>
                <w:color w:val="000000"/>
                <w:sz w:val="18"/>
                <w:szCs w:val="18"/>
                <w:lang w:eastAsia="de-CH"/>
              </w:rPr>
            </w:pPr>
            <w:r w:rsidRPr="00271A9C">
              <w:t>0.2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47D8621" w14:textId="4C95EC25" w:rsidR="00D41AB9" w:rsidRPr="00D41AB9" w:rsidRDefault="00D41AB9" w:rsidP="00D41AB9">
            <w:pPr>
              <w:rPr>
                <w:rFonts w:eastAsia="Times New Roman"/>
                <w:color w:val="000000"/>
                <w:sz w:val="18"/>
                <w:szCs w:val="18"/>
                <w:lang w:eastAsia="de-CH"/>
              </w:rPr>
            </w:pPr>
            <w:r w:rsidRPr="00271A9C">
              <w:t>0.0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E8F6380" w14:textId="13FB1333" w:rsidR="00D41AB9" w:rsidRPr="00D41AB9" w:rsidRDefault="00D41AB9" w:rsidP="00D41AB9">
            <w:pPr>
              <w:rPr>
                <w:rFonts w:eastAsia="Times New Roman"/>
                <w:color w:val="000000"/>
                <w:sz w:val="18"/>
                <w:szCs w:val="18"/>
                <w:lang w:eastAsia="de-CH"/>
              </w:rPr>
            </w:pPr>
            <w:r w:rsidRPr="00271A9C">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DE8F239" w14:textId="2F1A4D03"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CA174E9" w14:textId="4156B26F"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90EE063" w14:textId="73EEB0EF"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C33CB0" w14:textId="45AFC354"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EFBF631" w14:textId="2E517DDD" w:rsidR="00D41AB9" w:rsidRPr="00D41AB9" w:rsidRDefault="00D41AB9" w:rsidP="00D41AB9">
            <w:pPr>
              <w:rPr>
                <w:rFonts w:eastAsia="Times New Roman"/>
                <w:color w:val="000000"/>
                <w:sz w:val="18"/>
                <w:szCs w:val="18"/>
                <w:lang w:eastAsia="de-CH"/>
              </w:rPr>
            </w:pPr>
            <w:r w:rsidRPr="00271A9C">
              <w:t>0.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208FDD" w14:textId="17F2D023"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33BF7DC" w14:textId="603DEF7B" w:rsidR="00D41AB9" w:rsidRPr="00D41AB9" w:rsidRDefault="00D41AB9" w:rsidP="00D41AB9">
            <w:pPr>
              <w:rPr>
                <w:rFonts w:eastAsia="Times New Roman"/>
                <w:color w:val="000000"/>
                <w:sz w:val="18"/>
                <w:szCs w:val="18"/>
                <w:lang w:eastAsia="de-CH"/>
              </w:rPr>
            </w:pPr>
            <w:r w:rsidRPr="00271A9C">
              <w:t>0.027</w:t>
            </w:r>
          </w:p>
        </w:tc>
      </w:tr>
      <w:tr w:rsidR="00D41AB9" w:rsidRPr="00D41AB9" w14:paraId="4FED4A0C" w14:textId="77777777" w:rsidTr="001F4615">
        <w:trPr>
          <w:trHeight w:val="317"/>
        </w:trPr>
        <w:tc>
          <w:tcPr>
            <w:tcW w:w="1790" w:type="dxa"/>
            <w:tcBorders>
              <w:right w:val="single" w:sz="4" w:space="0" w:color="auto"/>
            </w:tcBorders>
            <w:shd w:val="clear" w:color="auto" w:fill="auto"/>
            <w:noWrap/>
            <w:hideMark/>
          </w:tcPr>
          <w:p w14:paraId="54191A69"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621715B2" w14:textId="39E20012"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AA8288E" w14:textId="096E88C3"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10288FBA" w14:textId="2B788584"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1E98A0" w14:textId="20BDD576" w:rsidR="00D41AB9" w:rsidRPr="00D41AB9" w:rsidRDefault="00D41AB9" w:rsidP="00D41AB9">
            <w:pPr>
              <w:rPr>
                <w:rFonts w:eastAsia="Times New Roman"/>
                <w:color w:val="000000"/>
                <w:sz w:val="18"/>
                <w:szCs w:val="18"/>
                <w:lang w:eastAsia="de-CH"/>
              </w:rPr>
            </w:pPr>
            <w:r w:rsidRPr="00271A9C">
              <w:t>0.01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53D22BF5" w14:textId="3F500961"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0ED3D55" w14:textId="09FCC440" w:rsidR="00D41AB9" w:rsidRPr="00D41AB9" w:rsidRDefault="00D41AB9" w:rsidP="00D41AB9">
            <w:pPr>
              <w:rPr>
                <w:rFonts w:eastAsia="Times New Roman"/>
                <w:color w:val="000000"/>
                <w:sz w:val="18"/>
                <w:szCs w:val="18"/>
                <w:lang w:eastAsia="de-CH"/>
              </w:rPr>
            </w:pPr>
            <w:r w:rsidRPr="00271A9C">
              <w:t>0.017</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6856ABDC" w14:textId="7048042C" w:rsidR="00D41AB9" w:rsidRPr="00D41AB9" w:rsidRDefault="00D41AB9" w:rsidP="00D41AB9">
            <w:pPr>
              <w:rPr>
                <w:rFonts w:eastAsia="Times New Roman"/>
                <w:color w:val="000000"/>
                <w:sz w:val="18"/>
                <w:szCs w:val="18"/>
                <w:lang w:eastAsia="de-CH"/>
              </w:rPr>
            </w:pPr>
            <w:r w:rsidRPr="00271A9C">
              <w:t>0.3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0C09C9" w14:textId="27B4B108"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8E04F51" w14:textId="278F2673" w:rsidR="00D41AB9" w:rsidRPr="00D41AB9" w:rsidRDefault="00D41AB9" w:rsidP="00D41AB9">
            <w:pPr>
              <w:rPr>
                <w:rFonts w:eastAsia="Times New Roman"/>
                <w:color w:val="000000"/>
                <w:sz w:val="18"/>
                <w:szCs w:val="18"/>
                <w:lang w:eastAsia="de-CH"/>
              </w:rPr>
            </w:pPr>
            <w:r w:rsidRPr="00271A9C">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04FB476" w14:textId="00AC43BA" w:rsidR="00D41AB9" w:rsidRPr="00D41AB9" w:rsidRDefault="00D41AB9" w:rsidP="00D41AB9">
            <w:pPr>
              <w:rPr>
                <w:rFonts w:eastAsia="Times New Roman"/>
                <w:color w:val="000000"/>
                <w:sz w:val="18"/>
                <w:szCs w:val="18"/>
                <w:lang w:eastAsia="de-CH"/>
              </w:rPr>
            </w:pPr>
            <w:r w:rsidRPr="00271A9C">
              <w:t>0.0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6CCAEB21" w14:textId="2FCE861D"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FAB5024" w14:textId="76100042" w:rsidR="00D41AB9" w:rsidRPr="00D41AB9" w:rsidRDefault="00D41AB9" w:rsidP="00D41AB9">
            <w:pPr>
              <w:rPr>
                <w:rFonts w:eastAsia="Times New Roman"/>
                <w:color w:val="000000"/>
                <w:sz w:val="18"/>
                <w:szCs w:val="18"/>
                <w:lang w:eastAsia="de-CH"/>
              </w:rPr>
            </w:pPr>
            <w:r w:rsidRPr="00271A9C">
              <w:t>0.00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2E585C" w14:textId="56C1B904"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F008EBF" w14:textId="17D34165" w:rsidR="00D41AB9" w:rsidRPr="00D41AB9" w:rsidRDefault="00D41AB9" w:rsidP="00D41AB9">
            <w:pPr>
              <w:rPr>
                <w:rFonts w:eastAsia="Times New Roman"/>
                <w:color w:val="000000"/>
                <w:sz w:val="18"/>
                <w:szCs w:val="18"/>
                <w:lang w:eastAsia="de-CH"/>
              </w:rPr>
            </w:pPr>
            <w:r w:rsidRPr="00271A9C">
              <w:t>0.0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371209B" w14:textId="44C5BCA4"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5FCD7BE" w14:textId="4554AB04" w:rsidR="00D41AB9" w:rsidRPr="00D41AB9" w:rsidRDefault="00D41AB9" w:rsidP="00D41AB9">
            <w:pPr>
              <w:rPr>
                <w:rFonts w:eastAsia="Times New Roman"/>
                <w:color w:val="000000"/>
                <w:sz w:val="18"/>
                <w:szCs w:val="18"/>
                <w:lang w:eastAsia="de-CH"/>
              </w:rPr>
            </w:pPr>
            <w:r w:rsidRPr="00271A9C">
              <w:t>0.022</w:t>
            </w:r>
          </w:p>
        </w:tc>
      </w:tr>
      <w:tr w:rsidR="00D41AB9" w:rsidRPr="00D41AB9" w14:paraId="7C67078B" w14:textId="77777777" w:rsidTr="001F4615">
        <w:trPr>
          <w:trHeight w:val="302"/>
        </w:trPr>
        <w:tc>
          <w:tcPr>
            <w:tcW w:w="1790" w:type="dxa"/>
            <w:tcBorders>
              <w:right w:val="single" w:sz="4" w:space="0" w:color="auto"/>
            </w:tcBorders>
            <w:shd w:val="clear" w:color="auto" w:fill="auto"/>
            <w:noWrap/>
            <w:hideMark/>
          </w:tcPr>
          <w:p w14:paraId="5D3E86C6" w14:textId="761949A8" w:rsidR="00D41AB9" w:rsidRPr="00D41AB9" w:rsidRDefault="00D41AB9" w:rsidP="00D41AB9">
            <w:pPr>
              <w:jc w:val="left"/>
              <w:rPr>
                <w:rFonts w:eastAsia="Times New Roman"/>
                <w:b/>
                <w:color w:val="000000"/>
                <w:sz w:val="18"/>
                <w:szCs w:val="18"/>
                <w:lang w:eastAsia="de-CH"/>
              </w:rPr>
            </w:pPr>
            <w:r w:rsidRPr="00D41AB9">
              <w:rPr>
                <w:b/>
              </w:rPr>
              <w:t>No OneHot - No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2C540A8"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44E47FF" w14:textId="7A6DA710"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6A2CC8BE" w14:textId="6612B970"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1E0953" w14:textId="5B0DB2A2"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25888FF" w14:textId="6551DA28"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8C824A" w14:textId="61758AF0"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E6F410C" w14:textId="7D45E1D9"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D1F6658" w14:textId="0F6F9816"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8A5F08D" w14:textId="3C172BD1"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6109F5A3" w14:textId="62D2FD8D"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62152B1" w14:textId="239EEE84"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76E4064" w14:textId="2CFD5D55"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3BA93257" w14:textId="03B662DD"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4FD10AA" w14:textId="7714217E"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B753A86" w14:textId="277B1B0F"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B530EAE" w14:textId="2FD68AA0"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11F35D67" w14:textId="77777777" w:rsidTr="001F4615">
        <w:trPr>
          <w:trHeight w:val="302"/>
        </w:trPr>
        <w:tc>
          <w:tcPr>
            <w:tcW w:w="1790" w:type="dxa"/>
            <w:tcBorders>
              <w:right w:val="single" w:sz="4" w:space="0" w:color="auto"/>
            </w:tcBorders>
            <w:shd w:val="clear" w:color="auto" w:fill="auto"/>
            <w:noWrap/>
            <w:hideMark/>
          </w:tcPr>
          <w:p w14:paraId="179953A3"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702A5CAB" w14:textId="53BDEA01"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431FEC3" w14:textId="67CF0085"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2D075562" w14:textId="29B0C701"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D636294" w14:textId="12CD0F5A" w:rsidR="00D41AB9" w:rsidRPr="00D41AB9" w:rsidRDefault="00D41AB9" w:rsidP="00D41AB9">
            <w:pPr>
              <w:rPr>
                <w:rFonts w:eastAsia="Times New Roman"/>
                <w:color w:val="000000"/>
                <w:sz w:val="18"/>
                <w:szCs w:val="18"/>
                <w:lang w:eastAsia="de-CH"/>
              </w:rPr>
            </w:pPr>
            <w:r w:rsidRPr="00271A9C">
              <w:t>0.033</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38C9704D" w14:textId="313D4477" w:rsidR="00D41AB9" w:rsidRPr="00D41AB9" w:rsidRDefault="00D41AB9" w:rsidP="00D41AB9">
            <w:pPr>
              <w:rPr>
                <w:rFonts w:eastAsia="Times New Roman"/>
                <w:color w:val="000000"/>
                <w:sz w:val="18"/>
                <w:szCs w:val="18"/>
                <w:lang w:eastAsia="de-CH"/>
              </w:rPr>
            </w:pPr>
            <w:r w:rsidRPr="00271A9C">
              <w:t>0.25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2E61E14" w14:textId="210517AA" w:rsidR="00D41AB9" w:rsidRPr="00D41AB9" w:rsidRDefault="00D41AB9" w:rsidP="00D41AB9">
            <w:pPr>
              <w:rPr>
                <w:rFonts w:eastAsia="Times New Roman"/>
                <w:color w:val="000000"/>
                <w:sz w:val="18"/>
                <w:szCs w:val="18"/>
                <w:lang w:eastAsia="de-CH"/>
              </w:rPr>
            </w:pPr>
            <w:r w:rsidRPr="00271A9C">
              <w:t>0.018</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11CB284" w14:textId="7E2E4E57"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4F95634" w14:textId="43EB6554" w:rsidR="00D41AB9" w:rsidRPr="00D41AB9" w:rsidRDefault="00D41AB9" w:rsidP="00D41AB9">
            <w:pPr>
              <w:rPr>
                <w:rFonts w:eastAsia="Times New Roman"/>
                <w:color w:val="000000"/>
                <w:sz w:val="18"/>
                <w:szCs w:val="18"/>
                <w:lang w:eastAsia="de-CH"/>
              </w:rPr>
            </w:pPr>
            <w:r w:rsidRPr="00271A9C">
              <w:t>0.02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C6D0A98" w14:textId="3030AAB1" w:rsidR="00D41AB9" w:rsidRPr="00D41AB9" w:rsidRDefault="00D41AB9" w:rsidP="00D41AB9">
            <w:pPr>
              <w:rPr>
                <w:rFonts w:eastAsia="Times New Roman"/>
                <w:color w:val="000000"/>
                <w:sz w:val="18"/>
                <w:szCs w:val="18"/>
                <w:lang w:eastAsia="de-CH"/>
              </w:rPr>
            </w:pPr>
            <w:r w:rsidRPr="00271A9C">
              <w:t>0.29</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E3C2CE2" w14:textId="68BC833E" w:rsidR="00D41AB9" w:rsidRPr="00D41AB9" w:rsidRDefault="00D41AB9" w:rsidP="00D41AB9">
            <w:pPr>
              <w:rPr>
                <w:rFonts w:eastAsia="Times New Roman"/>
                <w:color w:val="000000"/>
                <w:sz w:val="18"/>
                <w:szCs w:val="18"/>
                <w:lang w:eastAsia="de-CH"/>
              </w:rPr>
            </w:pPr>
            <w:r w:rsidRPr="00271A9C">
              <w:t>0.031</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05928E68" w14:textId="633A394E"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26DD703" w14:textId="07A3A0B7" w:rsidR="00D41AB9" w:rsidRPr="00D41AB9" w:rsidRDefault="00D41AB9" w:rsidP="00D41AB9">
            <w:pPr>
              <w:rPr>
                <w:rFonts w:eastAsia="Times New Roman"/>
                <w:color w:val="000000"/>
                <w:sz w:val="18"/>
                <w:szCs w:val="18"/>
                <w:lang w:eastAsia="de-CH"/>
              </w:rPr>
            </w:pPr>
            <w:r w:rsidRPr="00271A9C">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2ADE86E0" w14:textId="1B1F7E5C"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E911B9" w14:textId="6F862845" w:rsidR="00D41AB9" w:rsidRPr="00D41AB9" w:rsidRDefault="00D41AB9" w:rsidP="00D41AB9">
            <w:pPr>
              <w:rPr>
                <w:rFonts w:eastAsia="Times New Roman"/>
                <w:color w:val="000000"/>
                <w:sz w:val="18"/>
                <w:szCs w:val="18"/>
                <w:lang w:eastAsia="de-CH"/>
              </w:rPr>
            </w:pPr>
            <w:r w:rsidRPr="00271A9C">
              <w:t>0.00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59B196" w14:textId="589F0255"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0FE96FF" w14:textId="3A5A6E5D" w:rsidR="00D41AB9" w:rsidRPr="00D41AB9" w:rsidRDefault="00D41AB9" w:rsidP="00D41AB9">
            <w:pPr>
              <w:rPr>
                <w:rFonts w:eastAsia="Times New Roman"/>
                <w:color w:val="000000"/>
                <w:sz w:val="18"/>
                <w:szCs w:val="18"/>
                <w:lang w:eastAsia="de-CH"/>
              </w:rPr>
            </w:pPr>
            <w:r w:rsidRPr="00271A9C">
              <w:t>0.024</w:t>
            </w:r>
          </w:p>
        </w:tc>
      </w:tr>
      <w:tr w:rsidR="00D41AB9" w:rsidRPr="00D41AB9" w14:paraId="46631B7A" w14:textId="77777777" w:rsidTr="001F4615">
        <w:trPr>
          <w:trHeight w:val="302"/>
        </w:trPr>
        <w:tc>
          <w:tcPr>
            <w:tcW w:w="1790" w:type="dxa"/>
            <w:tcBorders>
              <w:right w:val="single" w:sz="4" w:space="0" w:color="auto"/>
            </w:tcBorders>
            <w:shd w:val="clear" w:color="auto" w:fill="auto"/>
            <w:noWrap/>
            <w:hideMark/>
          </w:tcPr>
          <w:p w14:paraId="4052E4B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471C8E47" w14:textId="15A3FB03"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2D8B1F2C" w14:textId="38C9E8C0"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D37AB9B" w14:textId="634CD8D0"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BBF443B" w14:textId="61689EC4" w:rsidR="00D41AB9" w:rsidRPr="00D41AB9" w:rsidRDefault="00D41AB9" w:rsidP="00D41AB9">
            <w:pPr>
              <w:rPr>
                <w:rFonts w:eastAsia="Times New Roman"/>
                <w:color w:val="000000"/>
                <w:sz w:val="18"/>
                <w:szCs w:val="18"/>
                <w:lang w:eastAsia="de-CH"/>
              </w:rPr>
            </w:pPr>
            <w:r w:rsidRPr="00271A9C">
              <w:t>0.046</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3A96CFE" w14:textId="57A81A8A" w:rsidR="00D41AB9" w:rsidRPr="00D41AB9" w:rsidRDefault="00D41AB9" w:rsidP="00D41AB9">
            <w:pPr>
              <w:rPr>
                <w:rFonts w:eastAsia="Times New Roman"/>
                <w:color w:val="000000"/>
                <w:sz w:val="18"/>
                <w:szCs w:val="18"/>
                <w:lang w:eastAsia="de-CH"/>
              </w:rPr>
            </w:pPr>
            <w:r w:rsidRPr="00271A9C">
              <w:t>0.28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5C712EF" w14:textId="43E93F05" w:rsidR="00D41AB9" w:rsidRPr="00D41AB9" w:rsidRDefault="00D41AB9" w:rsidP="00D41AB9">
            <w:pPr>
              <w:rPr>
                <w:rFonts w:eastAsia="Times New Roman"/>
                <w:color w:val="000000"/>
                <w:sz w:val="18"/>
                <w:szCs w:val="18"/>
                <w:lang w:eastAsia="de-CH"/>
              </w:rPr>
            </w:pPr>
            <w:r w:rsidRPr="00271A9C">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12E1951" w14:textId="77CE8917"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8DFEA2" w14:textId="25AC4B62" w:rsidR="00D41AB9" w:rsidRPr="00D41AB9" w:rsidRDefault="00D41AB9" w:rsidP="00D41AB9">
            <w:pPr>
              <w:rPr>
                <w:rFonts w:eastAsia="Times New Roman"/>
                <w:color w:val="000000"/>
                <w:sz w:val="18"/>
                <w:szCs w:val="18"/>
                <w:lang w:eastAsia="de-CH"/>
              </w:rPr>
            </w:pPr>
            <w:r w:rsidRPr="00271A9C">
              <w:t>0.033</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726E6E41" w14:textId="449F254E" w:rsidR="00D41AB9" w:rsidRPr="00D41AB9" w:rsidRDefault="00D41AB9" w:rsidP="00D41AB9">
            <w:pPr>
              <w:rPr>
                <w:rFonts w:eastAsia="Times New Roman"/>
                <w:color w:val="000000"/>
                <w:sz w:val="18"/>
                <w:szCs w:val="18"/>
                <w:lang w:eastAsia="de-CH"/>
              </w:rPr>
            </w:pPr>
            <w:r w:rsidRPr="00271A9C">
              <w:t>0.2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188B8EA" w14:textId="102F3100" w:rsidR="00D41AB9" w:rsidRPr="00D41AB9" w:rsidRDefault="00D41AB9" w:rsidP="00D41AB9">
            <w:pPr>
              <w:rPr>
                <w:rFonts w:eastAsia="Times New Roman"/>
                <w:color w:val="000000"/>
                <w:sz w:val="18"/>
                <w:szCs w:val="18"/>
                <w:lang w:eastAsia="de-CH"/>
              </w:rPr>
            </w:pPr>
            <w:r w:rsidRPr="00271A9C">
              <w:t>0.058</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52AA1E1" w14:textId="6C12BF4B"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F910969" w14:textId="3B3A159E" w:rsidR="00D41AB9" w:rsidRPr="00D41AB9" w:rsidRDefault="00D41AB9" w:rsidP="00D41AB9">
            <w:pPr>
              <w:rPr>
                <w:rFonts w:eastAsia="Times New Roman"/>
                <w:color w:val="000000"/>
                <w:sz w:val="18"/>
                <w:szCs w:val="18"/>
                <w:lang w:eastAsia="de-CH"/>
              </w:rPr>
            </w:pPr>
            <w:r w:rsidRPr="00271A9C">
              <w:t>0.004</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4A22BE5C" w14:textId="6D7580E0"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1EDB89F" w14:textId="15E7C5FF" w:rsidR="00D41AB9" w:rsidRPr="00D41AB9" w:rsidRDefault="00D41AB9" w:rsidP="00D41AB9">
            <w:pPr>
              <w:rPr>
                <w:rFonts w:eastAsia="Times New Roman"/>
                <w:color w:val="000000"/>
                <w:sz w:val="18"/>
                <w:szCs w:val="18"/>
                <w:lang w:eastAsia="de-CH"/>
              </w:rPr>
            </w:pPr>
            <w:r w:rsidRPr="00271A9C">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7D08681" w14:textId="54FC019D" w:rsidR="00D41AB9" w:rsidRPr="00D41AB9" w:rsidRDefault="00D41AB9" w:rsidP="00D41AB9">
            <w:pPr>
              <w:rPr>
                <w:rFonts w:eastAsia="Times New Roman"/>
                <w:color w:val="000000"/>
                <w:sz w:val="18"/>
                <w:szCs w:val="18"/>
                <w:lang w:eastAsia="de-CH"/>
              </w:rPr>
            </w:pPr>
            <w:r w:rsidRPr="00271A9C">
              <w:t>0.2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5C4B510" w14:textId="6316CDDB" w:rsidR="00D41AB9" w:rsidRPr="00D41AB9" w:rsidRDefault="00D41AB9" w:rsidP="00D41AB9">
            <w:pPr>
              <w:rPr>
                <w:rFonts w:eastAsia="Times New Roman"/>
                <w:color w:val="000000"/>
                <w:sz w:val="18"/>
                <w:szCs w:val="18"/>
                <w:lang w:eastAsia="de-CH"/>
              </w:rPr>
            </w:pPr>
            <w:r w:rsidRPr="00271A9C">
              <w:t>0.007</w:t>
            </w:r>
          </w:p>
        </w:tc>
      </w:tr>
      <w:tr w:rsidR="00D41AB9" w:rsidRPr="00D41AB9" w14:paraId="6FDCAED2" w14:textId="77777777" w:rsidTr="001F4615">
        <w:trPr>
          <w:trHeight w:val="317"/>
        </w:trPr>
        <w:tc>
          <w:tcPr>
            <w:tcW w:w="1790" w:type="dxa"/>
            <w:tcBorders>
              <w:right w:val="single" w:sz="4" w:space="0" w:color="auto"/>
            </w:tcBorders>
            <w:shd w:val="clear" w:color="auto" w:fill="auto"/>
            <w:noWrap/>
            <w:hideMark/>
          </w:tcPr>
          <w:p w14:paraId="6321EA0A"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71C6FDB" w14:textId="5A298E23"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08FBDF75" w14:textId="0A48546F"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1B83623" w14:textId="75E30C43" w:rsidR="00D41AB9" w:rsidRPr="00D41AB9" w:rsidRDefault="00D41AB9" w:rsidP="00D41AB9">
            <w:pPr>
              <w:rPr>
                <w:rFonts w:eastAsia="Times New Roman"/>
                <w:color w:val="000000"/>
                <w:sz w:val="18"/>
                <w:szCs w:val="18"/>
                <w:lang w:eastAsia="de-CH"/>
              </w:rPr>
            </w:pPr>
            <w:r w:rsidRPr="00271A9C">
              <w:t>0.24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301C41D" w14:textId="7D1D6248" w:rsidR="00D41AB9" w:rsidRPr="00D41AB9" w:rsidRDefault="00D41AB9" w:rsidP="00D41AB9">
            <w:pPr>
              <w:rPr>
                <w:rFonts w:eastAsia="Times New Roman"/>
                <w:color w:val="000000"/>
                <w:sz w:val="18"/>
                <w:szCs w:val="18"/>
                <w:lang w:eastAsia="de-CH"/>
              </w:rPr>
            </w:pPr>
            <w:r w:rsidRPr="00271A9C">
              <w:t>0.05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05CD7FDB" w14:textId="02C5B62D"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AE9694" w14:textId="40D07805" w:rsidR="00D41AB9" w:rsidRPr="00D41AB9" w:rsidRDefault="00D41AB9" w:rsidP="00D41AB9">
            <w:pPr>
              <w:rPr>
                <w:rFonts w:eastAsia="Times New Roman"/>
                <w:color w:val="000000"/>
                <w:sz w:val="18"/>
                <w:szCs w:val="18"/>
                <w:lang w:eastAsia="de-CH"/>
              </w:rPr>
            </w:pPr>
            <w:r w:rsidRPr="00271A9C">
              <w:t>0.006</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FD37113" w14:textId="46CB1A72"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A5C06B" w14:textId="5572BCC4" w:rsidR="00D41AB9" w:rsidRPr="00D41AB9" w:rsidRDefault="00D41AB9" w:rsidP="00D41AB9">
            <w:pPr>
              <w:rPr>
                <w:rFonts w:eastAsia="Times New Roman"/>
                <w:color w:val="000000"/>
                <w:sz w:val="18"/>
                <w:szCs w:val="18"/>
                <w:lang w:eastAsia="de-CH"/>
              </w:rPr>
            </w:pPr>
            <w:r w:rsidRPr="00271A9C">
              <w:t>0.02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4AD38C88" w14:textId="4E5241F1" w:rsidR="00D41AB9" w:rsidRPr="00D41AB9" w:rsidRDefault="00D41AB9" w:rsidP="00D41AB9">
            <w:pPr>
              <w:rPr>
                <w:rFonts w:eastAsia="Times New Roman"/>
                <w:color w:val="000000"/>
                <w:sz w:val="18"/>
                <w:szCs w:val="18"/>
                <w:lang w:eastAsia="de-CH"/>
              </w:rPr>
            </w:pPr>
            <w:r w:rsidRPr="00271A9C">
              <w:t>0.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0C31812" w14:textId="7A71B75B" w:rsidR="00D41AB9" w:rsidRPr="00D41AB9" w:rsidRDefault="00D41AB9" w:rsidP="00D41AB9">
            <w:pPr>
              <w:rPr>
                <w:rFonts w:eastAsia="Times New Roman"/>
                <w:color w:val="000000"/>
                <w:sz w:val="18"/>
                <w:szCs w:val="18"/>
                <w:lang w:eastAsia="de-CH"/>
              </w:rPr>
            </w:pPr>
            <w:r w:rsidRPr="00271A9C">
              <w:t>0.02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477F3C23" w14:textId="078ACB67"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732DD22" w14:textId="79C1E611" w:rsidR="00D41AB9" w:rsidRPr="00D41AB9" w:rsidRDefault="00D41AB9" w:rsidP="00D41AB9">
            <w:pPr>
              <w:rPr>
                <w:rFonts w:eastAsia="Times New Roman"/>
                <w:color w:val="000000"/>
                <w:sz w:val="18"/>
                <w:szCs w:val="18"/>
                <w:lang w:eastAsia="de-CH"/>
              </w:rPr>
            </w:pPr>
            <w:r w:rsidRPr="00271A9C">
              <w:t>0.01</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55A5A0F" w14:textId="196F4329"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63DE344" w14:textId="56DEC0CB" w:rsidR="00D41AB9" w:rsidRPr="00D41AB9" w:rsidRDefault="00D41AB9" w:rsidP="00D41AB9">
            <w:pPr>
              <w:rPr>
                <w:rFonts w:eastAsia="Times New Roman"/>
                <w:color w:val="000000"/>
                <w:sz w:val="18"/>
                <w:szCs w:val="18"/>
                <w:lang w:eastAsia="de-CH"/>
              </w:rPr>
            </w:pPr>
            <w:r w:rsidRPr="00271A9C">
              <w:t>0.001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F447E3F" w14:textId="52925110"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1AC08DB" w14:textId="7EC65CAB" w:rsidR="00D41AB9" w:rsidRPr="00D41AB9" w:rsidRDefault="00D41AB9" w:rsidP="00D41AB9">
            <w:pPr>
              <w:rPr>
                <w:rFonts w:eastAsia="Times New Roman"/>
                <w:color w:val="000000"/>
                <w:sz w:val="18"/>
                <w:szCs w:val="18"/>
                <w:lang w:eastAsia="de-CH"/>
              </w:rPr>
            </w:pPr>
            <w:r w:rsidRPr="00271A9C">
              <w:t>0.013</w:t>
            </w:r>
          </w:p>
        </w:tc>
      </w:tr>
      <w:tr w:rsidR="00D41AB9" w:rsidRPr="00D41AB9" w14:paraId="03DA2B09" w14:textId="77777777" w:rsidTr="001F4615">
        <w:trPr>
          <w:trHeight w:val="302"/>
        </w:trPr>
        <w:tc>
          <w:tcPr>
            <w:tcW w:w="1790" w:type="dxa"/>
            <w:tcBorders>
              <w:right w:val="single" w:sz="4" w:space="0" w:color="auto"/>
            </w:tcBorders>
            <w:shd w:val="clear" w:color="auto" w:fill="auto"/>
            <w:noWrap/>
            <w:hideMark/>
          </w:tcPr>
          <w:p w14:paraId="002B9279" w14:textId="557167F8" w:rsidR="00D41AB9" w:rsidRPr="00D41AB9" w:rsidRDefault="00D41AB9" w:rsidP="00D41AB9">
            <w:pPr>
              <w:jc w:val="left"/>
              <w:rPr>
                <w:rFonts w:eastAsia="Times New Roman"/>
                <w:b/>
                <w:color w:val="000000"/>
                <w:sz w:val="18"/>
                <w:szCs w:val="18"/>
                <w:lang w:eastAsia="de-CH"/>
              </w:rPr>
            </w:pPr>
            <w:r w:rsidRPr="00D41AB9">
              <w:rPr>
                <w:b/>
              </w:rPr>
              <w:t>No OneHot - KNN</w:t>
            </w: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229ED9E4" w14:textId="77777777" w:rsidR="00D41AB9" w:rsidRPr="00D41AB9" w:rsidRDefault="00D41AB9" w:rsidP="00D41AB9">
            <w:pPr>
              <w:rPr>
                <w:rFonts w:eastAsia="Times New Roman"/>
                <w:b/>
                <w:color w:val="000000"/>
                <w:sz w:val="18"/>
                <w:szCs w:val="18"/>
                <w:lang w:eastAsia="de-CH"/>
              </w:rPr>
            </w:pP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4319C091" w14:textId="0FEE437E" w:rsidR="00D41AB9" w:rsidRPr="00D41AB9" w:rsidRDefault="00D41AB9" w:rsidP="00D41AB9">
            <w:pPr>
              <w:rPr>
                <w:rFonts w:eastAsia="Times New Roman"/>
                <w:b/>
                <w:color w:val="000000"/>
                <w:sz w:val="18"/>
                <w:szCs w:val="18"/>
                <w:lang w:eastAsia="de-CH"/>
              </w:rPr>
            </w:pPr>
            <w:r w:rsidRPr="00D41AB9">
              <w:rPr>
                <w:b/>
              </w:rPr>
              <w:t>Baseline</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4DFD6081" w14:textId="0CE95CE8" w:rsidR="00D41AB9" w:rsidRPr="00D41AB9" w:rsidRDefault="00D41AB9" w:rsidP="00D41AB9">
            <w:pPr>
              <w:rPr>
                <w:rFonts w:eastAsia="Times New Roman"/>
                <w:b/>
                <w:color w:val="000000"/>
                <w:sz w:val="18"/>
                <w:szCs w:val="18"/>
                <w:lang w:eastAsia="de-CH"/>
              </w:rPr>
            </w:pPr>
            <w:r w:rsidRPr="00D41AB9">
              <w:rPr>
                <w:b/>
              </w:rPr>
              <w:t>DecisionTree</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6C08F0" w14:textId="191A456D" w:rsidR="00D41AB9" w:rsidRPr="00D41AB9" w:rsidRDefault="00D41AB9" w:rsidP="00D41AB9">
            <w:pPr>
              <w:rPr>
                <w:rFonts w:eastAsia="Times New Roman"/>
                <w:b/>
                <w:color w:val="000000"/>
                <w:sz w:val="18"/>
                <w:szCs w:val="18"/>
                <w:lang w:eastAsia="de-CH"/>
              </w:rPr>
            </w:pPr>
            <w:r w:rsidRPr="00D41AB9">
              <w:rPr>
                <w:b/>
              </w:rPr>
              <w:t>std</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279F8B06" w14:textId="5932A032" w:rsidR="00D41AB9" w:rsidRPr="00D41AB9" w:rsidRDefault="00D41AB9" w:rsidP="00D41AB9">
            <w:pPr>
              <w:rPr>
                <w:rFonts w:eastAsia="Times New Roman"/>
                <w:b/>
                <w:color w:val="000000"/>
                <w:sz w:val="18"/>
                <w:szCs w:val="18"/>
                <w:lang w:eastAsia="de-CH"/>
              </w:rPr>
            </w:pPr>
            <w:r w:rsidRPr="00D41AB9">
              <w:rPr>
                <w:b/>
              </w:rPr>
              <w:t>RandomFore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EA5229F" w14:textId="3F5AD04B"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02E0582" w14:textId="0142BB38" w:rsidR="00D41AB9" w:rsidRPr="00D41AB9" w:rsidRDefault="00D41AB9" w:rsidP="00D41AB9">
            <w:pPr>
              <w:rPr>
                <w:rFonts w:eastAsia="Times New Roman"/>
                <w:b/>
                <w:color w:val="000000"/>
                <w:sz w:val="18"/>
                <w:szCs w:val="18"/>
                <w:lang w:eastAsia="de-CH"/>
              </w:rPr>
            </w:pPr>
            <w:r w:rsidRPr="00D41AB9">
              <w:rPr>
                <w:b/>
              </w:rPr>
              <w:t>KNN</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5095F43D" w14:textId="58A5441E" w:rsidR="00D41AB9" w:rsidRPr="00D41AB9" w:rsidRDefault="00D41AB9" w:rsidP="00D41AB9">
            <w:pPr>
              <w:rPr>
                <w:rFonts w:eastAsia="Times New Roman"/>
                <w:b/>
                <w:color w:val="000000"/>
                <w:sz w:val="18"/>
                <w:szCs w:val="18"/>
                <w:lang w:eastAsia="de-CH"/>
              </w:rPr>
            </w:pPr>
            <w:r w:rsidRPr="00D41AB9">
              <w:rPr>
                <w:b/>
              </w:rPr>
              <w:t>std</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3C7A1DA" w14:textId="5EB5A6B9" w:rsidR="00D41AB9" w:rsidRPr="00D41AB9" w:rsidRDefault="00D41AB9" w:rsidP="00D41AB9">
            <w:pPr>
              <w:rPr>
                <w:rFonts w:eastAsia="Times New Roman"/>
                <w:b/>
                <w:color w:val="000000"/>
                <w:sz w:val="18"/>
                <w:szCs w:val="18"/>
                <w:lang w:eastAsia="de-CH"/>
              </w:rPr>
            </w:pPr>
            <w:r w:rsidRPr="00D41AB9">
              <w:rPr>
                <w:b/>
              </w:rPr>
              <w:t>SVM</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3C98EBEE" w14:textId="54ED2B70" w:rsidR="00D41AB9" w:rsidRPr="00D41AB9" w:rsidRDefault="00D41AB9" w:rsidP="00D41AB9">
            <w:pPr>
              <w:rPr>
                <w:rFonts w:eastAsia="Times New Roman"/>
                <w:b/>
                <w:color w:val="000000"/>
                <w:sz w:val="18"/>
                <w:szCs w:val="18"/>
                <w:lang w:eastAsia="de-CH"/>
              </w:rPr>
            </w:pPr>
            <w:r w:rsidRPr="00D41AB9">
              <w:rPr>
                <w:b/>
              </w:rPr>
              <w:t>std</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519FEB17" w14:textId="398D0B32" w:rsidR="00D41AB9" w:rsidRPr="00D41AB9" w:rsidRDefault="00D41AB9" w:rsidP="00D41AB9">
            <w:pPr>
              <w:rPr>
                <w:rFonts w:eastAsia="Times New Roman"/>
                <w:b/>
                <w:color w:val="000000"/>
                <w:sz w:val="18"/>
                <w:szCs w:val="18"/>
                <w:lang w:eastAsia="de-CH"/>
              </w:rPr>
            </w:pPr>
            <w:r w:rsidRPr="00D41AB9">
              <w:rPr>
                <w:b/>
              </w:rPr>
              <w:t>XG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F0AC531" w14:textId="7A46EB16" w:rsidR="00D41AB9" w:rsidRPr="00D41AB9" w:rsidRDefault="00D41AB9" w:rsidP="00D41AB9">
            <w:pPr>
              <w:rPr>
                <w:rFonts w:eastAsia="Times New Roman"/>
                <w:b/>
                <w:color w:val="000000"/>
                <w:sz w:val="18"/>
                <w:szCs w:val="18"/>
                <w:lang w:eastAsia="de-CH"/>
              </w:rPr>
            </w:pPr>
            <w:r w:rsidRPr="00D41AB9">
              <w:rPr>
                <w:b/>
              </w:rPr>
              <w:t>std</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5B3BE1F5" w14:textId="0D4770FC" w:rsidR="00D41AB9" w:rsidRPr="00D41AB9" w:rsidRDefault="00D41AB9" w:rsidP="00D41AB9">
            <w:pPr>
              <w:rPr>
                <w:rFonts w:eastAsia="Times New Roman"/>
                <w:b/>
                <w:color w:val="000000"/>
                <w:sz w:val="18"/>
                <w:szCs w:val="18"/>
                <w:lang w:eastAsia="de-CH"/>
              </w:rPr>
            </w:pPr>
            <w:r w:rsidRPr="00D41AB9">
              <w:rPr>
                <w:b/>
              </w:rPr>
              <w:t>AdaBoost</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586945" w14:textId="34300A39" w:rsidR="00D41AB9" w:rsidRPr="00D41AB9" w:rsidRDefault="00D41AB9" w:rsidP="00D41AB9">
            <w:pPr>
              <w:rPr>
                <w:rFonts w:eastAsia="Times New Roman"/>
                <w:b/>
                <w:color w:val="000000"/>
                <w:sz w:val="18"/>
                <w:szCs w:val="18"/>
                <w:lang w:eastAsia="de-CH"/>
              </w:rPr>
            </w:pPr>
            <w:r w:rsidRPr="00D41AB9">
              <w:rPr>
                <w:b/>
              </w:rPr>
              <w:t>std</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1CB39CF" w14:textId="067CD32A" w:rsidR="00D41AB9" w:rsidRPr="00D41AB9" w:rsidRDefault="00D41AB9" w:rsidP="00D41AB9">
            <w:pPr>
              <w:rPr>
                <w:rFonts w:eastAsia="Times New Roman"/>
                <w:b/>
                <w:color w:val="000000"/>
                <w:sz w:val="18"/>
                <w:szCs w:val="18"/>
                <w:lang w:eastAsia="de-CH"/>
              </w:rPr>
            </w:pPr>
            <w:r w:rsidRPr="00D41AB9">
              <w:rPr>
                <w:b/>
              </w:rPr>
              <w:t>MLP</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C758773" w14:textId="6EC597E4" w:rsidR="00D41AB9" w:rsidRPr="00D41AB9" w:rsidRDefault="00D41AB9" w:rsidP="00D41AB9">
            <w:pPr>
              <w:rPr>
                <w:rFonts w:eastAsia="Times New Roman"/>
                <w:b/>
                <w:color w:val="000000"/>
                <w:sz w:val="18"/>
                <w:szCs w:val="18"/>
                <w:lang w:eastAsia="de-CH"/>
              </w:rPr>
            </w:pPr>
            <w:r w:rsidRPr="00D41AB9">
              <w:rPr>
                <w:b/>
              </w:rPr>
              <w:t>std</w:t>
            </w:r>
          </w:p>
        </w:tc>
      </w:tr>
      <w:tr w:rsidR="00D41AB9" w:rsidRPr="00D41AB9" w14:paraId="57982902" w14:textId="77777777" w:rsidTr="001F4615">
        <w:trPr>
          <w:trHeight w:val="302"/>
        </w:trPr>
        <w:tc>
          <w:tcPr>
            <w:tcW w:w="1790" w:type="dxa"/>
            <w:tcBorders>
              <w:right w:val="single" w:sz="4" w:space="0" w:color="auto"/>
            </w:tcBorders>
            <w:shd w:val="clear" w:color="auto" w:fill="auto"/>
            <w:noWrap/>
            <w:hideMark/>
          </w:tcPr>
          <w:p w14:paraId="63B1AD18" w14:textId="77777777" w:rsidR="00D41AB9" w:rsidRPr="00D41AB9" w:rsidRDefault="00D41AB9" w:rsidP="00D41AB9">
            <w:pPr>
              <w:jc w:val="lef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324A4DBB" w14:textId="7AC19A39" w:rsidR="00D41AB9" w:rsidRPr="00D41AB9" w:rsidRDefault="00D41AB9" w:rsidP="00D41AB9">
            <w:pPr>
              <w:rPr>
                <w:rFonts w:eastAsia="Times New Roman"/>
                <w:color w:val="000000"/>
                <w:sz w:val="18"/>
                <w:szCs w:val="18"/>
                <w:lang w:eastAsia="de-CH"/>
              </w:rPr>
            </w:pPr>
            <w:r w:rsidRPr="00271A9C">
              <w:t>Complet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6794DADE" w14:textId="5B6F2599"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49D71FB" w14:textId="3E742848" w:rsidR="00D41AB9" w:rsidRPr="00D41AB9" w:rsidRDefault="00D41AB9" w:rsidP="00D41AB9">
            <w:pPr>
              <w:rPr>
                <w:rFonts w:eastAsia="Times New Roman"/>
                <w:color w:val="000000"/>
                <w:sz w:val="18"/>
                <w:szCs w:val="18"/>
                <w:lang w:eastAsia="de-CH"/>
              </w:rPr>
            </w:pPr>
            <w:r w:rsidRPr="00271A9C">
              <w:t>0.32</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72A8346" w14:textId="156681F4" w:rsidR="00D41AB9" w:rsidRPr="00D41AB9" w:rsidRDefault="00D41AB9" w:rsidP="00D41AB9">
            <w:pPr>
              <w:rPr>
                <w:rFonts w:eastAsia="Times New Roman"/>
                <w:color w:val="000000"/>
                <w:sz w:val="18"/>
                <w:szCs w:val="18"/>
                <w:lang w:eastAsia="de-CH"/>
              </w:rPr>
            </w:pPr>
            <w:r w:rsidRPr="00271A9C">
              <w:t>0.017</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74FAED24" w14:textId="0673C5D1" w:rsidR="00D41AB9" w:rsidRPr="00D41AB9" w:rsidRDefault="00D41AB9" w:rsidP="00D41AB9">
            <w:pPr>
              <w:rPr>
                <w:rFonts w:eastAsia="Times New Roman"/>
                <w:color w:val="000000"/>
                <w:sz w:val="18"/>
                <w:szCs w:val="18"/>
                <w:lang w:eastAsia="de-CH"/>
              </w:rPr>
            </w:pPr>
            <w:r w:rsidRPr="00271A9C">
              <w:t>0.2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96880AD" w14:textId="048E1D5B"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191D5DC4" w14:textId="7F2C5429" w:rsidR="00D41AB9" w:rsidRPr="00D41AB9" w:rsidRDefault="00D41AB9" w:rsidP="00D41AB9">
            <w:pPr>
              <w:rPr>
                <w:rFonts w:eastAsia="Times New Roman"/>
                <w:color w:val="000000"/>
                <w:sz w:val="18"/>
                <w:szCs w:val="18"/>
                <w:lang w:eastAsia="de-CH"/>
              </w:rPr>
            </w:pPr>
            <w:r w:rsidRPr="00271A9C">
              <w:t>0.26</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16A2F7C8" w14:textId="08FBAE55" w:rsidR="00D41AB9" w:rsidRPr="00D41AB9" w:rsidRDefault="00D41AB9" w:rsidP="00D41AB9">
            <w:pPr>
              <w:rPr>
                <w:rFonts w:eastAsia="Times New Roman"/>
                <w:color w:val="000000"/>
                <w:sz w:val="18"/>
                <w:szCs w:val="18"/>
                <w:lang w:eastAsia="de-CH"/>
              </w:rPr>
            </w:pPr>
            <w:r w:rsidRPr="00271A9C">
              <w:t>0.025</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5086364" w14:textId="68B0A6BD" w:rsidR="00D41AB9" w:rsidRPr="00D41AB9" w:rsidRDefault="00D41AB9" w:rsidP="00D41AB9">
            <w:pPr>
              <w:rPr>
                <w:rFonts w:eastAsia="Times New Roman"/>
                <w:color w:val="000000"/>
                <w:sz w:val="18"/>
                <w:szCs w:val="18"/>
                <w:lang w:eastAsia="de-CH"/>
              </w:rPr>
            </w:pPr>
            <w:r w:rsidRPr="00271A9C">
              <w:t>0.28</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2DD99B7E" w14:textId="0EB1DD18" w:rsidR="00D41AB9" w:rsidRPr="00D41AB9" w:rsidRDefault="00D41AB9" w:rsidP="00D41AB9">
            <w:pPr>
              <w:rPr>
                <w:rFonts w:eastAsia="Times New Roman"/>
                <w:color w:val="000000"/>
                <w:sz w:val="18"/>
                <w:szCs w:val="18"/>
                <w:lang w:eastAsia="de-CH"/>
              </w:rPr>
            </w:pPr>
            <w:r w:rsidRPr="00271A9C">
              <w:t>0.032</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102EF20A" w14:textId="1AD7B127"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408251F" w14:textId="1564F742" w:rsidR="00D41AB9" w:rsidRPr="00D41AB9" w:rsidRDefault="00D41AB9" w:rsidP="00D41AB9">
            <w:pPr>
              <w:rPr>
                <w:rFonts w:eastAsia="Times New Roman"/>
                <w:color w:val="000000"/>
                <w:sz w:val="18"/>
                <w:szCs w:val="18"/>
                <w:lang w:eastAsia="de-CH"/>
              </w:rPr>
            </w:pPr>
            <w:r w:rsidRPr="00271A9C">
              <w:t>0.005</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77851F01" w14:textId="6D2FD45F"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03563C" w14:textId="301E56D2" w:rsidR="00D41AB9" w:rsidRPr="00D41AB9" w:rsidRDefault="00D41AB9" w:rsidP="00D41AB9">
            <w:pPr>
              <w:rPr>
                <w:rFonts w:eastAsia="Times New Roman"/>
                <w:color w:val="000000"/>
                <w:sz w:val="18"/>
                <w:szCs w:val="18"/>
                <w:lang w:eastAsia="de-CH"/>
              </w:rPr>
            </w:pPr>
            <w:r w:rsidRPr="00271A9C">
              <w:t>0.00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01012CA" w14:textId="61996258" w:rsidR="00D41AB9" w:rsidRPr="00D41AB9" w:rsidRDefault="00D41AB9" w:rsidP="00D41AB9">
            <w:pPr>
              <w:rPr>
                <w:rFonts w:eastAsia="Times New Roman"/>
                <w:color w:val="000000"/>
                <w:sz w:val="18"/>
                <w:szCs w:val="18"/>
                <w:lang w:eastAsia="de-CH"/>
              </w:rPr>
            </w:pPr>
            <w:r w:rsidRPr="00271A9C">
              <w:t>0.29</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3ADA4CE" w14:textId="5228BB0C" w:rsidR="00D41AB9" w:rsidRPr="00D41AB9" w:rsidRDefault="00D41AB9" w:rsidP="00D41AB9">
            <w:pPr>
              <w:rPr>
                <w:rFonts w:eastAsia="Times New Roman"/>
                <w:color w:val="000000"/>
                <w:sz w:val="18"/>
                <w:szCs w:val="18"/>
                <w:lang w:eastAsia="de-CH"/>
              </w:rPr>
            </w:pPr>
            <w:r w:rsidRPr="00271A9C">
              <w:t>0.026</w:t>
            </w:r>
          </w:p>
        </w:tc>
      </w:tr>
      <w:tr w:rsidR="00D41AB9" w:rsidRPr="00D41AB9" w14:paraId="3F695D5A" w14:textId="77777777" w:rsidTr="001F4615">
        <w:trPr>
          <w:trHeight w:val="302"/>
        </w:trPr>
        <w:tc>
          <w:tcPr>
            <w:tcW w:w="1790" w:type="dxa"/>
            <w:tcBorders>
              <w:right w:val="single" w:sz="4" w:space="0" w:color="auto"/>
            </w:tcBorders>
            <w:shd w:val="clear" w:color="auto" w:fill="auto"/>
            <w:noWrap/>
            <w:hideMark/>
          </w:tcPr>
          <w:p w14:paraId="036A1815"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182A95C1" w14:textId="33C44655" w:rsidR="00D41AB9" w:rsidRPr="00D41AB9" w:rsidRDefault="00D41AB9" w:rsidP="00D41AB9">
            <w:pPr>
              <w:rPr>
                <w:rFonts w:eastAsia="Times New Roman"/>
                <w:color w:val="000000"/>
                <w:sz w:val="18"/>
                <w:szCs w:val="18"/>
                <w:lang w:eastAsia="de-CH"/>
              </w:rPr>
            </w:pPr>
            <w:r w:rsidRPr="00271A9C">
              <w:t>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34BFC277" w14:textId="03F735BF" w:rsidR="00D41AB9" w:rsidRPr="00D41AB9" w:rsidRDefault="00D41AB9" w:rsidP="00D41AB9">
            <w:pPr>
              <w:rPr>
                <w:rFonts w:eastAsia="Times New Roman"/>
                <w:color w:val="000000"/>
                <w:sz w:val="18"/>
                <w:szCs w:val="18"/>
                <w:lang w:eastAsia="de-CH"/>
              </w:rPr>
            </w:pPr>
            <w:r w:rsidRPr="00271A9C">
              <w:t>0.24</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3B940F4B" w14:textId="471D455E" w:rsidR="00D41AB9" w:rsidRPr="00D41AB9" w:rsidRDefault="00D41AB9" w:rsidP="00D41AB9">
            <w:pPr>
              <w:rPr>
                <w:rFonts w:eastAsia="Times New Roman"/>
                <w:color w:val="000000"/>
                <w:sz w:val="18"/>
                <w:szCs w:val="18"/>
                <w:lang w:eastAsia="de-CH"/>
              </w:rPr>
            </w:pPr>
            <w:r w:rsidRPr="00271A9C">
              <w:t>0.3</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A1B95B3" w14:textId="628F627E" w:rsidR="00D41AB9" w:rsidRPr="00D41AB9" w:rsidRDefault="00D41AB9" w:rsidP="00D41AB9">
            <w:pPr>
              <w:rPr>
                <w:rFonts w:eastAsia="Times New Roman"/>
                <w:color w:val="000000"/>
                <w:sz w:val="18"/>
                <w:szCs w:val="18"/>
                <w:lang w:eastAsia="de-CH"/>
              </w:rPr>
            </w:pPr>
            <w:r w:rsidRPr="00271A9C">
              <w:t>0.034</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4F4ACB9E" w14:textId="0835AFE2"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3725334" w14:textId="08EA5F15" w:rsidR="00D41AB9" w:rsidRPr="00D41AB9" w:rsidRDefault="00D41AB9" w:rsidP="00D41AB9">
            <w:pPr>
              <w:rPr>
                <w:rFonts w:eastAsia="Times New Roman"/>
                <w:color w:val="000000"/>
                <w:sz w:val="18"/>
                <w:szCs w:val="18"/>
                <w:lang w:eastAsia="de-CH"/>
              </w:rPr>
            </w:pPr>
            <w:r w:rsidRPr="00271A9C">
              <w:t>0.02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53EEAD75" w14:textId="3136603E" w:rsidR="00D41AB9" w:rsidRPr="00D41AB9" w:rsidRDefault="00D41AB9" w:rsidP="00D41AB9">
            <w:pPr>
              <w:rPr>
                <w:rFonts w:eastAsia="Times New Roman"/>
                <w:color w:val="000000"/>
                <w:sz w:val="18"/>
                <w:szCs w:val="18"/>
                <w:lang w:eastAsia="de-CH"/>
              </w:rPr>
            </w:pPr>
            <w:r w:rsidRPr="00271A9C">
              <w:t>0.24</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6814ADB" w14:textId="2373FC71" w:rsidR="00D41AB9" w:rsidRPr="00D41AB9" w:rsidRDefault="00D41AB9" w:rsidP="00D41AB9">
            <w:pPr>
              <w:rPr>
                <w:rFonts w:eastAsia="Times New Roman"/>
                <w:color w:val="000000"/>
                <w:sz w:val="18"/>
                <w:szCs w:val="18"/>
                <w:lang w:eastAsia="de-CH"/>
              </w:rPr>
            </w:pPr>
            <w:r w:rsidRPr="00271A9C">
              <w:t>0.032</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292175DF" w14:textId="5A970E77" w:rsidR="00D41AB9" w:rsidRPr="00D41AB9" w:rsidRDefault="00D41AB9" w:rsidP="00D41AB9">
            <w:pPr>
              <w:rPr>
                <w:rFonts w:eastAsia="Times New Roman"/>
                <w:color w:val="000000"/>
                <w:sz w:val="18"/>
                <w:szCs w:val="18"/>
                <w:lang w:eastAsia="de-CH"/>
              </w:rPr>
            </w:pPr>
            <w:r w:rsidRPr="00271A9C">
              <w:t>0.3</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3B3BC57" w14:textId="1E832E28" w:rsidR="00D41AB9" w:rsidRPr="00D41AB9" w:rsidRDefault="00D41AB9" w:rsidP="00D41AB9">
            <w:pPr>
              <w:rPr>
                <w:rFonts w:eastAsia="Times New Roman"/>
                <w:color w:val="000000"/>
                <w:sz w:val="18"/>
                <w:szCs w:val="18"/>
                <w:lang w:eastAsia="de-CH"/>
              </w:rPr>
            </w:pPr>
            <w:r w:rsidRPr="00271A9C">
              <w:t>0.025</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14CFE4B" w14:textId="5A5DC230"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21C44EED" w14:textId="54548C6A" w:rsidR="00D41AB9" w:rsidRPr="00D41AB9" w:rsidRDefault="00D41AB9" w:rsidP="00D41AB9">
            <w:pPr>
              <w:rPr>
                <w:rFonts w:eastAsia="Times New Roman"/>
                <w:color w:val="000000"/>
                <w:sz w:val="18"/>
                <w:szCs w:val="18"/>
                <w:lang w:eastAsia="de-CH"/>
              </w:rPr>
            </w:pPr>
            <w:r w:rsidRPr="00271A9C">
              <w:t>0.012</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03149F1C" w14:textId="4DC8E4A9" w:rsidR="00D41AB9" w:rsidRPr="00D41AB9" w:rsidRDefault="00D41AB9" w:rsidP="00D41AB9">
            <w:pPr>
              <w:rPr>
                <w:rFonts w:eastAsia="Times New Roman"/>
                <w:color w:val="000000"/>
                <w:sz w:val="18"/>
                <w:szCs w:val="18"/>
                <w:lang w:eastAsia="de-CH"/>
              </w:rPr>
            </w:pPr>
            <w:r w:rsidRPr="00271A9C">
              <w:t>0.2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928B3D0" w14:textId="20DC760B" w:rsidR="00D41AB9" w:rsidRPr="00D41AB9" w:rsidRDefault="00D41AB9" w:rsidP="00D41AB9">
            <w:pPr>
              <w:rPr>
                <w:rFonts w:eastAsia="Times New Roman"/>
                <w:color w:val="000000"/>
                <w:sz w:val="18"/>
                <w:szCs w:val="18"/>
                <w:lang w:eastAsia="de-CH"/>
              </w:rPr>
            </w:pPr>
            <w:r w:rsidRPr="00271A9C">
              <w:t>0.018</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398706B6" w14:textId="2A65F2C5"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0C193DED" w14:textId="5C02D279" w:rsidR="00D41AB9" w:rsidRPr="00D41AB9" w:rsidRDefault="00D41AB9" w:rsidP="00D41AB9">
            <w:pPr>
              <w:rPr>
                <w:rFonts w:eastAsia="Times New Roman"/>
                <w:color w:val="000000"/>
                <w:sz w:val="18"/>
                <w:szCs w:val="18"/>
                <w:lang w:eastAsia="de-CH"/>
              </w:rPr>
            </w:pPr>
            <w:r w:rsidRPr="00271A9C">
              <w:t>0.013</w:t>
            </w:r>
          </w:p>
        </w:tc>
      </w:tr>
      <w:tr w:rsidR="00D41AB9" w:rsidRPr="00D41AB9" w14:paraId="253DF28E" w14:textId="77777777" w:rsidTr="001F4615">
        <w:trPr>
          <w:trHeight w:val="317"/>
        </w:trPr>
        <w:tc>
          <w:tcPr>
            <w:tcW w:w="1790" w:type="dxa"/>
            <w:tcBorders>
              <w:right w:val="single" w:sz="4" w:space="0" w:color="auto"/>
            </w:tcBorders>
            <w:shd w:val="clear" w:color="auto" w:fill="auto"/>
            <w:noWrap/>
            <w:hideMark/>
          </w:tcPr>
          <w:p w14:paraId="482F1EA3" w14:textId="77777777" w:rsidR="00D41AB9" w:rsidRPr="00D41AB9" w:rsidRDefault="00D41AB9" w:rsidP="00D41AB9">
            <w:pPr>
              <w:jc w:val="right"/>
              <w:rPr>
                <w:rFonts w:eastAsia="Times New Roman"/>
                <w:color w:val="000000"/>
                <w:sz w:val="18"/>
                <w:szCs w:val="18"/>
                <w:lang w:eastAsia="de-CH"/>
              </w:rPr>
            </w:pPr>
          </w:p>
        </w:tc>
        <w:tc>
          <w:tcPr>
            <w:tcW w:w="1134" w:type="dxa"/>
            <w:tcBorders>
              <w:top w:val="single" w:sz="4" w:space="0" w:color="auto"/>
              <w:left w:val="single" w:sz="4" w:space="0" w:color="auto"/>
              <w:bottom w:val="single" w:sz="4" w:space="0" w:color="auto"/>
              <w:right w:val="single" w:sz="4" w:space="0" w:color="auto"/>
            </w:tcBorders>
            <w:shd w:val="clear" w:color="auto" w:fill="auto"/>
            <w:noWrap/>
            <w:hideMark/>
          </w:tcPr>
          <w:p w14:paraId="52B71DFE" w14:textId="1336CF05" w:rsidR="00D41AB9" w:rsidRPr="00D41AB9" w:rsidRDefault="00D41AB9" w:rsidP="00D41AB9">
            <w:pPr>
              <w:rPr>
                <w:rFonts w:eastAsia="Times New Roman"/>
                <w:color w:val="000000"/>
                <w:sz w:val="18"/>
                <w:szCs w:val="18"/>
                <w:lang w:eastAsia="de-CH"/>
              </w:rPr>
            </w:pPr>
            <w:r w:rsidRPr="00271A9C">
              <w:t>Female Data</w:t>
            </w:r>
          </w:p>
        </w:tc>
        <w:tc>
          <w:tcPr>
            <w:tcW w:w="919" w:type="dxa"/>
            <w:tcBorders>
              <w:top w:val="single" w:sz="4" w:space="0" w:color="auto"/>
              <w:left w:val="single" w:sz="4" w:space="0" w:color="auto"/>
              <w:bottom w:val="single" w:sz="4" w:space="0" w:color="auto"/>
              <w:right w:val="single" w:sz="4" w:space="0" w:color="auto"/>
            </w:tcBorders>
            <w:shd w:val="clear" w:color="auto" w:fill="auto"/>
            <w:noWrap/>
            <w:hideMark/>
          </w:tcPr>
          <w:p w14:paraId="56067DC0" w14:textId="6F803388" w:rsidR="00D41AB9" w:rsidRPr="00D41AB9" w:rsidRDefault="00D41AB9" w:rsidP="00D41AB9">
            <w:pPr>
              <w:rPr>
                <w:rFonts w:eastAsia="Times New Roman"/>
                <w:color w:val="000000"/>
                <w:sz w:val="18"/>
                <w:szCs w:val="18"/>
                <w:lang w:eastAsia="de-CH"/>
              </w:rPr>
            </w:pPr>
            <w:r w:rsidRPr="00271A9C">
              <w:t>0.2</w:t>
            </w:r>
          </w:p>
        </w:tc>
        <w:tc>
          <w:tcPr>
            <w:tcW w:w="1262" w:type="dxa"/>
            <w:tcBorders>
              <w:top w:val="single" w:sz="4" w:space="0" w:color="auto"/>
              <w:left w:val="single" w:sz="4" w:space="0" w:color="auto"/>
              <w:bottom w:val="single" w:sz="4" w:space="0" w:color="auto"/>
              <w:right w:val="single" w:sz="4" w:space="0" w:color="auto"/>
            </w:tcBorders>
            <w:shd w:val="clear" w:color="auto" w:fill="auto"/>
            <w:noWrap/>
            <w:hideMark/>
          </w:tcPr>
          <w:p w14:paraId="52131ED8" w14:textId="26C05407" w:rsidR="00D41AB9" w:rsidRPr="00D41AB9" w:rsidRDefault="00D41AB9" w:rsidP="00D41AB9">
            <w:pPr>
              <w:rPr>
                <w:rFonts w:eastAsia="Times New Roman"/>
                <w:color w:val="000000"/>
                <w:sz w:val="18"/>
                <w:szCs w:val="18"/>
                <w:lang w:eastAsia="de-CH"/>
              </w:rPr>
            </w:pPr>
            <w:r w:rsidRPr="00271A9C">
              <w:t>0.31</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293141E" w14:textId="13190865" w:rsidR="00D41AB9" w:rsidRPr="00D41AB9" w:rsidRDefault="00D41AB9" w:rsidP="00D41AB9">
            <w:pPr>
              <w:rPr>
                <w:rFonts w:eastAsia="Times New Roman"/>
                <w:color w:val="000000"/>
                <w:sz w:val="18"/>
                <w:szCs w:val="18"/>
                <w:lang w:eastAsia="de-CH"/>
              </w:rPr>
            </w:pPr>
            <w:r w:rsidRPr="00271A9C">
              <w:t>0.058</w:t>
            </w:r>
          </w:p>
        </w:tc>
        <w:tc>
          <w:tcPr>
            <w:tcW w:w="1418" w:type="dxa"/>
            <w:tcBorders>
              <w:top w:val="single" w:sz="4" w:space="0" w:color="auto"/>
              <w:left w:val="single" w:sz="4" w:space="0" w:color="auto"/>
              <w:bottom w:val="single" w:sz="4" w:space="0" w:color="auto"/>
              <w:right w:val="single" w:sz="4" w:space="0" w:color="auto"/>
            </w:tcBorders>
            <w:shd w:val="clear" w:color="auto" w:fill="auto"/>
            <w:noWrap/>
            <w:hideMark/>
          </w:tcPr>
          <w:p w14:paraId="1F779FF6" w14:textId="0677F553" w:rsidR="00D41AB9" w:rsidRPr="00D41AB9" w:rsidRDefault="00D41AB9" w:rsidP="00D41AB9">
            <w:pPr>
              <w:rPr>
                <w:rFonts w:eastAsia="Times New Roman"/>
                <w:color w:val="000000"/>
                <w:sz w:val="18"/>
                <w:szCs w:val="18"/>
                <w:lang w:eastAsia="de-CH"/>
              </w:rPr>
            </w:pPr>
            <w:r w:rsidRPr="00271A9C">
              <w:t>0.25</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4B406AC5" w14:textId="1D696796" w:rsidR="00D41AB9" w:rsidRPr="00D41AB9" w:rsidRDefault="00D41AB9" w:rsidP="00D41AB9">
            <w:pPr>
              <w:rPr>
                <w:rFonts w:eastAsia="Times New Roman"/>
                <w:color w:val="000000"/>
                <w:sz w:val="18"/>
                <w:szCs w:val="18"/>
                <w:lang w:eastAsia="de-CH"/>
              </w:rPr>
            </w:pPr>
            <w:r w:rsidRPr="00271A9C">
              <w:t>0.01</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014CEF92" w14:textId="726E4883" w:rsidR="00D41AB9" w:rsidRPr="00D41AB9" w:rsidRDefault="00D41AB9" w:rsidP="00D41AB9">
            <w:pPr>
              <w:rPr>
                <w:rFonts w:eastAsia="Times New Roman"/>
                <w:color w:val="000000"/>
                <w:sz w:val="18"/>
                <w:szCs w:val="18"/>
                <w:lang w:eastAsia="de-CH"/>
              </w:rPr>
            </w:pPr>
            <w:r w:rsidRPr="00271A9C">
              <w:t>0.32</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7F8F6C02" w14:textId="479F1A08" w:rsidR="00D41AB9" w:rsidRPr="00D41AB9" w:rsidRDefault="00D41AB9" w:rsidP="00D41AB9">
            <w:pPr>
              <w:rPr>
                <w:rFonts w:eastAsia="Times New Roman"/>
                <w:color w:val="000000"/>
                <w:sz w:val="18"/>
                <w:szCs w:val="18"/>
                <w:lang w:eastAsia="de-CH"/>
              </w:rPr>
            </w:pPr>
            <w:r w:rsidRPr="00271A9C">
              <w:t>0.004</w:t>
            </w:r>
          </w:p>
        </w:tc>
        <w:tc>
          <w:tcPr>
            <w:tcW w:w="590" w:type="dxa"/>
            <w:tcBorders>
              <w:top w:val="single" w:sz="4" w:space="0" w:color="auto"/>
              <w:left w:val="single" w:sz="4" w:space="0" w:color="auto"/>
              <w:bottom w:val="single" w:sz="4" w:space="0" w:color="auto"/>
              <w:right w:val="single" w:sz="4" w:space="0" w:color="auto"/>
            </w:tcBorders>
            <w:shd w:val="clear" w:color="auto" w:fill="auto"/>
            <w:noWrap/>
            <w:hideMark/>
          </w:tcPr>
          <w:p w14:paraId="3C2F7CDE" w14:textId="1B8E298E" w:rsidR="00D41AB9" w:rsidRPr="00D41AB9" w:rsidRDefault="00D41AB9" w:rsidP="00D41AB9">
            <w:pPr>
              <w:rPr>
                <w:rFonts w:eastAsia="Times New Roman"/>
                <w:color w:val="000000"/>
                <w:sz w:val="18"/>
                <w:szCs w:val="18"/>
                <w:lang w:eastAsia="de-CH"/>
              </w:rPr>
            </w:pPr>
            <w:r w:rsidRPr="00271A9C">
              <w:t>0.21</w:t>
            </w:r>
          </w:p>
        </w:tc>
        <w:tc>
          <w:tcPr>
            <w:tcW w:w="690" w:type="dxa"/>
            <w:tcBorders>
              <w:top w:val="single" w:sz="4" w:space="0" w:color="auto"/>
              <w:left w:val="single" w:sz="4" w:space="0" w:color="auto"/>
              <w:bottom w:val="single" w:sz="4" w:space="0" w:color="auto"/>
              <w:right w:val="single" w:sz="4" w:space="0" w:color="auto"/>
            </w:tcBorders>
            <w:shd w:val="clear" w:color="auto" w:fill="auto"/>
            <w:noWrap/>
            <w:hideMark/>
          </w:tcPr>
          <w:p w14:paraId="04D6247F" w14:textId="318F2056" w:rsidR="00D41AB9" w:rsidRPr="00D41AB9" w:rsidRDefault="00D41AB9" w:rsidP="00D41AB9">
            <w:pPr>
              <w:rPr>
                <w:rFonts w:eastAsia="Times New Roman"/>
                <w:color w:val="000000"/>
                <w:sz w:val="18"/>
                <w:szCs w:val="18"/>
                <w:lang w:eastAsia="de-CH"/>
              </w:rPr>
            </w:pPr>
            <w:r w:rsidRPr="00271A9C">
              <w:t>0.036</w:t>
            </w:r>
          </w:p>
        </w:tc>
        <w:tc>
          <w:tcPr>
            <w:tcW w:w="918" w:type="dxa"/>
            <w:tcBorders>
              <w:top w:val="single" w:sz="4" w:space="0" w:color="auto"/>
              <w:left w:val="single" w:sz="4" w:space="0" w:color="auto"/>
              <w:bottom w:val="single" w:sz="4" w:space="0" w:color="auto"/>
              <w:right w:val="single" w:sz="4" w:space="0" w:color="auto"/>
            </w:tcBorders>
            <w:shd w:val="clear" w:color="auto" w:fill="auto"/>
            <w:noWrap/>
            <w:hideMark/>
          </w:tcPr>
          <w:p w14:paraId="2642D96E" w14:textId="38163035"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6D9C1AC3" w14:textId="43C3EC12" w:rsidR="00D41AB9" w:rsidRPr="00D41AB9" w:rsidRDefault="00D41AB9" w:rsidP="00D41AB9">
            <w:pPr>
              <w:rPr>
                <w:rFonts w:eastAsia="Times New Roman"/>
                <w:color w:val="000000"/>
                <w:sz w:val="18"/>
                <w:szCs w:val="18"/>
                <w:lang w:eastAsia="de-CH"/>
              </w:rPr>
            </w:pPr>
            <w:r w:rsidRPr="00271A9C">
              <w:t>0.013</w:t>
            </w:r>
          </w:p>
        </w:tc>
        <w:tc>
          <w:tcPr>
            <w:tcW w:w="974" w:type="dxa"/>
            <w:tcBorders>
              <w:top w:val="single" w:sz="4" w:space="0" w:color="auto"/>
              <w:left w:val="single" w:sz="4" w:space="0" w:color="auto"/>
              <w:bottom w:val="single" w:sz="4" w:space="0" w:color="auto"/>
              <w:right w:val="single" w:sz="4" w:space="0" w:color="auto"/>
            </w:tcBorders>
            <w:shd w:val="clear" w:color="auto" w:fill="auto"/>
            <w:noWrap/>
            <w:hideMark/>
          </w:tcPr>
          <w:p w14:paraId="18BBA7D3" w14:textId="2C2967F5" w:rsidR="00D41AB9" w:rsidRPr="00D41AB9" w:rsidRDefault="00D41AB9" w:rsidP="00D41AB9">
            <w:pPr>
              <w:rPr>
                <w:rFonts w:eastAsia="Times New Roman"/>
                <w:color w:val="000000"/>
                <w:sz w:val="18"/>
                <w:szCs w:val="18"/>
                <w:lang w:eastAsia="de-CH"/>
              </w:rPr>
            </w:pPr>
            <w:r w:rsidRPr="00271A9C">
              <w:t>0.27</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7221FC3A" w14:textId="69613596" w:rsidR="00D41AB9" w:rsidRPr="00D41AB9" w:rsidRDefault="00D41AB9" w:rsidP="00D41AB9">
            <w:pPr>
              <w:rPr>
                <w:rFonts w:eastAsia="Times New Roman"/>
                <w:color w:val="000000"/>
                <w:sz w:val="18"/>
                <w:szCs w:val="18"/>
                <w:lang w:eastAsia="de-CH"/>
              </w:rPr>
            </w:pPr>
            <w:r w:rsidRPr="00271A9C">
              <w:t>0.014</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1CD62E37" w14:textId="43140174" w:rsidR="00D41AB9" w:rsidRPr="00D41AB9" w:rsidRDefault="00D41AB9" w:rsidP="00D41AB9">
            <w:pPr>
              <w:rPr>
                <w:rFonts w:eastAsia="Times New Roman"/>
                <w:color w:val="000000"/>
                <w:sz w:val="18"/>
                <w:szCs w:val="18"/>
                <w:lang w:eastAsia="de-CH"/>
              </w:rPr>
            </w:pPr>
            <w:r w:rsidRPr="00271A9C">
              <w:t>0.26</w:t>
            </w:r>
          </w:p>
        </w:tc>
        <w:tc>
          <w:tcPr>
            <w:tcW w:w="627" w:type="dxa"/>
            <w:tcBorders>
              <w:top w:val="single" w:sz="4" w:space="0" w:color="auto"/>
              <w:left w:val="single" w:sz="4" w:space="0" w:color="auto"/>
              <w:bottom w:val="single" w:sz="4" w:space="0" w:color="auto"/>
              <w:right w:val="single" w:sz="4" w:space="0" w:color="auto"/>
            </w:tcBorders>
            <w:shd w:val="clear" w:color="auto" w:fill="auto"/>
            <w:noWrap/>
            <w:hideMark/>
          </w:tcPr>
          <w:p w14:paraId="5FB7B23F" w14:textId="21FCB45D" w:rsidR="00D41AB9" w:rsidRPr="00D41AB9" w:rsidRDefault="00D41AB9" w:rsidP="00D41AB9">
            <w:pPr>
              <w:rPr>
                <w:rFonts w:eastAsia="Times New Roman"/>
                <w:color w:val="000000"/>
                <w:sz w:val="18"/>
                <w:szCs w:val="18"/>
                <w:lang w:eastAsia="de-CH"/>
              </w:rPr>
            </w:pPr>
            <w:r w:rsidRPr="00271A9C">
              <w:t>0.008</w:t>
            </w:r>
          </w:p>
        </w:tc>
      </w:tr>
    </w:tbl>
    <w:p w14:paraId="247BC746" w14:textId="76A01F63" w:rsidR="00D41AB9" w:rsidRDefault="00D41AB9" w:rsidP="00D41AB9">
      <w:pPr>
        <w:spacing w:after="160" w:line="259" w:lineRule="auto"/>
        <w:rPr>
          <w:smallCaps/>
          <w:noProof/>
        </w:rPr>
      </w:pPr>
    </w:p>
    <w:p w14:paraId="77E0FD5E" w14:textId="0D64E847" w:rsidR="00D41AB9" w:rsidRDefault="00D41AB9" w:rsidP="00D41AB9">
      <w:pPr>
        <w:spacing w:after="160" w:line="259" w:lineRule="auto"/>
        <w:rPr>
          <w:smallCaps/>
          <w:noProof/>
        </w:rPr>
      </w:pPr>
    </w:p>
    <w:p w14:paraId="732F9946" w14:textId="0417F617" w:rsidR="00D41AB9" w:rsidRDefault="00D41AB9" w:rsidP="00D41AB9">
      <w:pPr>
        <w:spacing w:after="160" w:line="259" w:lineRule="auto"/>
        <w:rPr>
          <w:smallCaps/>
          <w:noProof/>
        </w:rPr>
      </w:pPr>
    </w:p>
    <w:p w14:paraId="264873F3" w14:textId="4494EF78" w:rsidR="00D41AB9" w:rsidRDefault="00D41AB9">
      <w:pPr>
        <w:spacing w:after="160" w:line="259" w:lineRule="auto"/>
        <w:jc w:val="left"/>
        <w:rPr>
          <w:smallCaps/>
          <w:noProof/>
        </w:rPr>
      </w:pPr>
      <w:r>
        <w:rPr>
          <w:smallCaps/>
          <w:noProof/>
        </w:rPr>
        <w:br w:type="page"/>
      </w:r>
    </w:p>
    <w:tbl>
      <w:tblPr>
        <w:tblW w:w="7324" w:type="dxa"/>
        <w:tblCellMar>
          <w:left w:w="70" w:type="dxa"/>
          <w:right w:w="70" w:type="dxa"/>
        </w:tblCellMar>
        <w:tblLook w:val="04A0" w:firstRow="1" w:lastRow="0" w:firstColumn="1" w:lastColumn="0" w:noHBand="0" w:noVBand="1"/>
      </w:tblPr>
      <w:tblGrid>
        <w:gridCol w:w="2796"/>
        <w:gridCol w:w="1496"/>
        <w:gridCol w:w="1556"/>
        <w:gridCol w:w="1476"/>
      </w:tblGrid>
      <w:tr w:rsidR="00D41AB9" w:rsidRPr="00D41AB9" w14:paraId="3405B5AA" w14:textId="77777777" w:rsidTr="001F4615">
        <w:trPr>
          <w:trHeight w:val="282"/>
        </w:trPr>
        <w:tc>
          <w:tcPr>
            <w:tcW w:w="2796" w:type="dxa"/>
            <w:tcBorders>
              <w:top w:val="nil"/>
              <w:left w:val="nil"/>
              <w:bottom w:val="nil"/>
              <w:right w:val="nil"/>
            </w:tcBorders>
            <w:shd w:val="clear" w:color="auto" w:fill="auto"/>
            <w:noWrap/>
            <w:vAlign w:val="bottom"/>
            <w:hideMark/>
          </w:tcPr>
          <w:p w14:paraId="7FB296AB" w14:textId="77777777" w:rsidR="00D41AB9" w:rsidRPr="00D41AB9" w:rsidRDefault="00D41AB9" w:rsidP="001F4615">
            <w:r w:rsidRPr="00D41AB9">
              <w:lastRenderedPageBreak/>
              <w:t>One vs-All (All Classes)</w:t>
            </w:r>
          </w:p>
        </w:tc>
        <w:tc>
          <w:tcPr>
            <w:tcW w:w="1496" w:type="dxa"/>
            <w:tcBorders>
              <w:top w:val="nil"/>
              <w:left w:val="nil"/>
              <w:bottom w:val="nil"/>
              <w:right w:val="nil"/>
            </w:tcBorders>
            <w:shd w:val="clear" w:color="auto" w:fill="auto"/>
            <w:noWrap/>
            <w:vAlign w:val="bottom"/>
            <w:hideMark/>
          </w:tcPr>
          <w:p w14:paraId="014B261F" w14:textId="77777777" w:rsidR="00D41AB9" w:rsidRPr="00D41AB9" w:rsidRDefault="00D41AB9" w:rsidP="001F4615">
            <w:r w:rsidRPr="00D41AB9">
              <w:t>(Macro-F1)</w:t>
            </w:r>
          </w:p>
        </w:tc>
        <w:tc>
          <w:tcPr>
            <w:tcW w:w="1556" w:type="dxa"/>
            <w:tcBorders>
              <w:top w:val="nil"/>
              <w:left w:val="nil"/>
              <w:bottom w:val="nil"/>
              <w:right w:val="nil"/>
            </w:tcBorders>
            <w:shd w:val="clear" w:color="auto" w:fill="auto"/>
            <w:noWrap/>
            <w:vAlign w:val="bottom"/>
            <w:hideMark/>
          </w:tcPr>
          <w:p w14:paraId="3B021A73" w14:textId="77777777" w:rsidR="00D41AB9" w:rsidRPr="00D41AB9" w:rsidRDefault="00D41AB9" w:rsidP="001F4615"/>
        </w:tc>
        <w:tc>
          <w:tcPr>
            <w:tcW w:w="1476" w:type="dxa"/>
            <w:tcBorders>
              <w:top w:val="nil"/>
              <w:left w:val="nil"/>
              <w:bottom w:val="nil"/>
              <w:right w:val="nil"/>
            </w:tcBorders>
            <w:shd w:val="clear" w:color="auto" w:fill="auto"/>
            <w:noWrap/>
            <w:vAlign w:val="bottom"/>
            <w:hideMark/>
          </w:tcPr>
          <w:p w14:paraId="5ABD878B" w14:textId="77777777" w:rsidR="00D41AB9" w:rsidRPr="00D41AB9" w:rsidRDefault="00D41AB9" w:rsidP="001F4615"/>
        </w:tc>
      </w:tr>
      <w:tr w:rsidR="00D41AB9" w:rsidRPr="00D41AB9" w14:paraId="2DA4E35C" w14:textId="77777777" w:rsidTr="001F4615">
        <w:trPr>
          <w:trHeight w:val="315"/>
        </w:trPr>
        <w:tc>
          <w:tcPr>
            <w:tcW w:w="2796" w:type="dxa"/>
            <w:tcBorders>
              <w:top w:val="nil"/>
              <w:left w:val="nil"/>
              <w:bottom w:val="nil"/>
              <w:right w:val="nil"/>
            </w:tcBorders>
            <w:shd w:val="clear" w:color="auto" w:fill="auto"/>
            <w:noWrap/>
            <w:vAlign w:val="bottom"/>
            <w:hideMark/>
          </w:tcPr>
          <w:p w14:paraId="5A171040" w14:textId="77777777" w:rsidR="00D41AB9" w:rsidRPr="00D41AB9" w:rsidRDefault="00D41AB9" w:rsidP="001F4615"/>
        </w:tc>
        <w:tc>
          <w:tcPr>
            <w:tcW w:w="1496" w:type="dxa"/>
            <w:tcBorders>
              <w:top w:val="nil"/>
              <w:left w:val="nil"/>
              <w:bottom w:val="nil"/>
              <w:right w:val="nil"/>
            </w:tcBorders>
            <w:shd w:val="clear" w:color="auto" w:fill="auto"/>
            <w:noWrap/>
            <w:vAlign w:val="bottom"/>
            <w:hideMark/>
          </w:tcPr>
          <w:p w14:paraId="41D74AC1" w14:textId="77777777" w:rsidR="00D41AB9" w:rsidRPr="00D41AB9" w:rsidRDefault="00D41AB9" w:rsidP="001F4615"/>
        </w:tc>
        <w:tc>
          <w:tcPr>
            <w:tcW w:w="1556" w:type="dxa"/>
            <w:tcBorders>
              <w:top w:val="nil"/>
              <w:left w:val="nil"/>
              <w:bottom w:val="nil"/>
              <w:right w:val="nil"/>
            </w:tcBorders>
            <w:shd w:val="clear" w:color="auto" w:fill="auto"/>
            <w:noWrap/>
            <w:vAlign w:val="bottom"/>
            <w:hideMark/>
          </w:tcPr>
          <w:p w14:paraId="7B5BB057" w14:textId="77777777" w:rsidR="00D41AB9" w:rsidRPr="00D41AB9" w:rsidRDefault="00D41AB9" w:rsidP="001F4615"/>
        </w:tc>
        <w:tc>
          <w:tcPr>
            <w:tcW w:w="1476" w:type="dxa"/>
            <w:tcBorders>
              <w:top w:val="nil"/>
              <w:left w:val="nil"/>
              <w:bottom w:val="nil"/>
              <w:right w:val="nil"/>
            </w:tcBorders>
            <w:shd w:val="clear" w:color="auto" w:fill="auto"/>
            <w:noWrap/>
            <w:vAlign w:val="bottom"/>
            <w:hideMark/>
          </w:tcPr>
          <w:p w14:paraId="0788FED5" w14:textId="77777777" w:rsidR="00D41AB9" w:rsidRPr="00D41AB9" w:rsidRDefault="00D41AB9" w:rsidP="001F4615"/>
        </w:tc>
      </w:tr>
      <w:tr w:rsidR="00D41AB9" w:rsidRPr="00D41AB9" w14:paraId="36F16D9F" w14:textId="77777777" w:rsidTr="001F4615">
        <w:trPr>
          <w:trHeight w:val="315"/>
        </w:trPr>
        <w:tc>
          <w:tcPr>
            <w:tcW w:w="2796" w:type="dxa"/>
            <w:tcBorders>
              <w:top w:val="nil"/>
              <w:left w:val="nil"/>
              <w:bottom w:val="nil"/>
              <w:right w:val="nil"/>
            </w:tcBorders>
            <w:shd w:val="clear" w:color="auto" w:fill="auto"/>
            <w:noWrap/>
            <w:vAlign w:val="bottom"/>
            <w:hideMark/>
          </w:tcPr>
          <w:p w14:paraId="29B2F9D2" w14:textId="77777777" w:rsidR="00D41AB9" w:rsidRPr="00D41AB9" w:rsidRDefault="00D41AB9" w:rsidP="001F4615">
            <w:r w:rsidRPr="00D41AB9">
              <w:t>OneHot - No KNN</w:t>
            </w:r>
          </w:p>
        </w:tc>
        <w:tc>
          <w:tcPr>
            <w:tcW w:w="1496" w:type="dxa"/>
            <w:tcBorders>
              <w:top w:val="single" w:sz="8" w:space="0" w:color="auto"/>
              <w:left w:val="single" w:sz="8" w:space="0" w:color="auto"/>
              <w:bottom w:val="nil"/>
              <w:right w:val="single" w:sz="4" w:space="0" w:color="auto"/>
            </w:tcBorders>
            <w:shd w:val="clear" w:color="auto" w:fill="auto"/>
            <w:noWrap/>
            <w:vAlign w:val="bottom"/>
            <w:hideMark/>
          </w:tcPr>
          <w:p w14:paraId="5226A602" w14:textId="77777777" w:rsidR="00D41AB9" w:rsidRPr="00D41AB9" w:rsidRDefault="00D41AB9" w:rsidP="001F4615">
            <w:r w:rsidRPr="00D41AB9">
              <w:t> </w:t>
            </w:r>
          </w:p>
        </w:tc>
        <w:tc>
          <w:tcPr>
            <w:tcW w:w="1556" w:type="dxa"/>
            <w:tcBorders>
              <w:top w:val="single" w:sz="8" w:space="0" w:color="auto"/>
              <w:left w:val="nil"/>
              <w:bottom w:val="nil"/>
              <w:right w:val="nil"/>
            </w:tcBorders>
            <w:shd w:val="clear" w:color="auto" w:fill="auto"/>
            <w:noWrap/>
            <w:vAlign w:val="bottom"/>
            <w:hideMark/>
          </w:tcPr>
          <w:p w14:paraId="2FBB87D3" w14:textId="77777777" w:rsidR="00D41AB9" w:rsidRPr="00D41AB9" w:rsidRDefault="00D41AB9" w:rsidP="001F4615">
            <w:r w:rsidRPr="00D41AB9">
              <w:t>XGBoost</w:t>
            </w:r>
          </w:p>
        </w:tc>
        <w:tc>
          <w:tcPr>
            <w:tcW w:w="1476" w:type="dxa"/>
            <w:tcBorders>
              <w:top w:val="single" w:sz="8" w:space="0" w:color="auto"/>
              <w:left w:val="single" w:sz="4" w:space="0" w:color="auto"/>
              <w:bottom w:val="nil"/>
              <w:right w:val="single" w:sz="8" w:space="0" w:color="auto"/>
            </w:tcBorders>
            <w:shd w:val="clear" w:color="auto" w:fill="auto"/>
            <w:noWrap/>
            <w:vAlign w:val="bottom"/>
            <w:hideMark/>
          </w:tcPr>
          <w:p w14:paraId="48566F1C" w14:textId="77777777" w:rsidR="00D41AB9" w:rsidRPr="00D41AB9" w:rsidRDefault="00D41AB9" w:rsidP="001F4615">
            <w:r w:rsidRPr="00D41AB9">
              <w:t>std</w:t>
            </w:r>
          </w:p>
        </w:tc>
      </w:tr>
      <w:tr w:rsidR="00D41AB9" w:rsidRPr="00D41AB9" w14:paraId="798615AF" w14:textId="77777777" w:rsidTr="001F4615">
        <w:trPr>
          <w:trHeight w:val="300"/>
        </w:trPr>
        <w:tc>
          <w:tcPr>
            <w:tcW w:w="2796" w:type="dxa"/>
            <w:tcBorders>
              <w:top w:val="nil"/>
              <w:left w:val="nil"/>
              <w:bottom w:val="nil"/>
              <w:right w:val="nil"/>
            </w:tcBorders>
            <w:shd w:val="clear" w:color="auto" w:fill="auto"/>
            <w:noWrap/>
            <w:vAlign w:val="bottom"/>
            <w:hideMark/>
          </w:tcPr>
          <w:p w14:paraId="67074E8B"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E5D05E9"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71B88632" w14:textId="77777777" w:rsidR="00D41AB9" w:rsidRPr="00D41AB9" w:rsidRDefault="00D41AB9" w:rsidP="001F4615">
            <w:r w:rsidRPr="00D41AB9">
              <w:t>0.44</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4F01221A" w14:textId="77777777" w:rsidR="00D41AB9" w:rsidRPr="00D41AB9" w:rsidRDefault="00D41AB9" w:rsidP="001F4615">
            <w:r w:rsidRPr="00D41AB9">
              <w:t>0.008</w:t>
            </w:r>
          </w:p>
        </w:tc>
      </w:tr>
      <w:tr w:rsidR="00D41AB9" w:rsidRPr="00D41AB9" w14:paraId="051D0E7D" w14:textId="77777777" w:rsidTr="001F4615">
        <w:trPr>
          <w:trHeight w:val="300"/>
        </w:trPr>
        <w:tc>
          <w:tcPr>
            <w:tcW w:w="2796" w:type="dxa"/>
            <w:tcBorders>
              <w:top w:val="nil"/>
              <w:left w:val="nil"/>
              <w:bottom w:val="nil"/>
              <w:right w:val="nil"/>
            </w:tcBorders>
            <w:shd w:val="clear" w:color="auto" w:fill="auto"/>
            <w:noWrap/>
            <w:vAlign w:val="bottom"/>
            <w:hideMark/>
          </w:tcPr>
          <w:p w14:paraId="27FADD67"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5E0C7196"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1E6E7809" w14:textId="77777777" w:rsidR="00D41AB9" w:rsidRPr="00D41AB9" w:rsidRDefault="00D41AB9" w:rsidP="001F4615">
            <w:r w:rsidRPr="00D41AB9">
              <w:t>0.47</w:t>
            </w:r>
          </w:p>
        </w:tc>
        <w:tc>
          <w:tcPr>
            <w:tcW w:w="1476" w:type="dxa"/>
            <w:tcBorders>
              <w:top w:val="nil"/>
              <w:left w:val="nil"/>
              <w:bottom w:val="single" w:sz="4" w:space="0" w:color="auto"/>
              <w:right w:val="single" w:sz="8" w:space="0" w:color="auto"/>
            </w:tcBorders>
            <w:shd w:val="clear" w:color="auto" w:fill="auto"/>
            <w:noWrap/>
            <w:vAlign w:val="bottom"/>
            <w:hideMark/>
          </w:tcPr>
          <w:p w14:paraId="0EFFC45E" w14:textId="77777777" w:rsidR="00D41AB9" w:rsidRPr="00D41AB9" w:rsidRDefault="00D41AB9" w:rsidP="001F4615">
            <w:r w:rsidRPr="00D41AB9">
              <w:t>0.04</w:t>
            </w:r>
          </w:p>
        </w:tc>
      </w:tr>
      <w:tr w:rsidR="00D41AB9" w:rsidRPr="00D41AB9" w14:paraId="08151015" w14:textId="77777777" w:rsidTr="001F4615">
        <w:trPr>
          <w:trHeight w:val="300"/>
        </w:trPr>
        <w:tc>
          <w:tcPr>
            <w:tcW w:w="2796" w:type="dxa"/>
            <w:tcBorders>
              <w:top w:val="nil"/>
              <w:left w:val="nil"/>
              <w:bottom w:val="nil"/>
              <w:right w:val="nil"/>
            </w:tcBorders>
            <w:shd w:val="clear" w:color="auto" w:fill="auto"/>
            <w:noWrap/>
            <w:vAlign w:val="bottom"/>
            <w:hideMark/>
          </w:tcPr>
          <w:p w14:paraId="46C177B3"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0719E0E7"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06D5AD5A" w14:textId="77777777" w:rsidR="00D41AB9" w:rsidRPr="00D41AB9" w:rsidRDefault="00D41AB9" w:rsidP="001F4615">
            <w:r w:rsidRPr="00D41AB9">
              <w:t>0.48</w:t>
            </w:r>
          </w:p>
        </w:tc>
        <w:tc>
          <w:tcPr>
            <w:tcW w:w="1476" w:type="dxa"/>
            <w:tcBorders>
              <w:top w:val="nil"/>
              <w:left w:val="nil"/>
              <w:bottom w:val="single" w:sz="4" w:space="0" w:color="auto"/>
              <w:right w:val="single" w:sz="8" w:space="0" w:color="auto"/>
            </w:tcBorders>
            <w:shd w:val="clear" w:color="auto" w:fill="auto"/>
            <w:noWrap/>
            <w:vAlign w:val="bottom"/>
            <w:hideMark/>
          </w:tcPr>
          <w:p w14:paraId="4E680859" w14:textId="77777777" w:rsidR="00D41AB9" w:rsidRPr="00D41AB9" w:rsidRDefault="00D41AB9" w:rsidP="001F4615">
            <w:r w:rsidRPr="00D41AB9">
              <w:t>0.032</w:t>
            </w:r>
          </w:p>
        </w:tc>
      </w:tr>
      <w:tr w:rsidR="00D41AB9" w:rsidRPr="00D41AB9" w14:paraId="65676BD7" w14:textId="77777777" w:rsidTr="001F4615">
        <w:trPr>
          <w:trHeight w:val="300"/>
        </w:trPr>
        <w:tc>
          <w:tcPr>
            <w:tcW w:w="2796" w:type="dxa"/>
            <w:tcBorders>
              <w:top w:val="nil"/>
              <w:left w:val="nil"/>
              <w:bottom w:val="nil"/>
              <w:right w:val="nil"/>
            </w:tcBorders>
            <w:shd w:val="clear" w:color="auto" w:fill="auto"/>
            <w:noWrap/>
            <w:vAlign w:val="bottom"/>
            <w:hideMark/>
          </w:tcPr>
          <w:p w14:paraId="2B16AFA0"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205C573B" w14:textId="77777777" w:rsidR="00D41AB9" w:rsidRPr="00D41AB9" w:rsidRDefault="00D41AB9" w:rsidP="001F4615">
            <w:r w:rsidRPr="00D41AB9">
              <w:t>Posterior</w:t>
            </w:r>
          </w:p>
        </w:tc>
        <w:tc>
          <w:tcPr>
            <w:tcW w:w="1556" w:type="dxa"/>
            <w:tcBorders>
              <w:top w:val="nil"/>
              <w:left w:val="nil"/>
              <w:bottom w:val="single" w:sz="4" w:space="0" w:color="auto"/>
              <w:right w:val="single" w:sz="4" w:space="0" w:color="auto"/>
            </w:tcBorders>
            <w:shd w:val="clear" w:color="auto" w:fill="auto"/>
            <w:noWrap/>
            <w:vAlign w:val="bottom"/>
            <w:hideMark/>
          </w:tcPr>
          <w:p w14:paraId="118B3E90" w14:textId="77777777" w:rsidR="00D41AB9" w:rsidRPr="00D41AB9" w:rsidRDefault="00D41AB9" w:rsidP="001F4615">
            <w:r w:rsidRPr="00D41AB9">
              <w:t>0.52</w:t>
            </w:r>
          </w:p>
        </w:tc>
        <w:tc>
          <w:tcPr>
            <w:tcW w:w="1476" w:type="dxa"/>
            <w:tcBorders>
              <w:top w:val="nil"/>
              <w:left w:val="nil"/>
              <w:bottom w:val="single" w:sz="4" w:space="0" w:color="auto"/>
              <w:right w:val="single" w:sz="8" w:space="0" w:color="auto"/>
            </w:tcBorders>
            <w:shd w:val="clear" w:color="auto" w:fill="auto"/>
            <w:noWrap/>
            <w:vAlign w:val="bottom"/>
            <w:hideMark/>
          </w:tcPr>
          <w:p w14:paraId="25EBE2C5" w14:textId="77777777" w:rsidR="00D41AB9" w:rsidRPr="00D41AB9" w:rsidRDefault="00D41AB9" w:rsidP="001F4615">
            <w:r w:rsidRPr="00D41AB9">
              <w:t>0.024</w:t>
            </w:r>
          </w:p>
        </w:tc>
      </w:tr>
      <w:tr w:rsidR="00D41AB9" w:rsidRPr="00D41AB9" w14:paraId="77B54C16" w14:textId="77777777" w:rsidTr="001F4615">
        <w:trPr>
          <w:trHeight w:val="315"/>
        </w:trPr>
        <w:tc>
          <w:tcPr>
            <w:tcW w:w="2796" w:type="dxa"/>
            <w:tcBorders>
              <w:top w:val="nil"/>
              <w:left w:val="nil"/>
              <w:bottom w:val="nil"/>
              <w:right w:val="nil"/>
            </w:tcBorders>
            <w:shd w:val="clear" w:color="auto" w:fill="auto"/>
            <w:noWrap/>
            <w:vAlign w:val="bottom"/>
            <w:hideMark/>
          </w:tcPr>
          <w:p w14:paraId="4BA113DC"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7D83C951" w14:textId="77777777" w:rsidR="00D41AB9" w:rsidRPr="00D41AB9" w:rsidRDefault="00D41AB9" w:rsidP="001F4615">
            <w:r w:rsidRPr="00D41AB9">
              <w:t>Scleritis</w:t>
            </w:r>
          </w:p>
        </w:tc>
        <w:tc>
          <w:tcPr>
            <w:tcW w:w="1556" w:type="dxa"/>
            <w:tcBorders>
              <w:top w:val="nil"/>
              <w:left w:val="nil"/>
              <w:bottom w:val="single" w:sz="8" w:space="0" w:color="auto"/>
              <w:right w:val="single" w:sz="4" w:space="0" w:color="auto"/>
            </w:tcBorders>
            <w:shd w:val="clear" w:color="auto" w:fill="auto"/>
            <w:noWrap/>
            <w:vAlign w:val="bottom"/>
            <w:hideMark/>
          </w:tcPr>
          <w:p w14:paraId="43CF25EE"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7CEEFEE3" w14:textId="77777777" w:rsidR="00D41AB9" w:rsidRPr="00D41AB9" w:rsidRDefault="00D41AB9" w:rsidP="001F4615">
            <w:r w:rsidRPr="00D41AB9">
              <w:t>0.041</w:t>
            </w:r>
          </w:p>
        </w:tc>
      </w:tr>
      <w:tr w:rsidR="00D41AB9" w:rsidRPr="00D41AB9" w14:paraId="701E6BD6" w14:textId="77777777" w:rsidTr="001F4615">
        <w:trPr>
          <w:trHeight w:val="315"/>
        </w:trPr>
        <w:tc>
          <w:tcPr>
            <w:tcW w:w="2796" w:type="dxa"/>
            <w:tcBorders>
              <w:top w:val="nil"/>
              <w:left w:val="nil"/>
              <w:bottom w:val="nil"/>
              <w:right w:val="nil"/>
            </w:tcBorders>
            <w:shd w:val="clear" w:color="auto" w:fill="auto"/>
            <w:noWrap/>
            <w:vAlign w:val="bottom"/>
            <w:hideMark/>
          </w:tcPr>
          <w:p w14:paraId="0134F17D" w14:textId="77777777" w:rsidR="00D41AB9" w:rsidRPr="00D41AB9" w:rsidRDefault="00D41AB9" w:rsidP="001F4615">
            <w:r w:rsidRPr="00D41AB9">
              <w:t xml:space="preserve">OneHot </w:t>
            </w:r>
            <w:proofErr w:type="gramStart"/>
            <w:r w:rsidRPr="00D41AB9">
              <w:t>-  KNN</w:t>
            </w:r>
            <w:proofErr w:type="gramEnd"/>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72107DF"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7937F071"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72102312" w14:textId="77777777" w:rsidR="00D41AB9" w:rsidRPr="00D41AB9" w:rsidRDefault="00D41AB9" w:rsidP="001F4615">
            <w:r w:rsidRPr="00D41AB9">
              <w:t>std</w:t>
            </w:r>
          </w:p>
        </w:tc>
      </w:tr>
      <w:tr w:rsidR="00D41AB9" w:rsidRPr="00D41AB9" w14:paraId="11719A9A" w14:textId="77777777" w:rsidTr="001F4615">
        <w:trPr>
          <w:trHeight w:val="300"/>
        </w:trPr>
        <w:tc>
          <w:tcPr>
            <w:tcW w:w="2796" w:type="dxa"/>
            <w:tcBorders>
              <w:top w:val="nil"/>
              <w:left w:val="nil"/>
              <w:bottom w:val="nil"/>
              <w:right w:val="nil"/>
            </w:tcBorders>
            <w:shd w:val="clear" w:color="auto" w:fill="auto"/>
            <w:noWrap/>
            <w:vAlign w:val="bottom"/>
            <w:hideMark/>
          </w:tcPr>
          <w:p w14:paraId="5A1BEC26"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C3F4DEF"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239DCBC0" w14:textId="77777777" w:rsidR="00D41AB9" w:rsidRPr="00D41AB9" w:rsidRDefault="00D41AB9" w:rsidP="001F4615">
            <w:r w:rsidRPr="00D41AB9">
              <w:t>0.47</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779E5D63" w14:textId="77777777" w:rsidR="00D41AB9" w:rsidRPr="00D41AB9" w:rsidRDefault="00D41AB9" w:rsidP="001F4615">
            <w:r w:rsidRPr="00D41AB9">
              <w:t>0.041</w:t>
            </w:r>
          </w:p>
        </w:tc>
      </w:tr>
      <w:tr w:rsidR="00D41AB9" w:rsidRPr="00D41AB9" w14:paraId="5B8DA142" w14:textId="77777777" w:rsidTr="001F4615">
        <w:trPr>
          <w:trHeight w:val="300"/>
        </w:trPr>
        <w:tc>
          <w:tcPr>
            <w:tcW w:w="2796" w:type="dxa"/>
            <w:tcBorders>
              <w:top w:val="nil"/>
              <w:left w:val="nil"/>
              <w:bottom w:val="nil"/>
              <w:right w:val="nil"/>
            </w:tcBorders>
            <w:shd w:val="clear" w:color="auto" w:fill="auto"/>
            <w:noWrap/>
            <w:vAlign w:val="bottom"/>
            <w:hideMark/>
          </w:tcPr>
          <w:p w14:paraId="4E44AE55"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BE0C90C"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398DA6DA"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0A46DCB4" w14:textId="77777777" w:rsidR="00D41AB9" w:rsidRPr="00D41AB9" w:rsidRDefault="00D41AB9" w:rsidP="001F4615">
            <w:r w:rsidRPr="00D41AB9">
              <w:t>0.038</w:t>
            </w:r>
          </w:p>
        </w:tc>
      </w:tr>
      <w:tr w:rsidR="00D41AB9" w:rsidRPr="00D41AB9" w14:paraId="0D56C80E" w14:textId="77777777" w:rsidTr="001F4615">
        <w:trPr>
          <w:trHeight w:val="300"/>
        </w:trPr>
        <w:tc>
          <w:tcPr>
            <w:tcW w:w="2796" w:type="dxa"/>
            <w:tcBorders>
              <w:top w:val="nil"/>
              <w:left w:val="nil"/>
              <w:bottom w:val="nil"/>
              <w:right w:val="nil"/>
            </w:tcBorders>
            <w:shd w:val="clear" w:color="auto" w:fill="auto"/>
            <w:noWrap/>
            <w:vAlign w:val="bottom"/>
            <w:hideMark/>
          </w:tcPr>
          <w:p w14:paraId="63703FD5"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44DCCEE"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17BBBEA6" w14:textId="77777777" w:rsidR="00D41AB9" w:rsidRPr="00D41AB9" w:rsidRDefault="00D41AB9" w:rsidP="001F4615">
            <w:r w:rsidRPr="00D41AB9">
              <w:t>0.51</w:t>
            </w:r>
          </w:p>
        </w:tc>
        <w:tc>
          <w:tcPr>
            <w:tcW w:w="1476" w:type="dxa"/>
            <w:tcBorders>
              <w:top w:val="nil"/>
              <w:left w:val="nil"/>
              <w:bottom w:val="single" w:sz="4" w:space="0" w:color="auto"/>
              <w:right w:val="single" w:sz="8" w:space="0" w:color="auto"/>
            </w:tcBorders>
            <w:shd w:val="clear" w:color="auto" w:fill="auto"/>
            <w:noWrap/>
            <w:vAlign w:val="bottom"/>
            <w:hideMark/>
          </w:tcPr>
          <w:p w14:paraId="188DA745" w14:textId="77777777" w:rsidR="00D41AB9" w:rsidRPr="00D41AB9" w:rsidRDefault="00D41AB9" w:rsidP="001F4615">
            <w:r w:rsidRPr="00D41AB9">
              <w:t>0.033</w:t>
            </w:r>
          </w:p>
        </w:tc>
      </w:tr>
      <w:tr w:rsidR="00D41AB9" w:rsidRPr="00D41AB9" w14:paraId="6E18A894" w14:textId="77777777" w:rsidTr="001F4615">
        <w:trPr>
          <w:trHeight w:val="300"/>
        </w:trPr>
        <w:tc>
          <w:tcPr>
            <w:tcW w:w="2796" w:type="dxa"/>
            <w:tcBorders>
              <w:top w:val="nil"/>
              <w:left w:val="nil"/>
              <w:bottom w:val="nil"/>
              <w:right w:val="nil"/>
            </w:tcBorders>
            <w:shd w:val="clear" w:color="auto" w:fill="auto"/>
            <w:noWrap/>
            <w:vAlign w:val="bottom"/>
            <w:hideMark/>
          </w:tcPr>
          <w:p w14:paraId="55456739"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295E101" w14:textId="77777777" w:rsidR="00D41AB9" w:rsidRPr="00D41AB9" w:rsidRDefault="00D41AB9" w:rsidP="001F4615">
            <w:r w:rsidRPr="00D41AB9">
              <w:t>Posterior</w:t>
            </w:r>
          </w:p>
        </w:tc>
        <w:tc>
          <w:tcPr>
            <w:tcW w:w="1556" w:type="dxa"/>
            <w:tcBorders>
              <w:top w:val="nil"/>
              <w:left w:val="nil"/>
              <w:bottom w:val="single" w:sz="4" w:space="0" w:color="auto"/>
              <w:right w:val="single" w:sz="4" w:space="0" w:color="auto"/>
            </w:tcBorders>
            <w:shd w:val="clear" w:color="auto" w:fill="auto"/>
            <w:noWrap/>
            <w:vAlign w:val="bottom"/>
            <w:hideMark/>
          </w:tcPr>
          <w:p w14:paraId="2AE5C166"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4B393E52" w14:textId="77777777" w:rsidR="00D41AB9" w:rsidRPr="00D41AB9" w:rsidRDefault="00D41AB9" w:rsidP="001F4615">
            <w:r w:rsidRPr="00D41AB9">
              <w:t>0.16</w:t>
            </w:r>
          </w:p>
        </w:tc>
      </w:tr>
      <w:tr w:rsidR="00D41AB9" w:rsidRPr="00D41AB9" w14:paraId="1D999271" w14:textId="77777777" w:rsidTr="001F4615">
        <w:trPr>
          <w:trHeight w:val="315"/>
        </w:trPr>
        <w:tc>
          <w:tcPr>
            <w:tcW w:w="2796" w:type="dxa"/>
            <w:tcBorders>
              <w:top w:val="nil"/>
              <w:left w:val="nil"/>
              <w:bottom w:val="nil"/>
              <w:right w:val="nil"/>
            </w:tcBorders>
            <w:shd w:val="clear" w:color="auto" w:fill="auto"/>
            <w:noWrap/>
            <w:vAlign w:val="bottom"/>
            <w:hideMark/>
          </w:tcPr>
          <w:p w14:paraId="430818F9"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28B2CED1" w14:textId="77777777" w:rsidR="00D41AB9" w:rsidRPr="00D41AB9" w:rsidRDefault="00D41AB9" w:rsidP="001F4615">
            <w:r w:rsidRPr="00D41AB9">
              <w:t>Scleritis</w:t>
            </w:r>
          </w:p>
        </w:tc>
        <w:tc>
          <w:tcPr>
            <w:tcW w:w="1556" w:type="dxa"/>
            <w:tcBorders>
              <w:top w:val="nil"/>
              <w:left w:val="nil"/>
              <w:bottom w:val="single" w:sz="8" w:space="0" w:color="auto"/>
              <w:right w:val="single" w:sz="4" w:space="0" w:color="auto"/>
            </w:tcBorders>
            <w:shd w:val="clear" w:color="auto" w:fill="auto"/>
            <w:noWrap/>
            <w:vAlign w:val="bottom"/>
            <w:hideMark/>
          </w:tcPr>
          <w:p w14:paraId="6EB4F0E7"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2E8ACAFA" w14:textId="77777777" w:rsidR="00D41AB9" w:rsidRPr="00D41AB9" w:rsidRDefault="00D41AB9" w:rsidP="001F4615">
            <w:r w:rsidRPr="00D41AB9">
              <w:t>0.025</w:t>
            </w:r>
          </w:p>
        </w:tc>
      </w:tr>
      <w:tr w:rsidR="00D41AB9" w:rsidRPr="00D41AB9" w14:paraId="5FF9D56F" w14:textId="77777777" w:rsidTr="001F4615">
        <w:trPr>
          <w:trHeight w:val="315"/>
        </w:trPr>
        <w:tc>
          <w:tcPr>
            <w:tcW w:w="2796" w:type="dxa"/>
            <w:tcBorders>
              <w:top w:val="nil"/>
              <w:left w:val="nil"/>
              <w:bottom w:val="nil"/>
              <w:right w:val="nil"/>
            </w:tcBorders>
            <w:shd w:val="clear" w:color="auto" w:fill="auto"/>
            <w:noWrap/>
            <w:vAlign w:val="bottom"/>
            <w:hideMark/>
          </w:tcPr>
          <w:p w14:paraId="2793C6AE" w14:textId="77777777" w:rsidR="00D41AB9" w:rsidRPr="00D41AB9" w:rsidRDefault="00D41AB9" w:rsidP="001F4615">
            <w:r w:rsidRPr="00D41AB9">
              <w:t>No OneHot - No KNN</w:t>
            </w:r>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6B39BB94"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20DE09B7"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01276928" w14:textId="77777777" w:rsidR="00D41AB9" w:rsidRPr="00D41AB9" w:rsidRDefault="00D41AB9" w:rsidP="001F4615">
            <w:r w:rsidRPr="00D41AB9">
              <w:t>std</w:t>
            </w:r>
          </w:p>
        </w:tc>
      </w:tr>
      <w:tr w:rsidR="00D41AB9" w:rsidRPr="00D41AB9" w14:paraId="5F21EBEB" w14:textId="77777777" w:rsidTr="001F4615">
        <w:trPr>
          <w:trHeight w:val="300"/>
        </w:trPr>
        <w:tc>
          <w:tcPr>
            <w:tcW w:w="2796" w:type="dxa"/>
            <w:tcBorders>
              <w:top w:val="nil"/>
              <w:left w:val="nil"/>
              <w:bottom w:val="nil"/>
              <w:right w:val="nil"/>
            </w:tcBorders>
            <w:shd w:val="clear" w:color="auto" w:fill="auto"/>
            <w:noWrap/>
            <w:vAlign w:val="bottom"/>
            <w:hideMark/>
          </w:tcPr>
          <w:p w14:paraId="0E7DDC1E"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D723335"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71233697" w14:textId="77777777" w:rsidR="00D41AB9" w:rsidRPr="00D41AB9" w:rsidRDefault="00D41AB9" w:rsidP="001F4615">
            <w:r w:rsidRPr="00D41AB9">
              <w:t>0.49</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6EF243DA" w14:textId="77777777" w:rsidR="00D41AB9" w:rsidRPr="00D41AB9" w:rsidRDefault="00D41AB9" w:rsidP="001F4615">
            <w:r w:rsidRPr="00D41AB9">
              <w:t>0.004</w:t>
            </w:r>
          </w:p>
        </w:tc>
      </w:tr>
      <w:tr w:rsidR="00D41AB9" w:rsidRPr="00D41AB9" w14:paraId="1FB984E0" w14:textId="77777777" w:rsidTr="001F4615">
        <w:trPr>
          <w:trHeight w:val="300"/>
        </w:trPr>
        <w:tc>
          <w:tcPr>
            <w:tcW w:w="2796" w:type="dxa"/>
            <w:tcBorders>
              <w:top w:val="nil"/>
              <w:left w:val="nil"/>
              <w:bottom w:val="nil"/>
              <w:right w:val="nil"/>
            </w:tcBorders>
            <w:shd w:val="clear" w:color="auto" w:fill="auto"/>
            <w:noWrap/>
            <w:vAlign w:val="bottom"/>
            <w:hideMark/>
          </w:tcPr>
          <w:p w14:paraId="33647B9A"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0E685A2"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16A164A8"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489F3B7A" w14:textId="77777777" w:rsidR="00D41AB9" w:rsidRPr="00D41AB9" w:rsidRDefault="00D41AB9" w:rsidP="001F4615">
            <w:r w:rsidRPr="00D41AB9">
              <w:t>0.016</w:t>
            </w:r>
          </w:p>
        </w:tc>
      </w:tr>
      <w:tr w:rsidR="00D41AB9" w:rsidRPr="00D41AB9" w14:paraId="341C974E" w14:textId="77777777" w:rsidTr="001F4615">
        <w:trPr>
          <w:trHeight w:val="300"/>
        </w:trPr>
        <w:tc>
          <w:tcPr>
            <w:tcW w:w="2796" w:type="dxa"/>
            <w:tcBorders>
              <w:top w:val="nil"/>
              <w:left w:val="nil"/>
              <w:bottom w:val="nil"/>
              <w:right w:val="nil"/>
            </w:tcBorders>
            <w:shd w:val="clear" w:color="auto" w:fill="auto"/>
            <w:noWrap/>
            <w:vAlign w:val="bottom"/>
            <w:hideMark/>
          </w:tcPr>
          <w:p w14:paraId="2B2B38C7"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342DF4FF"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621CB825" w14:textId="77777777" w:rsidR="00D41AB9" w:rsidRPr="00D41AB9" w:rsidRDefault="00D41AB9" w:rsidP="001F4615">
            <w:r w:rsidRPr="00D41AB9">
              <w:t>0.48</w:t>
            </w:r>
          </w:p>
        </w:tc>
        <w:tc>
          <w:tcPr>
            <w:tcW w:w="1476" w:type="dxa"/>
            <w:tcBorders>
              <w:top w:val="nil"/>
              <w:left w:val="nil"/>
              <w:bottom w:val="single" w:sz="4" w:space="0" w:color="auto"/>
              <w:right w:val="single" w:sz="8" w:space="0" w:color="auto"/>
            </w:tcBorders>
            <w:shd w:val="clear" w:color="auto" w:fill="auto"/>
            <w:noWrap/>
            <w:vAlign w:val="bottom"/>
            <w:hideMark/>
          </w:tcPr>
          <w:p w14:paraId="02D157A9" w14:textId="77777777" w:rsidR="00D41AB9" w:rsidRPr="00D41AB9" w:rsidRDefault="00D41AB9" w:rsidP="001F4615">
            <w:r w:rsidRPr="00D41AB9">
              <w:t>0.028</w:t>
            </w:r>
          </w:p>
        </w:tc>
      </w:tr>
      <w:tr w:rsidR="00D41AB9" w:rsidRPr="00D41AB9" w14:paraId="5B80E8E5" w14:textId="77777777" w:rsidTr="001F4615">
        <w:trPr>
          <w:trHeight w:val="300"/>
        </w:trPr>
        <w:tc>
          <w:tcPr>
            <w:tcW w:w="2796" w:type="dxa"/>
            <w:tcBorders>
              <w:top w:val="nil"/>
              <w:left w:val="nil"/>
              <w:bottom w:val="nil"/>
              <w:right w:val="nil"/>
            </w:tcBorders>
            <w:shd w:val="clear" w:color="auto" w:fill="auto"/>
            <w:noWrap/>
            <w:vAlign w:val="bottom"/>
            <w:hideMark/>
          </w:tcPr>
          <w:p w14:paraId="47E56BEC"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476A0C62" w14:textId="77777777" w:rsidR="00D41AB9" w:rsidRPr="00D41AB9" w:rsidRDefault="00D41AB9" w:rsidP="001F4615">
            <w:r w:rsidRPr="00D41AB9">
              <w:t>Posterior</w:t>
            </w:r>
          </w:p>
        </w:tc>
        <w:tc>
          <w:tcPr>
            <w:tcW w:w="1556" w:type="dxa"/>
            <w:tcBorders>
              <w:top w:val="nil"/>
              <w:left w:val="nil"/>
              <w:bottom w:val="single" w:sz="4" w:space="0" w:color="auto"/>
              <w:right w:val="single" w:sz="4" w:space="0" w:color="auto"/>
            </w:tcBorders>
            <w:shd w:val="clear" w:color="auto" w:fill="auto"/>
            <w:noWrap/>
            <w:vAlign w:val="bottom"/>
            <w:hideMark/>
          </w:tcPr>
          <w:p w14:paraId="4A69E8AA"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5C0F8C29" w14:textId="77777777" w:rsidR="00D41AB9" w:rsidRPr="00D41AB9" w:rsidRDefault="00D41AB9" w:rsidP="001F4615">
            <w:r w:rsidRPr="00D41AB9">
              <w:t>0.019</w:t>
            </w:r>
          </w:p>
        </w:tc>
      </w:tr>
      <w:tr w:rsidR="00D41AB9" w:rsidRPr="00D41AB9" w14:paraId="6C1CBE26" w14:textId="77777777" w:rsidTr="001F4615">
        <w:trPr>
          <w:trHeight w:val="315"/>
        </w:trPr>
        <w:tc>
          <w:tcPr>
            <w:tcW w:w="2796" w:type="dxa"/>
            <w:tcBorders>
              <w:top w:val="nil"/>
              <w:left w:val="nil"/>
              <w:bottom w:val="nil"/>
              <w:right w:val="nil"/>
            </w:tcBorders>
            <w:shd w:val="clear" w:color="auto" w:fill="auto"/>
            <w:noWrap/>
            <w:vAlign w:val="bottom"/>
            <w:hideMark/>
          </w:tcPr>
          <w:p w14:paraId="7B737786"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17BD43D2" w14:textId="77777777" w:rsidR="00D41AB9" w:rsidRPr="00D41AB9" w:rsidRDefault="00D41AB9" w:rsidP="001F4615">
            <w:r w:rsidRPr="00D41AB9">
              <w:t>Scleritis</w:t>
            </w:r>
          </w:p>
        </w:tc>
        <w:tc>
          <w:tcPr>
            <w:tcW w:w="1556" w:type="dxa"/>
            <w:tcBorders>
              <w:top w:val="nil"/>
              <w:left w:val="nil"/>
              <w:bottom w:val="single" w:sz="8" w:space="0" w:color="auto"/>
              <w:right w:val="single" w:sz="4" w:space="0" w:color="auto"/>
            </w:tcBorders>
            <w:shd w:val="clear" w:color="auto" w:fill="auto"/>
            <w:noWrap/>
            <w:vAlign w:val="bottom"/>
            <w:hideMark/>
          </w:tcPr>
          <w:p w14:paraId="52DF97BE"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66CD46A9" w14:textId="77777777" w:rsidR="00D41AB9" w:rsidRPr="00D41AB9" w:rsidRDefault="00D41AB9" w:rsidP="001F4615">
            <w:r w:rsidRPr="00D41AB9">
              <w:t>0.0003</w:t>
            </w:r>
          </w:p>
        </w:tc>
      </w:tr>
      <w:tr w:rsidR="00D41AB9" w:rsidRPr="00D41AB9" w14:paraId="7EC585F3" w14:textId="77777777" w:rsidTr="001F4615">
        <w:trPr>
          <w:trHeight w:val="315"/>
        </w:trPr>
        <w:tc>
          <w:tcPr>
            <w:tcW w:w="2796" w:type="dxa"/>
            <w:tcBorders>
              <w:top w:val="nil"/>
              <w:left w:val="nil"/>
              <w:bottom w:val="nil"/>
              <w:right w:val="nil"/>
            </w:tcBorders>
            <w:shd w:val="clear" w:color="auto" w:fill="auto"/>
            <w:noWrap/>
            <w:vAlign w:val="bottom"/>
            <w:hideMark/>
          </w:tcPr>
          <w:p w14:paraId="25B7A234" w14:textId="77777777" w:rsidR="00D41AB9" w:rsidRPr="00D41AB9" w:rsidRDefault="00D41AB9" w:rsidP="001F4615">
            <w:r w:rsidRPr="00D41AB9">
              <w:t>No OneHot - KNN</w:t>
            </w:r>
          </w:p>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10D67C09" w14:textId="77777777" w:rsidR="00D41AB9" w:rsidRPr="00D41AB9" w:rsidRDefault="00D41AB9" w:rsidP="001F4615">
            <w:r w:rsidRPr="00D41AB9">
              <w:t> </w:t>
            </w:r>
          </w:p>
        </w:tc>
        <w:tc>
          <w:tcPr>
            <w:tcW w:w="1556" w:type="dxa"/>
            <w:tcBorders>
              <w:top w:val="nil"/>
              <w:left w:val="nil"/>
              <w:bottom w:val="single" w:sz="4" w:space="0" w:color="auto"/>
              <w:right w:val="nil"/>
            </w:tcBorders>
            <w:shd w:val="clear" w:color="auto" w:fill="auto"/>
            <w:noWrap/>
            <w:vAlign w:val="bottom"/>
            <w:hideMark/>
          </w:tcPr>
          <w:p w14:paraId="0F612244" w14:textId="77777777" w:rsidR="00D41AB9" w:rsidRPr="00D41AB9" w:rsidRDefault="00D41AB9" w:rsidP="001F4615">
            <w:r w:rsidRPr="00D41AB9">
              <w:t>XGBoost</w:t>
            </w:r>
          </w:p>
        </w:tc>
        <w:tc>
          <w:tcPr>
            <w:tcW w:w="1476" w:type="dxa"/>
            <w:tcBorders>
              <w:top w:val="nil"/>
              <w:left w:val="single" w:sz="4" w:space="0" w:color="auto"/>
              <w:bottom w:val="single" w:sz="4" w:space="0" w:color="auto"/>
              <w:right w:val="single" w:sz="8" w:space="0" w:color="auto"/>
            </w:tcBorders>
            <w:shd w:val="clear" w:color="auto" w:fill="auto"/>
            <w:noWrap/>
            <w:vAlign w:val="bottom"/>
            <w:hideMark/>
          </w:tcPr>
          <w:p w14:paraId="1C6C38A3" w14:textId="77777777" w:rsidR="00D41AB9" w:rsidRPr="00D41AB9" w:rsidRDefault="00D41AB9" w:rsidP="001F4615">
            <w:r w:rsidRPr="00D41AB9">
              <w:t>std</w:t>
            </w:r>
          </w:p>
        </w:tc>
      </w:tr>
      <w:tr w:rsidR="00D41AB9" w:rsidRPr="00D41AB9" w14:paraId="3863A967" w14:textId="77777777" w:rsidTr="001F4615">
        <w:trPr>
          <w:trHeight w:val="300"/>
        </w:trPr>
        <w:tc>
          <w:tcPr>
            <w:tcW w:w="2796" w:type="dxa"/>
            <w:tcBorders>
              <w:top w:val="nil"/>
              <w:left w:val="nil"/>
              <w:bottom w:val="nil"/>
              <w:right w:val="nil"/>
            </w:tcBorders>
            <w:shd w:val="clear" w:color="auto" w:fill="auto"/>
            <w:noWrap/>
            <w:vAlign w:val="bottom"/>
            <w:hideMark/>
          </w:tcPr>
          <w:p w14:paraId="7AB0B914" w14:textId="77777777" w:rsidR="00D41AB9" w:rsidRPr="00D41AB9" w:rsidRDefault="00D41AB9" w:rsidP="001F4615"/>
        </w:tc>
        <w:tc>
          <w:tcPr>
            <w:tcW w:w="1496"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8B93391" w14:textId="77777777" w:rsidR="00D41AB9" w:rsidRPr="00D41AB9" w:rsidRDefault="00D41AB9" w:rsidP="001F4615">
            <w:r w:rsidRPr="00D41AB9">
              <w:t>Anterior</w:t>
            </w:r>
          </w:p>
        </w:tc>
        <w:tc>
          <w:tcPr>
            <w:tcW w:w="1556" w:type="dxa"/>
            <w:tcBorders>
              <w:top w:val="single" w:sz="8" w:space="0" w:color="auto"/>
              <w:left w:val="nil"/>
              <w:bottom w:val="single" w:sz="4" w:space="0" w:color="auto"/>
              <w:right w:val="single" w:sz="4" w:space="0" w:color="auto"/>
            </w:tcBorders>
            <w:shd w:val="clear" w:color="auto" w:fill="auto"/>
            <w:noWrap/>
            <w:vAlign w:val="bottom"/>
            <w:hideMark/>
          </w:tcPr>
          <w:p w14:paraId="23FC32E5" w14:textId="77777777" w:rsidR="00D41AB9" w:rsidRPr="00D41AB9" w:rsidRDefault="00D41AB9" w:rsidP="001F4615">
            <w:r w:rsidRPr="00D41AB9">
              <w:t>0.51</w:t>
            </w:r>
          </w:p>
        </w:tc>
        <w:tc>
          <w:tcPr>
            <w:tcW w:w="1476" w:type="dxa"/>
            <w:tcBorders>
              <w:top w:val="single" w:sz="8" w:space="0" w:color="auto"/>
              <w:left w:val="nil"/>
              <w:bottom w:val="single" w:sz="4" w:space="0" w:color="auto"/>
              <w:right w:val="single" w:sz="8" w:space="0" w:color="auto"/>
            </w:tcBorders>
            <w:shd w:val="clear" w:color="auto" w:fill="auto"/>
            <w:noWrap/>
            <w:vAlign w:val="bottom"/>
            <w:hideMark/>
          </w:tcPr>
          <w:p w14:paraId="1D394047" w14:textId="77777777" w:rsidR="00D41AB9" w:rsidRPr="00D41AB9" w:rsidRDefault="00D41AB9" w:rsidP="001F4615">
            <w:r w:rsidRPr="00D41AB9">
              <w:t>0.034</w:t>
            </w:r>
          </w:p>
        </w:tc>
      </w:tr>
      <w:tr w:rsidR="00D41AB9" w:rsidRPr="00D41AB9" w14:paraId="7B36EB3D" w14:textId="77777777" w:rsidTr="001F4615">
        <w:trPr>
          <w:trHeight w:val="300"/>
        </w:trPr>
        <w:tc>
          <w:tcPr>
            <w:tcW w:w="2796" w:type="dxa"/>
            <w:tcBorders>
              <w:top w:val="nil"/>
              <w:left w:val="nil"/>
              <w:bottom w:val="nil"/>
              <w:right w:val="nil"/>
            </w:tcBorders>
            <w:shd w:val="clear" w:color="auto" w:fill="auto"/>
            <w:noWrap/>
            <w:vAlign w:val="bottom"/>
            <w:hideMark/>
          </w:tcPr>
          <w:p w14:paraId="6266A471"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16BF5C98" w14:textId="77777777" w:rsidR="00D41AB9" w:rsidRPr="00D41AB9" w:rsidRDefault="00D41AB9" w:rsidP="001F4615">
            <w:r w:rsidRPr="00D41AB9">
              <w:t>Intermediate</w:t>
            </w:r>
          </w:p>
        </w:tc>
        <w:tc>
          <w:tcPr>
            <w:tcW w:w="1556" w:type="dxa"/>
            <w:tcBorders>
              <w:top w:val="nil"/>
              <w:left w:val="nil"/>
              <w:bottom w:val="single" w:sz="4" w:space="0" w:color="auto"/>
              <w:right w:val="single" w:sz="4" w:space="0" w:color="auto"/>
            </w:tcBorders>
            <w:shd w:val="clear" w:color="auto" w:fill="auto"/>
            <w:noWrap/>
            <w:vAlign w:val="bottom"/>
            <w:hideMark/>
          </w:tcPr>
          <w:p w14:paraId="464FE904" w14:textId="77777777" w:rsidR="00D41AB9" w:rsidRPr="00D41AB9" w:rsidRDefault="00D41AB9" w:rsidP="001F4615">
            <w:r w:rsidRPr="00D41AB9">
              <w:t>0.46</w:t>
            </w:r>
          </w:p>
        </w:tc>
        <w:tc>
          <w:tcPr>
            <w:tcW w:w="1476" w:type="dxa"/>
            <w:tcBorders>
              <w:top w:val="nil"/>
              <w:left w:val="nil"/>
              <w:bottom w:val="single" w:sz="4" w:space="0" w:color="auto"/>
              <w:right w:val="single" w:sz="8" w:space="0" w:color="auto"/>
            </w:tcBorders>
            <w:shd w:val="clear" w:color="auto" w:fill="auto"/>
            <w:noWrap/>
            <w:vAlign w:val="bottom"/>
            <w:hideMark/>
          </w:tcPr>
          <w:p w14:paraId="02AB2855" w14:textId="77777777" w:rsidR="00D41AB9" w:rsidRPr="00D41AB9" w:rsidRDefault="00D41AB9" w:rsidP="001F4615">
            <w:r w:rsidRPr="00D41AB9">
              <w:t>0.041</w:t>
            </w:r>
          </w:p>
        </w:tc>
      </w:tr>
      <w:tr w:rsidR="00D41AB9" w:rsidRPr="00D41AB9" w14:paraId="2D1926E0" w14:textId="77777777" w:rsidTr="001F4615">
        <w:trPr>
          <w:trHeight w:val="300"/>
        </w:trPr>
        <w:tc>
          <w:tcPr>
            <w:tcW w:w="2796" w:type="dxa"/>
            <w:tcBorders>
              <w:top w:val="nil"/>
              <w:left w:val="nil"/>
              <w:bottom w:val="nil"/>
              <w:right w:val="nil"/>
            </w:tcBorders>
            <w:shd w:val="clear" w:color="auto" w:fill="auto"/>
            <w:noWrap/>
            <w:vAlign w:val="bottom"/>
            <w:hideMark/>
          </w:tcPr>
          <w:p w14:paraId="04EB835E"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5A1B6F75" w14:textId="77777777" w:rsidR="00D41AB9" w:rsidRPr="00D41AB9" w:rsidRDefault="00D41AB9" w:rsidP="001F4615">
            <w:r w:rsidRPr="00D41AB9">
              <w:t>Panuveitis</w:t>
            </w:r>
          </w:p>
        </w:tc>
        <w:tc>
          <w:tcPr>
            <w:tcW w:w="1556" w:type="dxa"/>
            <w:tcBorders>
              <w:top w:val="nil"/>
              <w:left w:val="nil"/>
              <w:bottom w:val="single" w:sz="4" w:space="0" w:color="auto"/>
              <w:right w:val="single" w:sz="4" w:space="0" w:color="auto"/>
            </w:tcBorders>
            <w:shd w:val="clear" w:color="auto" w:fill="auto"/>
            <w:noWrap/>
            <w:vAlign w:val="bottom"/>
            <w:hideMark/>
          </w:tcPr>
          <w:p w14:paraId="698FD230" w14:textId="77777777" w:rsidR="00D41AB9" w:rsidRPr="00D41AB9" w:rsidRDefault="00D41AB9" w:rsidP="001F4615">
            <w:r w:rsidRPr="00D41AB9">
              <w:t>0.47</w:t>
            </w:r>
          </w:p>
        </w:tc>
        <w:tc>
          <w:tcPr>
            <w:tcW w:w="1476" w:type="dxa"/>
            <w:tcBorders>
              <w:top w:val="nil"/>
              <w:left w:val="nil"/>
              <w:bottom w:val="single" w:sz="4" w:space="0" w:color="auto"/>
              <w:right w:val="single" w:sz="8" w:space="0" w:color="auto"/>
            </w:tcBorders>
            <w:shd w:val="clear" w:color="auto" w:fill="auto"/>
            <w:noWrap/>
            <w:vAlign w:val="bottom"/>
            <w:hideMark/>
          </w:tcPr>
          <w:p w14:paraId="4D7F70DA" w14:textId="77777777" w:rsidR="00D41AB9" w:rsidRPr="00D41AB9" w:rsidRDefault="00D41AB9" w:rsidP="001F4615">
            <w:r w:rsidRPr="00D41AB9">
              <w:t>0.017</w:t>
            </w:r>
          </w:p>
        </w:tc>
      </w:tr>
      <w:tr w:rsidR="00D41AB9" w:rsidRPr="00D41AB9" w14:paraId="02434506" w14:textId="77777777" w:rsidTr="001F4615">
        <w:trPr>
          <w:trHeight w:val="300"/>
        </w:trPr>
        <w:tc>
          <w:tcPr>
            <w:tcW w:w="2796" w:type="dxa"/>
            <w:tcBorders>
              <w:top w:val="nil"/>
              <w:left w:val="nil"/>
              <w:bottom w:val="nil"/>
              <w:right w:val="nil"/>
            </w:tcBorders>
            <w:shd w:val="clear" w:color="auto" w:fill="auto"/>
            <w:noWrap/>
            <w:vAlign w:val="bottom"/>
            <w:hideMark/>
          </w:tcPr>
          <w:p w14:paraId="38F52462" w14:textId="77777777" w:rsidR="00D41AB9" w:rsidRPr="00D41AB9" w:rsidRDefault="00D41AB9" w:rsidP="001F4615"/>
        </w:tc>
        <w:tc>
          <w:tcPr>
            <w:tcW w:w="1496" w:type="dxa"/>
            <w:tcBorders>
              <w:top w:val="nil"/>
              <w:left w:val="single" w:sz="8" w:space="0" w:color="auto"/>
              <w:bottom w:val="single" w:sz="4" w:space="0" w:color="auto"/>
              <w:right w:val="single" w:sz="4" w:space="0" w:color="auto"/>
            </w:tcBorders>
            <w:shd w:val="clear" w:color="auto" w:fill="auto"/>
            <w:noWrap/>
            <w:vAlign w:val="bottom"/>
            <w:hideMark/>
          </w:tcPr>
          <w:p w14:paraId="2F81A89B" w14:textId="77777777" w:rsidR="00D41AB9" w:rsidRPr="00D41AB9" w:rsidRDefault="00D41AB9" w:rsidP="001F4615">
            <w:r w:rsidRPr="00D41AB9">
              <w:t>Posterior</w:t>
            </w:r>
          </w:p>
        </w:tc>
        <w:tc>
          <w:tcPr>
            <w:tcW w:w="1556" w:type="dxa"/>
            <w:tcBorders>
              <w:top w:val="nil"/>
              <w:left w:val="nil"/>
              <w:bottom w:val="single" w:sz="4" w:space="0" w:color="auto"/>
              <w:right w:val="single" w:sz="4" w:space="0" w:color="auto"/>
            </w:tcBorders>
            <w:shd w:val="clear" w:color="auto" w:fill="auto"/>
            <w:noWrap/>
            <w:vAlign w:val="bottom"/>
            <w:hideMark/>
          </w:tcPr>
          <w:p w14:paraId="1C2E1675" w14:textId="77777777" w:rsidR="00D41AB9" w:rsidRPr="00D41AB9" w:rsidRDefault="00D41AB9" w:rsidP="001F4615">
            <w:r w:rsidRPr="00D41AB9">
              <w:t>0.53</w:t>
            </w:r>
          </w:p>
        </w:tc>
        <w:tc>
          <w:tcPr>
            <w:tcW w:w="1476" w:type="dxa"/>
            <w:tcBorders>
              <w:top w:val="nil"/>
              <w:left w:val="nil"/>
              <w:bottom w:val="single" w:sz="4" w:space="0" w:color="auto"/>
              <w:right w:val="single" w:sz="8" w:space="0" w:color="auto"/>
            </w:tcBorders>
            <w:shd w:val="clear" w:color="auto" w:fill="auto"/>
            <w:noWrap/>
            <w:vAlign w:val="bottom"/>
            <w:hideMark/>
          </w:tcPr>
          <w:p w14:paraId="2F20394F" w14:textId="77777777" w:rsidR="00D41AB9" w:rsidRPr="00D41AB9" w:rsidRDefault="00D41AB9" w:rsidP="001F4615">
            <w:r w:rsidRPr="00D41AB9">
              <w:t>0.032</w:t>
            </w:r>
          </w:p>
        </w:tc>
      </w:tr>
      <w:tr w:rsidR="00D41AB9" w:rsidRPr="00D41AB9" w14:paraId="0331DCCE" w14:textId="77777777" w:rsidTr="001F4615">
        <w:trPr>
          <w:trHeight w:val="315"/>
        </w:trPr>
        <w:tc>
          <w:tcPr>
            <w:tcW w:w="2796" w:type="dxa"/>
            <w:tcBorders>
              <w:top w:val="nil"/>
              <w:left w:val="nil"/>
              <w:bottom w:val="nil"/>
              <w:right w:val="nil"/>
            </w:tcBorders>
            <w:shd w:val="clear" w:color="auto" w:fill="auto"/>
            <w:noWrap/>
            <w:vAlign w:val="bottom"/>
            <w:hideMark/>
          </w:tcPr>
          <w:p w14:paraId="69BBA8EE" w14:textId="77777777" w:rsidR="00D41AB9" w:rsidRPr="00D41AB9" w:rsidRDefault="00D41AB9" w:rsidP="001F4615"/>
        </w:tc>
        <w:tc>
          <w:tcPr>
            <w:tcW w:w="1496" w:type="dxa"/>
            <w:tcBorders>
              <w:top w:val="nil"/>
              <w:left w:val="single" w:sz="8" w:space="0" w:color="auto"/>
              <w:bottom w:val="single" w:sz="8" w:space="0" w:color="auto"/>
              <w:right w:val="single" w:sz="4" w:space="0" w:color="auto"/>
            </w:tcBorders>
            <w:shd w:val="clear" w:color="auto" w:fill="auto"/>
            <w:noWrap/>
            <w:vAlign w:val="bottom"/>
            <w:hideMark/>
          </w:tcPr>
          <w:p w14:paraId="5F4CA3AE" w14:textId="77777777" w:rsidR="00D41AB9" w:rsidRPr="00D41AB9" w:rsidRDefault="00D41AB9" w:rsidP="001F4615">
            <w:r w:rsidRPr="00D41AB9">
              <w:t>Scleritis</w:t>
            </w:r>
          </w:p>
        </w:tc>
        <w:tc>
          <w:tcPr>
            <w:tcW w:w="1556" w:type="dxa"/>
            <w:tcBorders>
              <w:top w:val="nil"/>
              <w:left w:val="nil"/>
              <w:bottom w:val="single" w:sz="8" w:space="0" w:color="auto"/>
              <w:right w:val="single" w:sz="4" w:space="0" w:color="auto"/>
            </w:tcBorders>
            <w:shd w:val="clear" w:color="auto" w:fill="auto"/>
            <w:noWrap/>
            <w:vAlign w:val="bottom"/>
            <w:hideMark/>
          </w:tcPr>
          <w:p w14:paraId="1A30264D" w14:textId="77777777" w:rsidR="00D41AB9" w:rsidRPr="00D41AB9" w:rsidRDefault="00D41AB9" w:rsidP="001F4615">
            <w:r w:rsidRPr="00D41AB9">
              <w:t>0.48</w:t>
            </w:r>
          </w:p>
        </w:tc>
        <w:tc>
          <w:tcPr>
            <w:tcW w:w="1476" w:type="dxa"/>
            <w:tcBorders>
              <w:top w:val="nil"/>
              <w:left w:val="nil"/>
              <w:bottom w:val="single" w:sz="8" w:space="0" w:color="auto"/>
              <w:right w:val="single" w:sz="8" w:space="0" w:color="auto"/>
            </w:tcBorders>
            <w:shd w:val="clear" w:color="auto" w:fill="auto"/>
            <w:noWrap/>
            <w:vAlign w:val="bottom"/>
            <w:hideMark/>
          </w:tcPr>
          <w:p w14:paraId="443A1484" w14:textId="77777777" w:rsidR="00D41AB9" w:rsidRPr="00D41AB9" w:rsidRDefault="00D41AB9" w:rsidP="001F4615">
            <w:r w:rsidRPr="00D41AB9">
              <w:t>0.025</w:t>
            </w:r>
          </w:p>
        </w:tc>
      </w:tr>
    </w:tbl>
    <w:p w14:paraId="3E87FBE9" w14:textId="77777777" w:rsidR="001F4615" w:rsidRDefault="001F4615">
      <w:r>
        <w:br w:type="page"/>
      </w:r>
    </w:p>
    <w:tbl>
      <w:tblPr>
        <w:tblW w:w="6828" w:type="dxa"/>
        <w:tblCellMar>
          <w:left w:w="70" w:type="dxa"/>
          <w:right w:w="70" w:type="dxa"/>
        </w:tblCellMar>
        <w:tblLook w:val="04A0" w:firstRow="1" w:lastRow="0" w:firstColumn="1" w:lastColumn="0" w:noHBand="0" w:noVBand="1"/>
      </w:tblPr>
      <w:tblGrid>
        <w:gridCol w:w="2796"/>
        <w:gridCol w:w="1631"/>
        <w:gridCol w:w="1065"/>
        <w:gridCol w:w="1336"/>
      </w:tblGrid>
      <w:tr w:rsidR="001F4615" w:rsidRPr="001F4615" w14:paraId="766F4838" w14:textId="77777777" w:rsidTr="001F4615">
        <w:trPr>
          <w:trHeight w:val="282"/>
        </w:trPr>
        <w:tc>
          <w:tcPr>
            <w:tcW w:w="2796" w:type="dxa"/>
            <w:tcBorders>
              <w:top w:val="nil"/>
              <w:left w:val="nil"/>
              <w:bottom w:val="nil"/>
              <w:right w:val="nil"/>
            </w:tcBorders>
            <w:shd w:val="clear" w:color="auto" w:fill="auto"/>
            <w:noWrap/>
            <w:vAlign w:val="bottom"/>
            <w:hideMark/>
          </w:tcPr>
          <w:p w14:paraId="4F27C714" w14:textId="7290F806" w:rsidR="001F4615" w:rsidRPr="001F4615" w:rsidRDefault="001F4615" w:rsidP="001F4615">
            <w:pPr>
              <w:jc w:val="left"/>
            </w:pPr>
            <w:r w:rsidRPr="001F4615">
              <w:lastRenderedPageBreak/>
              <w:t>One vs-All (All Classes)</w:t>
            </w:r>
          </w:p>
        </w:tc>
        <w:tc>
          <w:tcPr>
            <w:tcW w:w="2696" w:type="dxa"/>
            <w:gridSpan w:val="2"/>
            <w:tcBorders>
              <w:top w:val="nil"/>
              <w:left w:val="nil"/>
              <w:bottom w:val="nil"/>
              <w:right w:val="nil"/>
            </w:tcBorders>
            <w:shd w:val="clear" w:color="auto" w:fill="auto"/>
            <w:noWrap/>
            <w:vAlign w:val="bottom"/>
            <w:hideMark/>
          </w:tcPr>
          <w:p w14:paraId="440D33C4" w14:textId="77777777" w:rsidR="001F4615" w:rsidRPr="001F4615" w:rsidRDefault="001F4615" w:rsidP="001F4615">
            <w:pPr>
              <w:jc w:val="left"/>
            </w:pPr>
            <w:r w:rsidRPr="001F4615">
              <w:t>(Balanced Accuracy)</w:t>
            </w:r>
          </w:p>
        </w:tc>
        <w:tc>
          <w:tcPr>
            <w:tcW w:w="1336" w:type="dxa"/>
            <w:tcBorders>
              <w:top w:val="nil"/>
              <w:left w:val="nil"/>
              <w:bottom w:val="nil"/>
              <w:right w:val="nil"/>
            </w:tcBorders>
            <w:shd w:val="clear" w:color="auto" w:fill="auto"/>
            <w:noWrap/>
            <w:vAlign w:val="bottom"/>
            <w:hideMark/>
          </w:tcPr>
          <w:p w14:paraId="4987B673" w14:textId="77777777" w:rsidR="001F4615" w:rsidRPr="001F4615" w:rsidRDefault="001F4615" w:rsidP="001F4615">
            <w:pPr>
              <w:jc w:val="left"/>
            </w:pPr>
          </w:p>
        </w:tc>
      </w:tr>
      <w:tr w:rsidR="001F4615" w:rsidRPr="001F4615" w14:paraId="28C0F5C1" w14:textId="77777777" w:rsidTr="001F4615">
        <w:trPr>
          <w:trHeight w:val="315"/>
        </w:trPr>
        <w:tc>
          <w:tcPr>
            <w:tcW w:w="2796" w:type="dxa"/>
            <w:tcBorders>
              <w:top w:val="nil"/>
              <w:left w:val="nil"/>
              <w:bottom w:val="nil"/>
              <w:right w:val="nil"/>
            </w:tcBorders>
            <w:shd w:val="clear" w:color="auto" w:fill="auto"/>
            <w:noWrap/>
            <w:vAlign w:val="bottom"/>
            <w:hideMark/>
          </w:tcPr>
          <w:p w14:paraId="26328282" w14:textId="77777777" w:rsidR="001F4615" w:rsidRPr="001F4615" w:rsidRDefault="001F4615" w:rsidP="001F4615">
            <w:pPr>
              <w:jc w:val="left"/>
            </w:pPr>
          </w:p>
        </w:tc>
        <w:tc>
          <w:tcPr>
            <w:tcW w:w="1631" w:type="dxa"/>
            <w:tcBorders>
              <w:top w:val="nil"/>
              <w:left w:val="nil"/>
              <w:bottom w:val="nil"/>
              <w:right w:val="nil"/>
            </w:tcBorders>
            <w:shd w:val="clear" w:color="auto" w:fill="auto"/>
            <w:noWrap/>
            <w:vAlign w:val="bottom"/>
            <w:hideMark/>
          </w:tcPr>
          <w:p w14:paraId="7AC579EF" w14:textId="77777777" w:rsidR="001F4615" w:rsidRPr="001F4615" w:rsidRDefault="001F4615" w:rsidP="001F4615">
            <w:pPr>
              <w:jc w:val="left"/>
            </w:pPr>
          </w:p>
        </w:tc>
        <w:tc>
          <w:tcPr>
            <w:tcW w:w="1065" w:type="dxa"/>
            <w:tcBorders>
              <w:top w:val="nil"/>
              <w:left w:val="nil"/>
              <w:bottom w:val="nil"/>
              <w:right w:val="nil"/>
            </w:tcBorders>
            <w:shd w:val="clear" w:color="auto" w:fill="auto"/>
            <w:noWrap/>
            <w:vAlign w:val="bottom"/>
            <w:hideMark/>
          </w:tcPr>
          <w:p w14:paraId="04E3B552" w14:textId="77777777" w:rsidR="001F4615" w:rsidRPr="001F4615" w:rsidRDefault="001F4615" w:rsidP="001F4615">
            <w:pPr>
              <w:jc w:val="left"/>
            </w:pPr>
          </w:p>
        </w:tc>
        <w:tc>
          <w:tcPr>
            <w:tcW w:w="1336" w:type="dxa"/>
            <w:tcBorders>
              <w:top w:val="nil"/>
              <w:left w:val="nil"/>
              <w:bottom w:val="nil"/>
              <w:right w:val="nil"/>
            </w:tcBorders>
            <w:shd w:val="clear" w:color="auto" w:fill="auto"/>
            <w:noWrap/>
            <w:vAlign w:val="bottom"/>
            <w:hideMark/>
          </w:tcPr>
          <w:p w14:paraId="2EAFC90E" w14:textId="77777777" w:rsidR="001F4615" w:rsidRPr="001F4615" w:rsidRDefault="001F4615" w:rsidP="001F4615">
            <w:pPr>
              <w:jc w:val="left"/>
            </w:pPr>
          </w:p>
        </w:tc>
      </w:tr>
      <w:tr w:rsidR="001F4615" w:rsidRPr="001F4615" w14:paraId="4A93F347" w14:textId="77777777" w:rsidTr="001F4615">
        <w:trPr>
          <w:trHeight w:val="315"/>
        </w:trPr>
        <w:tc>
          <w:tcPr>
            <w:tcW w:w="2796" w:type="dxa"/>
            <w:tcBorders>
              <w:top w:val="nil"/>
              <w:left w:val="nil"/>
              <w:bottom w:val="nil"/>
              <w:right w:val="nil"/>
            </w:tcBorders>
            <w:shd w:val="clear" w:color="auto" w:fill="auto"/>
            <w:noWrap/>
            <w:vAlign w:val="bottom"/>
            <w:hideMark/>
          </w:tcPr>
          <w:p w14:paraId="0DA0B486" w14:textId="77777777" w:rsidR="001F4615" w:rsidRPr="001F4615" w:rsidRDefault="001F4615" w:rsidP="001F4615">
            <w:pPr>
              <w:jc w:val="left"/>
            </w:pPr>
            <w:r w:rsidRPr="001F4615">
              <w:t>OneHot - No KNN</w:t>
            </w:r>
          </w:p>
        </w:tc>
        <w:tc>
          <w:tcPr>
            <w:tcW w:w="1631" w:type="dxa"/>
            <w:tcBorders>
              <w:top w:val="single" w:sz="8" w:space="0" w:color="auto"/>
              <w:left w:val="single" w:sz="8" w:space="0" w:color="auto"/>
              <w:bottom w:val="nil"/>
              <w:right w:val="single" w:sz="4" w:space="0" w:color="auto"/>
            </w:tcBorders>
            <w:shd w:val="clear" w:color="auto" w:fill="auto"/>
            <w:noWrap/>
            <w:vAlign w:val="bottom"/>
            <w:hideMark/>
          </w:tcPr>
          <w:p w14:paraId="693A3020" w14:textId="77777777" w:rsidR="001F4615" w:rsidRPr="001F4615" w:rsidRDefault="001F4615" w:rsidP="001F4615">
            <w:pPr>
              <w:jc w:val="left"/>
            </w:pPr>
            <w:r w:rsidRPr="001F4615">
              <w:t> </w:t>
            </w:r>
          </w:p>
        </w:tc>
        <w:tc>
          <w:tcPr>
            <w:tcW w:w="1065" w:type="dxa"/>
            <w:tcBorders>
              <w:top w:val="single" w:sz="8" w:space="0" w:color="auto"/>
              <w:left w:val="nil"/>
              <w:bottom w:val="nil"/>
              <w:right w:val="nil"/>
            </w:tcBorders>
            <w:shd w:val="clear" w:color="auto" w:fill="auto"/>
            <w:noWrap/>
            <w:vAlign w:val="bottom"/>
            <w:hideMark/>
          </w:tcPr>
          <w:p w14:paraId="78552559" w14:textId="77777777" w:rsidR="001F4615" w:rsidRPr="001F4615" w:rsidRDefault="001F4615" w:rsidP="001F4615">
            <w:pPr>
              <w:jc w:val="left"/>
            </w:pPr>
            <w:r w:rsidRPr="001F4615">
              <w:t>XGBoost</w:t>
            </w:r>
          </w:p>
        </w:tc>
        <w:tc>
          <w:tcPr>
            <w:tcW w:w="1336" w:type="dxa"/>
            <w:tcBorders>
              <w:top w:val="single" w:sz="8" w:space="0" w:color="auto"/>
              <w:left w:val="single" w:sz="4" w:space="0" w:color="auto"/>
              <w:bottom w:val="nil"/>
              <w:right w:val="single" w:sz="8" w:space="0" w:color="auto"/>
            </w:tcBorders>
            <w:shd w:val="clear" w:color="auto" w:fill="auto"/>
            <w:noWrap/>
            <w:vAlign w:val="bottom"/>
            <w:hideMark/>
          </w:tcPr>
          <w:p w14:paraId="7586AC7B" w14:textId="77777777" w:rsidR="001F4615" w:rsidRPr="001F4615" w:rsidRDefault="001F4615" w:rsidP="001F4615">
            <w:pPr>
              <w:jc w:val="left"/>
            </w:pPr>
            <w:r w:rsidRPr="001F4615">
              <w:t>std</w:t>
            </w:r>
          </w:p>
        </w:tc>
      </w:tr>
      <w:tr w:rsidR="001F4615" w:rsidRPr="001F4615" w14:paraId="05733A0D" w14:textId="77777777" w:rsidTr="001F4615">
        <w:trPr>
          <w:trHeight w:val="300"/>
        </w:trPr>
        <w:tc>
          <w:tcPr>
            <w:tcW w:w="2796" w:type="dxa"/>
            <w:tcBorders>
              <w:top w:val="nil"/>
              <w:left w:val="nil"/>
              <w:bottom w:val="nil"/>
              <w:right w:val="nil"/>
            </w:tcBorders>
            <w:shd w:val="clear" w:color="auto" w:fill="auto"/>
            <w:noWrap/>
            <w:vAlign w:val="bottom"/>
            <w:hideMark/>
          </w:tcPr>
          <w:p w14:paraId="28E8C9BB"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058FC3BC"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7754AAA2" w14:textId="77777777" w:rsidR="001F4615" w:rsidRPr="001F4615" w:rsidRDefault="001F4615" w:rsidP="001F4615">
            <w:pPr>
              <w:jc w:val="right"/>
            </w:pPr>
            <w:r w:rsidRPr="001F4615">
              <w:t>0.5</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0622F08E" w14:textId="77777777" w:rsidR="001F4615" w:rsidRPr="001F4615" w:rsidRDefault="001F4615" w:rsidP="001F4615">
            <w:pPr>
              <w:jc w:val="right"/>
            </w:pPr>
            <w:r w:rsidRPr="001F4615">
              <w:t>0.025</w:t>
            </w:r>
          </w:p>
        </w:tc>
      </w:tr>
      <w:tr w:rsidR="001F4615" w:rsidRPr="001F4615" w14:paraId="615ED81B" w14:textId="77777777" w:rsidTr="001F4615">
        <w:trPr>
          <w:trHeight w:val="300"/>
        </w:trPr>
        <w:tc>
          <w:tcPr>
            <w:tcW w:w="2796" w:type="dxa"/>
            <w:tcBorders>
              <w:top w:val="nil"/>
              <w:left w:val="nil"/>
              <w:bottom w:val="nil"/>
              <w:right w:val="nil"/>
            </w:tcBorders>
            <w:shd w:val="clear" w:color="auto" w:fill="auto"/>
            <w:noWrap/>
            <w:vAlign w:val="bottom"/>
            <w:hideMark/>
          </w:tcPr>
          <w:p w14:paraId="3086BC9F"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3BFEE692"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CE03B77"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01562890" w14:textId="77777777" w:rsidR="001F4615" w:rsidRPr="001F4615" w:rsidRDefault="001F4615" w:rsidP="001F4615">
            <w:pPr>
              <w:jc w:val="right"/>
            </w:pPr>
            <w:r w:rsidRPr="001F4615">
              <w:t>0.014</w:t>
            </w:r>
          </w:p>
        </w:tc>
      </w:tr>
      <w:tr w:rsidR="001F4615" w:rsidRPr="001F4615" w14:paraId="04F99CBB" w14:textId="77777777" w:rsidTr="001F4615">
        <w:trPr>
          <w:trHeight w:val="300"/>
        </w:trPr>
        <w:tc>
          <w:tcPr>
            <w:tcW w:w="2796" w:type="dxa"/>
            <w:tcBorders>
              <w:top w:val="nil"/>
              <w:left w:val="nil"/>
              <w:bottom w:val="nil"/>
              <w:right w:val="nil"/>
            </w:tcBorders>
            <w:shd w:val="clear" w:color="auto" w:fill="auto"/>
            <w:noWrap/>
            <w:vAlign w:val="bottom"/>
            <w:hideMark/>
          </w:tcPr>
          <w:p w14:paraId="0E955BB4"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2EBC9CE"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7AA9AD43"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5A68E3D7" w14:textId="77777777" w:rsidR="001F4615" w:rsidRPr="001F4615" w:rsidRDefault="001F4615" w:rsidP="001F4615">
            <w:pPr>
              <w:jc w:val="right"/>
            </w:pPr>
            <w:r w:rsidRPr="001F4615">
              <w:t>0.019</w:t>
            </w:r>
          </w:p>
        </w:tc>
      </w:tr>
      <w:tr w:rsidR="001F4615" w:rsidRPr="001F4615" w14:paraId="5728DE3C" w14:textId="77777777" w:rsidTr="001F4615">
        <w:trPr>
          <w:trHeight w:val="300"/>
        </w:trPr>
        <w:tc>
          <w:tcPr>
            <w:tcW w:w="2796" w:type="dxa"/>
            <w:tcBorders>
              <w:top w:val="nil"/>
              <w:left w:val="nil"/>
              <w:bottom w:val="nil"/>
              <w:right w:val="nil"/>
            </w:tcBorders>
            <w:shd w:val="clear" w:color="auto" w:fill="auto"/>
            <w:noWrap/>
            <w:vAlign w:val="bottom"/>
            <w:hideMark/>
          </w:tcPr>
          <w:p w14:paraId="76FE5B71"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706F005" w14:textId="77777777" w:rsidR="001F4615" w:rsidRPr="001F4615" w:rsidRDefault="001F4615" w:rsidP="001F4615">
            <w:pPr>
              <w:jc w:val="left"/>
            </w:pPr>
            <w:r w:rsidRPr="001F4615">
              <w:t>Posterior</w:t>
            </w:r>
          </w:p>
        </w:tc>
        <w:tc>
          <w:tcPr>
            <w:tcW w:w="1065" w:type="dxa"/>
            <w:tcBorders>
              <w:top w:val="nil"/>
              <w:left w:val="nil"/>
              <w:bottom w:val="single" w:sz="4" w:space="0" w:color="auto"/>
              <w:right w:val="single" w:sz="4" w:space="0" w:color="auto"/>
            </w:tcBorders>
            <w:shd w:val="clear" w:color="auto" w:fill="auto"/>
            <w:noWrap/>
            <w:vAlign w:val="bottom"/>
            <w:hideMark/>
          </w:tcPr>
          <w:p w14:paraId="0032ADF0" w14:textId="77777777" w:rsidR="001F4615" w:rsidRPr="001F4615" w:rsidRDefault="001F4615" w:rsidP="001F4615">
            <w:pPr>
              <w:jc w:val="right"/>
            </w:pPr>
            <w:r w:rsidRPr="001F4615">
              <w:t>0.23</w:t>
            </w:r>
          </w:p>
        </w:tc>
        <w:tc>
          <w:tcPr>
            <w:tcW w:w="1336" w:type="dxa"/>
            <w:tcBorders>
              <w:top w:val="nil"/>
              <w:left w:val="nil"/>
              <w:bottom w:val="single" w:sz="4" w:space="0" w:color="auto"/>
              <w:right w:val="single" w:sz="8" w:space="0" w:color="auto"/>
            </w:tcBorders>
            <w:shd w:val="clear" w:color="auto" w:fill="auto"/>
            <w:noWrap/>
            <w:vAlign w:val="bottom"/>
            <w:hideMark/>
          </w:tcPr>
          <w:p w14:paraId="3347738E" w14:textId="77777777" w:rsidR="001F4615" w:rsidRPr="001F4615" w:rsidRDefault="001F4615" w:rsidP="001F4615">
            <w:pPr>
              <w:jc w:val="right"/>
            </w:pPr>
            <w:r w:rsidRPr="001F4615">
              <w:t>0.014</w:t>
            </w:r>
          </w:p>
        </w:tc>
      </w:tr>
      <w:tr w:rsidR="001F4615" w:rsidRPr="001F4615" w14:paraId="424F297C" w14:textId="77777777" w:rsidTr="001F4615">
        <w:trPr>
          <w:trHeight w:val="315"/>
        </w:trPr>
        <w:tc>
          <w:tcPr>
            <w:tcW w:w="2796" w:type="dxa"/>
            <w:tcBorders>
              <w:top w:val="nil"/>
              <w:left w:val="nil"/>
              <w:bottom w:val="nil"/>
              <w:right w:val="nil"/>
            </w:tcBorders>
            <w:shd w:val="clear" w:color="auto" w:fill="auto"/>
            <w:noWrap/>
            <w:vAlign w:val="bottom"/>
            <w:hideMark/>
          </w:tcPr>
          <w:p w14:paraId="55E28F3E"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6F9E297E" w14:textId="77777777" w:rsidR="001F4615" w:rsidRPr="001F4615" w:rsidRDefault="001F4615" w:rsidP="001F4615">
            <w:pPr>
              <w:jc w:val="left"/>
            </w:pPr>
            <w:r w:rsidRPr="001F4615">
              <w:t>Scleritis</w:t>
            </w:r>
          </w:p>
        </w:tc>
        <w:tc>
          <w:tcPr>
            <w:tcW w:w="1065" w:type="dxa"/>
            <w:tcBorders>
              <w:top w:val="nil"/>
              <w:left w:val="nil"/>
              <w:bottom w:val="single" w:sz="8" w:space="0" w:color="auto"/>
              <w:right w:val="single" w:sz="4" w:space="0" w:color="auto"/>
            </w:tcBorders>
            <w:shd w:val="clear" w:color="auto" w:fill="auto"/>
            <w:noWrap/>
            <w:vAlign w:val="bottom"/>
            <w:hideMark/>
          </w:tcPr>
          <w:p w14:paraId="21AABD2A"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2E27A76F" w14:textId="77777777" w:rsidR="001F4615" w:rsidRPr="001F4615" w:rsidRDefault="001F4615" w:rsidP="001F4615">
            <w:pPr>
              <w:jc w:val="right"/>
            </w:pPr>
            <w:r w:rsidRPr="001F4615">
              <w:t>0.014</w:t>
            </w:r>
          </w:p>
        </w:tc>
      </w:tr>
      <w:tr w:rsidR="001F4615" w:rsidRPr="001F4615" w14:paraId="6E5428FC" w14:textId="77777777" w:rsidTr="001F4615">
        <w:trPr>
          <w:trHeight w:val="315"/>
        </w:trPr>
        <w:tc>
          <w:tcPr>
            <w:tcW w:w="2796" w:type="dxa"/>
            <w:tcBorders>
              <w:top w:val="nil"/>
              <w:left w:val="nil"/>
              <w:bottom w:val="nil"/>
              <w:right w:val="nil"/>
            </w:tcBorders>
            <w:shd w:val="clear" w:color="auto" w:fill="auto"/>
            <w:noWrap/>
            <w:vAlign w:val="bottom"/>
            <w:hideMark/>
          </w:tcPr>
          <w:p w14:paraId="71F763EB" w14:textId="77777777" w:rsidR="001F4615" w:rsidRPr="001F4615" w:rsidRDefault="001F4615" w:rsidP="001F4615">
            <w:pPr>
              <w:jc w:val="left"/>
            </w:pPr>
            <w:r w:rsidRPr="001F4615">
              <w:t xml:space="preserve">OneHot </w:t>
            </w:r>
            <w:proofErr w:type="gramStart"/>
            <w:r w:rsidRPr="001F4615">
              <w:t>-  KNN</w:t>
            </w:r>
            <w:proofErr w:type="gramEnd"/>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3AC12176"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1E2D85B5"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536F426D" w14:textId="77777777" w:rsidR="001F4615" w:rsidRPr="001F4615" w:rsidRDefault="001F4615" w:rsidP="001F4615">
            <w:pPr>
              <w:jc w:val="left"/>
            </w:pPr>
            <w:r w:rsidRPr="001F4615">
              <w:t>std</w:t>
            </w:r>
          </w:p>
        </w:tc>
      </w:tr>
      <w:tr w:rsidR="001F4615" w:rsidRPr="001F4615" w14:paraId="376F0041" w14:textId="77777777" w:rsidTr="001F4615">
        <w:trPr>
          <w:trHeight w:val="300"/>
        </w:trPr>
        <w:tc>
          <w:tcPr>
            <w:tcW w:w="2796" w:type="dxa"/>
            <w:tcBorders>
              <w:top w:val="nil"/>
              <w:left w:val="nil"/>
              <w:bottom w:val="nil"/>
              <w:right w:val="nil"/>
            </w:tcBorders>
            <w:shd w:val="clear" w:color="auto" w:fill="auto"/>
            <w:noWrap/>
            <w:vAlign w:val="bottom"/>
            <w:hideMark/>
          </w:tcPr>
          <w:p w14:paraId="2DB54023"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D6A4A78"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11B7A993" w14:textId="77777777" w:rsidR="001F4615" w:rsidRPr="001F4615" w:rsidRDefault="001F4615" w:rsidP="001F4615">
            <w:pPr>
              <w:jc w:val="right"/>
            </w:pPr>
            <w:r w:rsidRPr="001F4615">
              <w:t>0.49</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4DF126EC" w14:textId="77777777" w:rsidR="001F4615" w:rsidRPr="001F4615" w:rsidRDefault="001F4615" w:rsidP="001F4615">
            <w:pPr>
              <w:jc w:val="right"/>
            </w:pPr>
            <w:r w:rsidRPr="001F4615">
              <w:t>0.035</w:t>
            </w:r>
          </w:p>
        </w:tc>
      </w:tr>
      <w:tr w:rsidR="001F4615" w:rsidRPr="001F4615" w14:paraId="3FC983BD" w14:textId="77777777" w:rsidTr="001F4615">
        <w:trPr>
          <w:trHeight w:val="300"/>
        </w:trPr>
        <w:tc>
          <w:tcPr>
            <w:tcW w:w="2796" w:type="dxa"/>
            <w:tcBorders>
              <w:top w:val="nil"/>
              <w:left w:val="nil"/>
              <w:bottom w:val="nil"/>
              <w:right w:val="nil"/>
            </w:tcBorders>
            <w:shd w:val="clear" w:color="auto" w:fill="auto"/>
            <w:noWrap/>
            <w:vAlign w:val="bottom"/>
            <w:hideMark/>
          </w:tcPr>
          <w:p w14:paraId="38699342"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4543160E"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9B1F113"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7A7A4582" w14:textId="77777777" w:rsidR="001F4615" w:rsidRPr="001F4615" w:rsidRDefault="001F4615" w:rsidP="001F4615">
            <w:pPr>
              <w:jc w:val="right"/>
            </w:pPr>
            <w:r w:rsidRPr="001F4615">
              <w:t>0.024</w:t>
            </w:r>
          </w:p>
        </w:tc>
      </w:tr>
      <w:tr w:rsidR="001F4615" w:rsidRPr="001F4615" w14:paraId="07224511" w14:textId="77777777" w:rsidTr="001F4615">
        <w:trPr>
          <w:trHeight w:val="300"/>
        </w:trPr>
        <w:tc>
          <w:tcPr>
            <w:tcW w:w="2796" w:type="dxa"/>
            <w:tcBorders>
              <w:top w:val="nil"/>
              <w:left w:val="nil"/>
              <w:bottom w:val="nil"/>
              <w:right w:val="nil"/>
            </w:tcBorders>
            <w:shd w:val="clear" w:color="auto" w:fill="auto"/>
            <w:noWrap/>
            <w:vAlign w:val="bottom"/>
            <w:hideMark/>
          </w:tcPr>
          <w:p w14:paraId="30CFB8B6"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2BEDE9CC"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612EFC1E" w14:textId="77777777" w:rsidR="001F4615" w:rsidRPr="001F4615" w:rsidRDefault="001F4615" w:rsidP="001F4615">
            <w:pPr>
              <w:jc w:val="right"/>
            </w:pPr>
            <w:r w:rsidRPr="001F4615">
              <w:t>0.52</w:t>
            </w:r>
          </w:p>
        </w:tc>
        <w:tc>
          <w:tcPr>
            <w:tcW w:w="1336" w:type="dxa"/>
            <w:tcBorders>
              <w:top w:val="nil"/>
              <w:left w:val="nil"/>
              <w:bottom w:val="single" w:sz="4" w:space="0" w:color="auto"/>
              <w:right w:val="single" w:sz="8" w:space="0" w:color="auto"/>
            </w:tcBorders>
            <w:shd w:val="clear" w:color="auto" w:fill="auto"/>
            <w:noWrap/>
            <w:vAlign w:val="bottom"/>
            <w:hideMark/>
          </w:tcPr>
          <w:p w14:paraId="628AEFE6" w14:textId="77777777" w:rsidR="001F4615" w:rsidRPr="001F4615" w:rsidRDefault="001F4615" w:rsidP="001F4615">
            <w:pPr>
              <w:jc w:val="right"/>
            </w:pPr>
            <w:r w:rsidRPr="001F4615">
              <w:t>0.021</w:t>
            </w:r>
          </w:p>
        </w:tc>
      </w:tr>
      <w:tr w:rsidR="001F4615" w:rsidRPr="001F4615" w14:paraId="3A81C5CB" w14:textId="77777777" w:rsidTr="001F4615">
        <w:trPr>
          <w:trHeight w:val="300"/>
        </w:trPr>
        <w:tc>
          <w:tcPr>
            <w:tcW w:w="2796" w:type="dxa"/>
            <w:tcBorders>
              <w:top w:val="nil"/>
              <w:left w:val="nil"/>
              <w:bottom w:val="nil"/>
              <w:right w:val="nil"/>
            </w:tcBorders>
            <w:shd w:val="clear" w:color="auto" w:fill="auto"/>
            <w:noWrap/>
            <w:vAlign w:val="bottom"/>
            <w:hideMark/>
          </w:tcPr>
          <w:p w14:paraId="48C04FFA"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4C90982" w14:textId="77777777" w:rsidR="001F4615" w:rsidRPr="001F4615" w:rsidRDefault="001F4615" w:rsidP="001F4615">
            <w:pPr>
              <w:jc w:val="left"/>
            </w:pPr>
            <w:r w:rsidRPr="001F4615">
              <w:t>Posterior</w:t>
            </w:r>
          </w:p>
        </w:tc>
        <w:tc>
          <w:tcPr>
            <w:tcW w:w="1065" w:type="dxa"/>
            <w:tcBorders>
              <w:top w:val="nil"/>
              <w:left w:val="nil"/>
              <w:bottom w:val="single" w:sz="4" w:space="0" w:color="auto"/>
              <w:right w:val="single" w:sz="4" w:space="0" w:color="auto"/>
            </w:tcBorders>
            <w:shd w:val="clear" w:color="auto" w:fill="auto"/>
            <w:noWrap/>
            <w:vAlign w:val="bottom"/>
            <w:hideMark/>
          </w:tcPr>
          <w:p w14:paraId="7F7E71FA"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30E7750A" w14:textId="77777777" w:rsidR="001F4615" w:rsidRPr="001F4615" w:rsidRDefault="001F4615" w:rsidP="001F4615">
            <w:pPr>
              <w:jc w:val="right"/>
            </w:pPr>
            <w:r w:rsidRPr="001F4615">
              <w:t>0.013</w:t>
            </w:r>
          </w:p>
        </w:tc>
      </w:tr>
      <w:tr w:rsidR="001F4615" w:rsidRPr="001F4615" w14:paraId="0D01F0DA" w14:textId="77777777" w:rsidTr="001F4615">
        <w:trPr>
          <w:trHeight w:val="315"/>
        </w:trPr>
        <w:tc>
          <w:tcPr>
            <w:tcW w:w="2796" w:type="dxa"/>
            <w:tcBorders>
              <w:top w:val="nil"/>
              <w:left w:val="nil"/>
              <w:bottom w:val="nil"/>
              <w:right w:val="nil"/>
            </w:tcBorders>
            <w:shd w:val="clear" w:color="auto" w:fill="auto"/>
            <w:noWrap/>
            <w:vAlign w:val="bottom"/>
            <w:hideMark/>
          </w:tcPr>
          <w:p w14:paraId="1F8DC953"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1D71410F" w14:textId="77777777" w:rsidR="001F4615" w:rsidRPr="001F4615" w:rsidRDefault="001F4615" w:rsidP="001F4615">
            <w:pPr>
              <w:jc w:val="left"/>
            </w:pPr>
            <w:r w:rsidRPr="001F4615">
              <w:t>Scleritis</w:t>
            </w:r>
          </w:p>
        </w:tc>
        <w:tc>
          <w:tcPr>
            <w:tcW w:w="1065" w:type="dxa"/>
            <w:tcBorders>
              <w:top w:val="nil"/>
              <w:left w:val="nil"/>
              <w:bottom w:val="single" w:sz="8" w:space="0" w:color="auto"/>
              <w:right w:val="single" w:sz="4" w:space="0" w:color="auto"/>
            </w:tcBorders>
            <w:shd w:val="clear" w:color="auto" w:fill="auto"/>
            <w:noWrap/>
            <w:vAlign w:val="bottom"/>
            <w:hideMark/>
          </w:tcPr>
          <w:p w14:paraId="1CD99001"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617628A3" w14:textId="77777777" w:rsidR="001F4615" w:rsidRPr="001F4615" w:rsidRDefault="001F4615" w:rsidP="001F4615">
            <w:pPr>
              <w:jc w:val="right"/>
            </w:pPr>
            <w:r w:rsidRPr="001F4615">
              <w:t>0.015</w:t>
            </w:r>
          </w:p>
        </w:tc>
      </w:tr>
      <w:tr w:rsidR="001F4615" w:rsidRPr="001F4615" w14:paraId="11C2CBC6" w14:textId="77777777" w:rsidTr="001F4615">
        <w:trPr>
          <w:trHeight w:val="315"/>
        </w:trPr>
        <w:tc>
          <w:tcPr>
            <w:tcW w:w="2796" w:type="dxa"/>
            <w:tcBorders>
              <w:top w:val="nil"/>
              <w:left w:val="nil"/>
              <w:bottom w:val="nil"/>
              <w:right w:val="nil"/>
            </w:tcBorders>
            <w:shd w:val="clear" w:color="auto" w:fill="auto"/>
            <w:noWrap/>
            <w:vAlign w:val="bottom"/>
            <w:hideMark/>
          </w:tcPr>
          <w:p w14:paraId="1E81836F" w14:textId="77777777" w:rsidR="001F4615" w:rsidRPr="001F4615" w:rsidRDefault="001F4615" w:rsidP="001F4615">
            <w:pPr>
              <w:jc w:val="left"/>
            </w:pPr>
            <w:r w:rsidRPr="001F4615">
              <w:t>No OneHot - No KNN</w:t>
            </w: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699C018E"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20F48253"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5F38668B" w14:textId="77777777" w:rsidR="001F4615" w:rsidRPr="001F4615" w:rsidRDefault="001F4615" w:rsidP="001F4615">
            <w:pPr>
              <w:jc w:val="left"/>
            </w:pPr>
            <w:r w:rsidRPr="001F4615">
              <w:t>std</w:t>
            </w:r>
          </w:p>
        </w:tc>
      </w:tr>
      <w:tr w:rsidR="001F4615" w:rsidRPr="001F4615" w14:paraId="59FA991C" w14:textId="77777777" w:rsidTr="001F4615">
        <w:trPr>
          <w:trHeight w:val="300"/>
        </w:trPr>
        <w:tc>
          <w:tcPr>
            <w:tcW w:w="2796" w:type="dxa"/>
            <w:tcBorders>
              <w:top w:val="nil"/>
              <w:left w:val="nil"/>
              <w:bottom w:val="nil"/>
              <w:right w:val="nil"/>
            </w:tcBorders>
            <w:shd w:val="clear" w:color="auto" w:fill="auto"/>
            <w:noWrap/>
            <w:vAlign w:val="bottom"/>
            <w:hideMark/>
          </w:tcPr>
          <w:p w14:paraId="79102645"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7B991FDF"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3C68A320" w14:textId="77777777" w:rsidR="001F4615" w:rsidRPr="001F4615" w:rsidRDefault="001F4615" w:rsidP="001F4615">
            <w:pPr>
              <w:jc w:val="right"/>
            </w:pPr>
            <w:r w:rsidRPr="001F4615">
              <w:t>0.52</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1546D8DF" w14:textId="77777777" w:rsidR="001F4615" w:rsidRPr="001F4615" w:rsidRDefault="001F4615" w:rsidP="001F4615">
            <w:pPr>
              <w:jc w:val="right"/>
            </w:pPr>
            <w:r w:rsidRPr="001F4615">
              <w:t>0.002</w:t>
            </w:r>
          </w:p>
        </w:tc>
      </w:tr>
      <w:tr w:rsidR="001F4615" w:rsidRPr="001F4615" w14:paraId="1CCE3875" w14:textId="77777777" w:rsidTr="001F4615">
        <w:trPr>
          <w:trHeight w:val="300"/>
        </w:trPr>
        <w:tc>
          <w:tcPr>
            <w:tcW w:w="2796" w:type="dxa"/>
            <w:tcBorders>
              <w:top w:val="nil"/>
              <w:left w:val="nil"/>
              <w:bottom w:val="nil"/>
              <w:right w:val="nil"/>
            </w:tcBorders>
            <w:shd w:val="clear" w:color="auto" w:fill="auto"/>
            <w:noWrap/>
            <w:vAlign w:val="bottom"/>
            <w:hideMark/>
          </w:tcPr>
          <w:p w14:paraId="7DD0A68D"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48927831"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3619CB24" w14:textId="77777777" w:rsidR="001F4615" w:rsidRPr="001F4615" w:rsidRDefault="001F4615" w:rsidP="001F4615">
            <w:pPr>
              <w:jc w:val="right"/>
            </w:pPr>
            <w:r w:rsidRPr="001F4615">
              <w:t>0.47</w:t>
            </w:r>
          </w:p>
        </w:tc>
        <w:tc>
          <w:tcPr>
            <w:tcW w:w="1336" w:type="dxa"/>
            <w:tcBorders>
              <w:top w:val="nil"/>
              <w:left w:val="nil"/>
              <w:bottom w:val="single" w:sz="4" w:space="0" w:color="auto"/>
              <w:right w:val="single" w:sz="8" w:space="0" w:color="auto"/>
            </w:tcBorders>
            <w:shd w:val="clear" w:color="auto" w:fill="auto"/>
            <w:noWrap/>
            <w:vAlign w:val="bottom"/>
            <w:hideMark/>
          </w:tcPr>
          <w:p w14:paraId="1692E7AB" w14:textId="77777777" w:rsidR="001F4615" w:rsidRPr="001F4615" w:rsidRDefault="001F4615" w:rsidP="001F4615">
            <w:pPr>
              <w:jc w:val="right"/>
            </w:pPr>
            <w:r w:rsidRPr="001F4615">
              <w:t>0.015</w:t>
            </w:r>
          </w:p>
        </w:tc>
      </w:tr>
      <w:tr w:rsidR="001F4615" w:rsidRPr="001F4615" w14:paraId="3280D652" w14:textId="77777777" w:rsidTr="001F4615">
        <w:trPr>
          <w:trHeight w:val="300"/>
        </w:trPr>
        <w:tc>
          <w:tcPr>
            <w:tcW w:w="2796" w:type="dxa"/>
            <w:tcBorders>
              <w:top w:val="nil"/>
              <w:left w:val="nil"/>
              <w:bottom w:val="nil"/>
              <w:right w:val="nil"/>
            </w:tcBorders>
            <w:shd w:val="clear" w:color="auto" w:fill="auto"/>
            <w:noWrap/>
            <w:vAlign w:val="bottom"/>
            <w:hideMark/>
          </w:tcPr>
          <w:p w14:paraId="2E588FDC"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693BCF9"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3CC54BF6"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77FFFC59" w14:textId="77777777" w:rsidR="001F4615" w:rsidRPr="001F4615" w:rsidRDefault="001F4615" w:rsidP="001F4615">
            <w:pPr>
              <w:jc w:val="right"/>
            </w:pPr>
            <w:r w:rsidRPr="001F4615">
              <w:t>0.019</w:t>
            </w:r>
          </w:p>
        </w:tc>
      </w:tr>
      <w:tr w:rsidR="001F4615" w:rsidRPr="001F4615" w14:paraId="6E0BB016" w14:textId="77777777" w:rsidTr="001F4615">
        <w:trPr>
          <w:trHeight w:val="300"/>
        </w:trPr>
        <w:tc>
          <w:tcPr>
            <w:tcW w:w="2796" w:type="dxa"/>
            <w:tcBorders>
              <w:top w:val="nil"/>
              <w:left w:val="nil"/>
              <w:bottom w:val="nil"/>
              <w:right w:val="nil"/>
            </w:tcBorders>
            <w:shd w:val="clear" w:color="auto" w:fill="auto"/>
            <w:noWrap/>
            <w:vAlign w:val="bottom"/>
            <w:hideMark/>
          </w:tcPr>
          <w:p w14:paraId="13AAE886"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1EA72344" w14:textId="77777777" w:rsidR="001F4615" w:rsidRPr="001F4615" w:rsidRDefault="001F4615" w:rsidP="001F4615">
            <w:pPr>
              <w:jc w:val="left"/>
            </w:pPr>
            <w:r w:rsidRPr="001F4615">
              <w:t>Posterior</w:t>
            </w:r>
          </w:p>
        </w:tc>
        <w:tc>
          <w:tcPr>
            <w:tcW w:w="1065" w:type="dxa"/>
            <w:tcBorders>
              <w:top w:val="nil"/>
              <w:left w:val="nil"/>
              <w:bottom w:val="single" w:sz="4" w:space="0" w:color="auto"/>
              <w:right w:val="single" w:sz="4" w:space="0" w:color="auto"/>
            </w:tcBorders>
            <w:shd w:val="clear" w:color="auto" w:fill="auto"/>
            <w:noWrap/>
            <w:vAlign w:val="bottom"/>
            <w:hideMark/>
          </w:tcPr>
          <w:p w14:paraId="0D009F3A"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6BE93E66" w14:textId="77777777" w:rsidR="001F4615" w:rsidRPr="001F4615" w:rsidRDefault="001F4615" w:rsidP="001F4615">
            <w:pPr>
              <w:jc w:val="right"/>
            </w:pPr>
            <w:r w:rsidRPr="001F4615">
              <w:t>0.017</w:t>
            </w:r>
          </w:p>
        </w:tc>
      </w:tr>
      <w:tr w:rsidR="001F4615" w:rsidRPr="001F4615" w14:paraId="6F1BBB99" w14:textId="77777777" w:rsidTr="001F4615">
        <w:trPr>
          <w:trHeight w:val="315"/>
        </w:trPr>
        <w:tc>
          <w:tcPr>
            <w:tcW w:w="2796" w:type="dxa"/>
            <w:tcBorders>
              <w:top w:val="nil"/>
              <w:left w:val="nil"/>
              <w:bottom w:val="nil"/>
              <w:right w:val="nil"/>
            </w:tcBorders>
            <w:shd w:val="clear" w:color="auto" w:fill="auto"/>
            <w:noWrap/>
            <w:vAlign w:val="bottom"/>
            <w:hideMark/>
          </w:tcPr>
          <w:p w14:paraId="516F1E86"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2EF2CF20" w14:textId="77777777" w:rsidR="001F4615" w:rsidRPr="001F4615" w:rsidRDefault="001F4615" w:rsidP="001F4615">
            <w:pPr>
              <w:jc w:val="left"/>
            </w:pPr>
            <w:r w:rsidRPr="001F4615">
              <w:t>Scleritis</w:t>
            </w:r>
          </w:p>
        </w:tc>
        <w:tc>
          <w:tcPr>
            <w:tcW w:w="1065" w:type="dxa"/>
            <w:tcBorders>
              <w:top w:val="nil"/>
              <w:left w:val="nil"/>
              <w:bottom w:val="single" w:sz="8" w:space="0" w:color="auto"/>
              <w:right w:val="single" w:sz="4" w:space="0" w:color="auto"/>
            </w:tcBorders>
            <w:shd w:val="clear" w:color="auto" w:fill="auto"/>
            <w:noWrap/>
            <w:vAlign w:val="bottom"/>
            <w:hideMark/>
          </w:tcPr>
          <w:p w14:paraId="3400CD4D" w14:textId="77777777" w:rsidR="001F4615" w:rsidRPr="001F4615" w:rsidRDefault="001F4615" w:rsidP="001F4615">
            <w:pPr>
              <w:jc w:val="right"/>
            </w:pPr>
            <w:r w:rsidRPr="001F4615">
              <w:t>0.5</w:t>
            </w:r>
          </w:p>
        </w:tc>
        <w:tc>
          <w:tcPr>
            <w:tcW w:w="1336" w:type="dxa"/>
            <w:tcBorders>
              <w:top w:val="nil"/>
              <w:left w:val="nil"/>
              <w:bottom w:val="single" w:sz="8" w:space="0" w:color="auto"/>
              <w:right w:val="single" w:sz="8" w:space="0" w:color="auto"/>
            </w:tcBorders>
            <w:shd w:val="clear" w:color="auto" w:fill="auto"/>
            <w:noWrap/>
            <w:vAlign w:val="bottom"/>
            <w:hideMark/>
          </w:tcPr>
          <w:p w14:paraId="1DD0D22D" w14:textId="77777777" w:rsidR="001F4615" w:rsidRPr="001F4615" w:rsidRDefault="001F4615" w:rsidP="001F4615">
            <w:pPr>
              <w:jc w:val="right"/>
            </w:pPr>
            <w:r w:rsidRPr="001F4615">
              <w:t>0</w:t>
            </w:r>
          </w:p>
        </w:tc>
      </w:tr>
      <w:tr w:rsidR="001F4615" w:rsidRPr="001F4615" w14:paraId="7E7B69D4" w14:textId="77777777" w:rsidTr="001F4615">
        <w:trPr>
          <w:trHeight w:val="315"/>
        </w:trPr>
        <w:tc>
          <w:tcPr>
            <w:tcW w:w="2796" w:type="dxa"/>
            <w:tcBorders>
              <w:top w:val="nil"/>
              <w:left w:val="nil"/>
              <w:bottom w:val="nil"/>
              <w:right w:val="nil"/>
            </w:tcBorders>
            <w:shd w:val="clear" w:color="auto" w:fill="auto"/>
            <w:noWrap/>
            <w:vAlign w:val="bottom"/>
            <w:hideMark/>
          </w:tcPr>
          <w:p w14:paraId="15F8BFB7" w14:textId="77777777" w:rsidR="001F4615" w:rsidRPr="001F4615" w:rsidRDefault="001F4615" w:rsidP="001F4615">
            <w:pPr>
              <w:jc w:val="left"/>
            </w:pPr>
            <w:r w:rsidRPr="001F4615">
              <w:t>No OneHot - KNN</w:t>
            </w: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02DF8EF3" w14:textId="77777777" w:rsidR="001F4615" w:rsidRPr="001F4615" w:rsidRDefault="001F4615" w:rsidP="001F4615">
            <w:pPr>
              <w:jc w:val="left"/>
            </w:pPr>
            <w:r w:rsidRPr="001F4615">
              <w:t> </w:t>
            </w:r>
          </w:p>
        </w:tc>
        <w:tc>
          <w:tcPr>
            <w:tcW w:w="1065" w:type="dxa"/>
            <w:tcBorders>
              <w:top w:val="nil"/>
              <w:left w:val="nil"/>
              <w:bottom w:val="single" w:sz="4" w:space="0" w:color="auto"/>
              <w:right w:val="nil"/>
            </w:tcBorders>
            <w:shd w:val="clear" w:color="auto" w:fill="auto"/>
            <w:noWrap/>
            <w:vAlign w:val="bottom"/>
            <w:hideMark/>
          </w:tcPr>
          <w:p w14:paraId="557BADFC" w14:textId="77777777" w:rsidR="001F4615" w:rsidRPr="001F4615" w:rsidRDefault="001F4615" w:rsidP="001F4615">
            <w:pPr>
              <w:jc w:val="left"/>
            </w:pPr>
            <w:r w:rsidRPr="001F4615">
              <w:t>XGBoost</w:t>
            </w:r>
          </w:p>
        </w:tc>
        <w:tc>
          <w:tcPr>
            <w:tcW w:w="1336" w:type="dxa"/>
            <w:tcBorders>
              <w:top w:val="nil"/>
              <w:left w:val="single" w:sz="4" w:space="0" w:color="auto"/>
              <w:bottom w:val="single" w:sz="4" w:space="0" w:color="auto"/>
              <w:right w:val="single" w:sz="8" w:space="0" w:color="auto"/>
            </w:tcBorders>
            <w:shd w:val="clear" w:color="auto" w:fill="auto"/>
            <w:noWrap/>
            <w:vAlign w:val="bottom"/>
            <w:hideMark/>
          </w:tcPr>
          <w:p w14:paraId="04CE6EC0" w14:textId="77777777" w:rsidR="001F4615" w:rsidRPr="001F4615" w:rsidRDefault="001F4615" w:rsidP="001F4615">
            <w:pPr>
              <w:jc w:val="left"/>
            </w:pPr>
            <w:r w:rsidRPr="001F4615">
              <w:t>std</w:t>
            </w:r>
          </w:p>
        </w:tc>
      </w:tr>
      <w:tr w:rsidR="001F4615" w:rsidRPr="001F4615" w14:paraId="189254D8" w14:textId="77777777" w:rsidTr="001F4615">
        <w:trPr>
          <w:trHeight w:val="300"/>
        </w:trPr>
        <w:tc>
          <w:tcPr>
            <w:tcW w:w="2796" w:type="dxa"/>
            <w:tcBorders>
              <w:top w:val="nil"/>
              <w:left w:val="nil"/>
              <w:bottom w:val="nil"/>
              <w:right w:val="nil"/>
            </w:tcBorders>
            <w:shd w:val="clear" w:color="auto" w:fill="auto"/>
            <w:noWrap/>
            <w:vAlign w:val="bottom"/>
            <w:hideMark/>
          </w:tcPr>
          <w:p w14:paraId="5F97DF0D" w14:textId="77777777" w:rsidR="001F4615" w:rsidRPr="001F4615" w:rsidRDefault="001F4615" w:rsidP="001F4615">
            <w:pPr>
              <w:jc w:val="left"/>
            </w:pPr>
          </w:p>
        </w:tc>
        <w:tc>
          <w:tcPr>
            <w:tcW w:w="1631"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6054EB6F" w14:textId="77777777" w:rsidR="001F4615" w:rsidRPr="001F4615" w:rsidRDefault="001F4615" w:rsidP="001F4615">
            <w:pPr>
              <w:jc w:val="left"/>
            </w:pPr>
            <w:r w:rsidRPr="001F4615">
              <w:t>Anterior</w:t>
            </w:r>
          </w:p>
        </w:tc>
        <w:tc>
          <w:tcPr>
            <w:tcW w:w="1065" w:type="dxa"/>
            <w:tcBorders>
              <w:top w:val="single" w:sz="8" w:space="0" w:color="auto"/>
              <w:left w:val="nil"/>
              <w:bottom w:val="single" w:sz="4" w:space="0" w:color="auto"/>
              <w:right w:val="single" w:sz="4" w:space="0" w:color="auto"/>
            </w:tcBorders>
            <w:shd w:val="clear" w:color="auto" w:fill="auto"/>
            <w:noWrap/>
            <w:vAlign w:val="bottom"/>
            <w:hideMark/>
          </w:tcPr>
          <w:p w14:paraId="34D8E8E0" w14:textId="77777777" w:rsidR="001F4615" w:rsidRPr="001F4615" w:rsidRDefault="001F4615" w:rsidP="001F4615">
            <w:pPr>
              <w:jc w:val="right"/>
            </w:pPr>
            <w:r w:rsidRPr="001F4615">
              <w:t>0.53</w:t>
            </w:r>
          </w:p>
        </w:tc>
        <w:tc>
          <w:tcPr>
            <w:tcW w:w="1336" w:type="dxa"/>
            <w:tcBorders>
              <w:top w:val="single" w:sz="8" w:space="0" w:color="auto"/>
              <w:left w:val="nil"/>
              <w:bottom w:val="single" w:sz="4" w:space="0" w:color="auto"/>
              <w:right w:val="single" w:sz="8" w:space="0" w:color="auto"/>
            </w:tcBorders>
            <w:shd w:val="clear" w:color="auto" w:fill="auto"/>
            <w:noWrap/>
            <w:vAlign w:val="bottom"/>
            <w:hideMark/>
          </w:tcPr>
          <w:p w14:paraId="006AB444" w14:textId="77777777" w:rsidR="001F4615" w:rsidRPr="001F4615" w:rsidRDefault="001F4615" w:rsidP="001F4615">
            <w:pPr>
              <w:jc w:val="right"/>
            </w:pPr>
            <w:r w:rsidRPr="001F4615">
              <w:t>0.024</w:t>
            </w:r>
          </w:p>
        </w:tc>
      </w:tr>
      <w:tr w:rsidR="001F4615" w:rsidRPr="001F4615" w14:paraId="15AF9D09" w14:textId="77777777" w:rsidTr="001F4615">
        <w:trPr>
          <w:trHeight w:val="300"/>
        </w:trPr>
        <w:tc>
          <w:tcPr>
            <w:tcW w:w="2796" w:type="dxa"/>
            <w:tcBorders>
              <w:top w:val="nil"/>
              <w:left w:val="nil"/>
              <w:bottom w:val="nil"/>
              <w:right w:val="nil"/>
            </w:tcBorders>
            <w:shd w:val="clear" w:color="auto" w:fill="auto"/>
            <w:noWrap/>
            <w:vAlign w:val="bottom"/>
            <w:hideMark/>
          </w:tcPr>
          <w:p w14:paraId="40CDA887"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2CC72204" w14:textId="77777777" w:rsidR="001F4615" w:rsidRPr="001F4615" w:rsidRDefault="001F4615" w:rsidP="001F4615">
            <w:pPr>
              <w:jc w:val="left"/>
            </w:pPr>
            <w:r w:rsidRPr="001F4615">
              <w:t>Intermediate</w:t>
            </w:r>
          </w:p>
        </w:tc>
        <w:tc>
          <w:tcPr>
            <w:tcW w:w="1065" w:type="dxa"/>
            <w:tcBorders>
              <w:top w:val="nil"/>
              <w:left w:val="nil"/>
              <w:bottom w:val="single" w:sz="4" w:space="0" w:color="auto"/>
              <w:right w:val="single" w:sz="4" w:space="0" w:color="auto"/>
            </w:tcBorders>
            <w:shd w:val="clear" w:color="auto" w:fill="auto"/>
            <w:noWrap/>
            <w:vAlign w:val="bottom"/>
            <w:hideMark/>
          </w:tcPr>
          <w:p w14:paraId="6E70C2E0" w14:textId="77777777" w:rsidR="001F4615" w:rsidRPr="001F4615" w:rsidRDefault="001F4615" w:rsidP="001F4615">
            <w:pPr>
              <w:jc w:val="right"/>
            </w:pPr>
            <w:r w:rsidRPr="001F4615">
              <w:t>0.49</w:t>
            </w:r>
          </w:p>
        </w:tc>
        <w:tc>
          <w:tcPr>
            <w:tcW w:w="1336" w:type="dxa"/>
            <w:tcBorders>
              <w:top w:val="nil"/>
              <w:left w:val="nil"/>
              <w:bottom w:val="single" w:sz="4" w:space="0" w:color="auto"/>
              <w:right w:val="single" w:sz="8" w:space="0" w:color="auto"/>
            </w:tcBorders>
            <w:shd w:val="clear" w:color="auto" w:fill="auto"/>
            <w:noWrap/>
            <w:vAlign w:val="bottom"/>
            <w:hideMark/>
          </w:tcPr>
          <w:p w14:paraId="76F0F9E4" w14:textId="77777777" w:rsidR="001F4615" w:rsidRPr="001F4615" w:rsidRDefault="001F4615" w:rsidP="001F4615">
            <w:pPr>
              <w:jc w:val="right"/>
            </w:pPr>
            <w:r w:rsidRPr="001F4615">
              <w:t>0.028</w:t>
            </w:r>
          </w:p>
        </w:tc>
      </w:tr>
      <w:tr w:rsidR="001F4615" w:rsidRPr="001F4615" w14:paraId="6E8F5F85" w14:textId="77777777" w:rsidTr="001F4615">
        <w:trPr>
          <w:trHeight w:val="300"/>
        </w:trPr>
        <w:tc>
          <w:tcPr>
            <w:tcW w:w="2796" w:type="dxa"/>
            <w:tcBorders>
              <w:top w:val="nil"/>
              <w:left w:val="nil"/>
              <w:bottom w:val="nil"/>
              <w:right w:val="nil"/>
            </w:tcBorders>
            <w:shd w:val="clear" w:color="auto" w:fill="auto"/>
            <w:noWrap/>
            <w:vAlign w:val="bottom"/>
            <w:hideMark/>
          </w:tcPr>
          <w:p w14:paraId="0D2829D4"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58D96F66" w14:textId="77777777" w:rsidR="001F4615" w:rsidRPr="001F4615" w:rsidRDefault="001F4615" w:rsidP="001F4615">
            <w:pPr>
              <w:jc w:val="left"/>
            </w:pPr>
            <w:r w:rsidRPr="001F4615">
              <w:t>Panuveitis</w:t>
            </w:r>
          </w:p>
        </w:tc>
        <w:tc>
          <w:tcPr>
            <w:tcW w:w="1065" w:type="dxa"/>
            <w:tcBorders>
              <w:top w:val="nil"/>
              <w:left w:val="nil"/>
              <w:bottom w:val="single" w:sz="4" w:space="0" w:color="auto"/>
              <w:right w:val="single" w:sz="4" w:space="0" w:color="auto"/>
            </w:tcBorders>
            <w:shd w:val="clear" w:color="auto" w:fill="auto"/>
            <w:noWrap/>
            <w:vAlign w:val="bottom"/>
            <w:hideMark/>
          </w:tcPr>
          <w:p w14:paraId="28937D8A" w14:textId="77777777" w:rsidR="001F4615" w:rsidRPr="001F4615" w:rsidRDefault="001F4615" w:rsidP="001F4615">
            <w:pPr>
              <w:jc w:val="right"/>
            </w:pPr>
            <w:r w:rsidRPr="001F4615">
              <w:t>0.5</w:t>
            </w:r>
          </w:p>
        </w:tc>
        <w:tc>
          <w:tcPr>
            <w:tcW w:w="1336" w:type="dxa"/>
            <w:tcBorders>
              <w:top w:val="nil"/>
              <w:left w:val="nil"/>
              <w:bottom w:val="single" w:sz="4" w:space="0" w:color="auto"/>
              <w:right w:val="single" w:sz="8" w:space="0" w:color="auto"/>
            </w:tcBorders>
            <w:shd w:val="clear" w:color="auto" w:fill="auto"/>
            <w:noWrap/>
            <w:vAlign w:val="bottom"/>
            <w:hideMark/>
          </w:tcPr>
          <w:p w14:paraId="3D43D6AC" w14:textId="77777777" w:rsidR="001F4615" w:rsidRPr="001F4615" w:rsidRDefault="001F4615" w:rsidP="001F4615">
            <w:pPr>
              <w:jc w:val="right"/>
            </w:pPr>
            <w:r w:rsidRPr="001F4615">
              <w:t>0.009</w:t>
            </w:r>
          </w:p>
        </w:tc>
      </w:tr>
      <w:tr w:rsidR="001F4615" w:rsidRPr="001F4615" w14:paraId="3DC20AC1" w14:textId="77777777" w:rsidTr="001F4615">
        <w:trPr>
          <w:trHeight w:val="300"/>
        </w:trPr>
        <w:tc>
          <w:tcPr>
            <w:tcW w:w="2796" w:type="dxa"/>
            <w:tcBorders>
              <w:top w:val="nil"/>
              <w:left w:val="nil"/>
              <w:bottom w:val="nil"/>
              <w:right w:val="nil"/>
            </w:tcBorders>
            <w:shd w:val="clear" w:color="auto" w:fill="auto"/>
            <w:noWrap/>
            <w:vAlign w:val="bottom"/>
            <w:hideMark/>
          </w:tcPr>
          <w:p w14:paraId="0D5065C2" w14:textId="77777777" w:rsidR="001F4615" w:rsidRPr="001F4615" w:rsidRDefault="001F4615" w:rsidP="001F4615">
            <w:pPr>
              <w:jc w:val="right"/>
            </w:pPr>
          </w:p>
        </w:tc>
        <w:tc>
          <w:tcPr>
            <w:tcW w:w="1631" w:type="dxa"/>
            <w:tcBorders>
              <w:top w:val="nil"/>
              <w:left w:val="single" w:sz="8" w:space="0" w:color="auto"/>
              <w:bottom w:val="single" w:sz="4" w:space="0" w:color="auto"/>
              <w:right w:val="single" w:sz="4" w:space="0" w:color="auto"/>
            </w:tcBorders>
            <w:shd w:val="clear" w:color="auto" w:fill="auto"/>
            <w:noWrap/>
            <w:vAlign w:val="bottom"/>
            <w:hideMark/>
          </w:tcPr>
          <w:p w14:paraId="605C8171" w14:textId="77777777" w:rsidR="001F4615" w:rsidRPr="001F4615" w:rsidRDefault="001F4615" w:rsidP="001F4615">
            <w:pPr>
              <w:jc w:val="left"/>
            </w:pPr>
            <w:r w:rsidRPr="001F4615">
              <w:t>Posterior</w:t>
            </w:r>
          </w:p>
        </w:tc>
        <w:tc>
          <w:tcPr>
            <w:tcW w:w="1065" w:type="dxa"/>
            <w:tcBorders>
              <w:top w:val="nil"/>
              <w:left w:val="nil"/>
              <w:bottom w:val="single" w:sz="4" w:space="0" w:color="auto"/>
              <w:right w:val="single" w:sz="4" w:space="0" w:color="auto"/>
            </w:tcBorders>
            <w:shd w:val="clear" w:color="auto" w:fill="auto"/>
            <w:noWrap/>
            <w:vAlign w:val="bottom"/>
            <w:hideMark/>
          </w:tcPr>
          <w:p w14:paraId="57DEAE35" w14:textId="77777777" w:rsidR="001F4615" w:rsidRPr="001F4615" w:rsidRDefault="001F4615" w:rsidP="001F4615">
            <w:pPr>
              <w:jc w:val="right"/>
            </w:pPr>
            <w:r w:rsidRPr="001F4615">
              <w:t>0.54</w:t>
            </w:r>
          </w:p>
        </w:tc>
        <w:tc>
          <w:tcPr>
            <w:tcW w:w="1336" w:type="dxa"/>
            <w:tcBorders>
              <w:top w:val="nil"/>
              <w:left w:val="nil"/>
              <w:bottom w:val="single" w:sz="4" w:space="0" w:color="auto"/>
              <w:right w:val="single" w:sz="8" w:space="0" w:color="auto"/>
            </w:tcBorders>
            <w:shd w:val="clear" w:color="auto" w:fill="auto"/>
            <w:noWrap/>
            <w:vAlign w:val="bottom"/>
            <w:hideMark/>
          </w:tcPr>
          <w:p w14:paraId="14CDFF26" w14:textId="77777777" w:rsidR="001F4615" w:rsidRPr="001F4615" w:rsidRDefault="001F4615" w:rsidP="001F4615">
            <w:pPr>
              <w:jc w:val="right"/>
            </w:pPr>
            <w:r w:rsidRPr="001F4615">
              <w:t>0.027</w:t>
            </w:r>
          </w:p>
        </w:tc>
      </w:tr>
      <w:tr w:rsidR="001F4615" w:rsidRPr="001F4615" w14:paraId="46311F93" w14:textId="77777777" w:rsidTr="001F4615">
        <w:trPr>
          <w:trHeight w:val="315"/>
        </w:trPr>
        <w:tc>
          <w:tcPr>
            <w:tcW w:w="2796" w:type="dxa"/>
            <w:tcBorders>
              <w:top w:val="nil"/>
              <w:left w:val="nil"/>
              <w:bottom w:val="nil"/>
              <w:right w:val="nil"/>
            </w:tcBorders>
            <w:shd w:val="clear" w:color="auto" w:fill="auto"/>
            <w:noWrap/>
            <w:vAlign w:val="bottom"/>
            <w:hideMark/>
          </w:tcPr>
          <w:p w14:paraId="58235F8F" w14:textId="77777777" w:rsidR="001F4615" w:rsidRPr="001F4615" w:rsidRDefault="001F4615" w:rsidP="001F4615">
            <w:pPr>
              <w:jc w:val="right"/>
            </w:pPr>
          </w:p>
        </w:tc>
        <w:tc>
          <w:tcPr>
            <w:tcW w:w="1631" w:type="dxa"/>
            <w:tcBorders>
              <w:top w:val="nil"/>
              <w:left w:val="single" w:sz="8" w:space="0" w:color="auto"/>
              <w:bottom w:val="single" w:sz="8" w:space="0" w:color="auto"/>
              <w:right w:val="single" w:sz="4" w:space="0" w:color="auto"/>
            </w:tcBorders>
            <w:shd w:val="clear" w:color="auto" w:fill="auto"/>
            <w:noWrap/>
            <w:vAlign w:val="bottom"/>
            <w:hideMark/>
          </w:tcPr>
          <w:p w14:paraId="6015DBCC" w14:textId="77777777" w:rsidR="001F4615" w:rsidRPr="001F4615" w:rsidRDefault="001F4615" w:rsidP="001F4615">
            <w:pPr>
              <w:jc w:val="left"/>
            </w:pPr>
            <w:r w:rsidRPr="001F4615">
              <w:t>Scleritis</w:t>
            </w:r>
          </w:p>
        </w:tc>
        <w:tc>
          <w:tcPr>
            <w:tcW w:w="1065" w:type="dxa"/>
            <w:tcBorders>
              <w:top w:val="nil"/>
              <w:left w:val="nil"/>
              <w:bottom w:val="single" w:sz="8" w:space="0" w:color="auto"/>
              <w:right w:val="single" w:sz="4" w:space="0" w:color="auto"/>
            </w:tcBorders>
            <w:shd w:val="clear" w:color="auto" w:fill="auto"/>
            <w:noWrap/>
            <w:vAlign w:val="bottom"/>
            <w:hideMark/>
          </w:tcPr>
          <w:p w14:paraId="419DFBB3" w14:textId="77777777" w:rsidR="001F4615" w:rsidRPr="001F4615" w:rsidRDefault="001F4615" w:rsidP="001F4615">
            <w:pPr>
              <w:jc w:val="right"/>
            </w:pPr>
            <w:r w:rsidRPr="001F4615">
              <w:t>0.49</w:t>
            </w:r>
          </w:p>
        </w:tc>
        <w:tc>
          <w:tcPr>
            <w:tcW w:w="1336" w:type="dxa"/>
            <w:tcBorders>
              <w:top w:val="nil"/>
              <w:left w:val="nil"/>
              <w:bottom w:val="single" w:sz="8" w:space="0" w:color="auto"/>
              <w:right w:val="single" w:sz="8" w:space="0" w:color="auto"/>
            </w:tcBorders>
            <w:shd w:val="clear" w:color="auto" w:fill="auto"/>
            <w:noWrap/>
            <w:vAlign w:val="bottom"/>
            <w:hideMark/>
          </w:tcPr>
          <w:p w14:paraId="64CDCCA7" w14:textId="77777777" w:rsidR="001F4615" w:rsidRPr="001F4615" w:rsidRDefault="001F4615" w:rsidP="001F4615">
            <w:pPr>
              <w:jc w:val="right"/>
            </w:pPr>
            <w:r w:rsidRPr="001F4615">
              <w:t>0.015</w:t>
            </w:r>
          </w:p>
        </w:tc>
      </w:tr>
    </w:tbl>
    <w:p w14:paraId="20B39F4B" w14:textId="0A827147" w:rsidR="00D41AB9" w:rsidRDefault="00D41AB9" w:rsidP="00D41AB9">
      <w:pPr>
        <w:spacing w:after="160" w:line="259" w:lineRule="auto"/>
        <w:rPr>
          <w:smallCaps/>
          <w:noProof/>
        </w:rPr>
      </w:pPr>
    </w:p>
    <w:p w14:paraId="49405F9F" w14:textId="45A144C2" w:rsidR="00330D45" w:rsidRDefault="00330D45">
      <w:pPr>
        <w:spacing w:after="160" w:line="259" w:lineRule="auto"/>
        <w:jc w:val="left"/>
        <w:rPr>
          <w:smallCaps/>
          <w:noProof/>
        </w:rPr>
      </w:pPr>
      <w:r>
        <w:rPr>
          <w:smallCaps/>
          <w:noProof/>
        </w:rPr>
        <w:br w:type="page"/>
      </w:r>
    </w:p>
    <w:p w14:paraId="2728AC61" w14:textId="5A11BA54" w:rsidR="00330D45" w:rsidRDefault="00330D45" w:rsidP="00330D45">
      <w:pPr>
        <w:spacing w:after="160" w:line="259" w:lineRule="auto"/>
        <w:rPr>
          <w:smallCaps/>
          <w:noProof/>
        </w:rPr>
      </w:pPr>
      <w:r>
        <w:rPr>
          <w:smallCaps/>
          <w:noProof/>
        </w:rPr>
        <w:lastRenderedPageBreak/>
        <w:drawing>
          <wp:anchor distT="0" distB="0" distL="114300" distR="114300" simplePos="0" relativeHeight="251680768" behindDoc="1" locked="0" layoutInCell="1" allowOverlap="1" wp14:anchorId="64C25BC1" wp14:editId="0DE87884">
            <wp:simplePos x="0" y="0"/>
            <wp:positionH relativeFrom="column">
              <wp:posOffset>647700</wp:posOffset>
            </wp:positionH>
            <wp:positionV relativeFrom="paragraph">
              <wp:posOffset>-43180</wp:posOffset>
            </wp:positionV>
            <wp:extent cx="6877050" cy="6877050"/>
            <wp:effectExtent l="0" t="0" r="0" b="0"/>
            <wp:wrapNone/>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29">
                      <a:extLst>
                        <a:ext uri="{28A0092B-C50C-407E-A947-70E740481C1C}">
                          <a14:useLocalDpi xmlns:a14="http://schemas.microsoft.com/office/drawing/2010/main" val="0"/>
                        </a:ext>
                      </a:extLst>
                    </a:blip>
                    <a:stretch>
                      <a:fillRect/>
                    </a:stretch>
                  </pic:blipFill>
                  <pic:spPr>
                    <a:xfrm>
                      <a:off x="0" y="0"/>
                      <a:ext cx="6877050" cy="6877050"/>
                    </a:xfrm>
                    <a:prstGeom prst="rect">
                      <a:avLst/>
                    </a:prstGeom>
                  </pic:spPr>
                </pic:pic>
              </a:graphicData>
            </a:graphic>
            <wp14:sizeRelH relativeFrom="margin">
              <wp14:pctWidth>0</wp14:pctWidth>
            </wp14:sizeRelH>
            <wp14:sizeRelV relativeFrom="margin">
              <wp14:pctHeight>0</wp14:pctHeight>
            </wp14:sizeRelV>
          </wp:anchor>
        </w:drawing>
      </w:r>
      <w:r w:rsidRPr="00D41AB9">
        <w:rPr>
          <w:smallCaps/>
          <w:noProof/>
        </w:rPr>
        <w:t xml:space="preserve">Appendix </w:t>
      </w:r>
      <w:r>
        <w:rPr>
          <w:smallCaps/>
          <w:noProof/>
        </w:rPr>
        <w:t>B</w:t>
      </w:r>
    </w:p>
    <w:p w14:paraId="3CDDD0D6" w14:textId="12019895" w:rsidR="00330D45" w:rsidRDefault="00330D45" w:rsidP="00330D45">
      <w:pPr>
        <w:spacing w:after="160" w:line="259" w:lineRule="auto"/>
        <w:rPr>
          <w:smallCaps/>
          <w:noProof/>
        </w:rPr>
      </w:pPr>
    </w:p>
    <w:p w14:paraId="56D792D4" w14:textId="75260294" w:rsidR="00330D45" w:rsidRPr="00D41AB9" w:rsidRDefault="00330D45" w:rsidP="00D41AB9">
      <w:pPr>
        <w:spacing w:after="160" w:line="259" w:lineRule="auto"/>
        <w:rPr>
          <w:smallCaps/>
          <w:noProof/>
        </w:rPr>
      </w:pPr>
      <w:r>
        <w:rPr>
          <w:noProof/>
        </w:rPr>
        <mc:AlternateContent>
          <mc:Choice Requires="wps">
            <w:drawing>
              <wp:anchor distT="0" distB="0" distL="114300" distR="114300" simplePos="0" relativeHeight="251682816" behindDoc="1" locked="0" layoutInCell="1" allowOverlap="1" wp14:anchorId="3EE0514E" wp14:editId="26989D38">
                <wp:simplePos x="0" y="0"/>
                <wp:positionH relativeFrom="column">
                  <wp:posOffset>1171575</wp:posOffset>
                </wp:positionH>
                <wp:positionV relativeFrom="paragraph">
                  <wp:posOffset>5982335</wp:posOffset>
                </wp:positionV>
                <wp:extent cx="6877050" cy="635"/>
                <wp:effectExtent l="0" t="0" r="0" b="0"/>
                <wp:wrapNone/>
                <wp:docPr id="27" name="Textfeld 27"/>
                <wp:cNvGraphicFramePr/>
                <a:graphic xmlns:a="http://schemas.openxmlformats.org/drawingml/2006/main">
                  <a:graphicData uri="http://schemas.microsoft.com/office/word/2010/wordprocessingShape">
                    <wps:wsp>
                      <wps:cNvSpPr txBox="1"/>
                      <wps:spPr>
                        <a:xfrm>
                          <a:off x="0" y="0"/>
                          <a:ext cx="6877050" cy="635"/>
                        </a:xfrm>
                        <a:prstGeom prst="rect">
                          <a:avLst/>
                        </a:prstGeom>
                        <a:solidFill>
                          <a:prstClr val="white"/>
                        </a:solidFill>
                        <a:ln>
                          <a:noFill/>
                        </a:ln>
                      </wps:spPr>
                      <wps:txbx>
                        <w:txbxContent>
                          <w:p w14:paraId="14330135" w14:textId="1ADDBD8D" w:rsidR="00330D45" w:rsidRPr="00330D45" w:rsidRDefault="00330D45" w:rsidP="00330D45">
                            <w:pPr>
                              <w:pStyle w:val="Beschriftung"/>
                              <w:rPr>
                                <w:i w:val="0"/>
                                <w:iCs w:val="0"/>
                                <w:noProof/>
                                <w:color w:val="auto"/>
                                <w:sz w:val="16"/>
                                <w:szCs w:val="16"/>
                              </w:rPr>
                            </w:pPr>
                            <w:r w:rsidRPr="00330D45">
                              <w:rPr>
                                <w:i w:val="0"/>
                                <w:iCs w:val="0"/>
                                <w:noProof/>
                                <w:color w:val="auto"/>
                                <w:sz w:val="16"/>
                                <w:szCs w:val="16"/>
                              </w:rPr>
                              <w:t>Fig.</w:t>
                            </w:r>
                            <w:r>
                              <w:rPr>
                                <w:i w:val="0"/>
                                <w:iCs w:val="0"/>
                                <w:noProof/>
                                <w:color w:val="auto"/>
                                <w:sz w:val="16"/>
                                <w:szCs w:val="16"/>
                              </w:rPr>
                              <w:t xml:space="preserve"> 13</w:t>
                            </w:r>
                            <w:r w:rsidRPr="00330D45">
                              <w:rPr>
                                <w:i w:val="0"/>
                                <w:iCs w:val="0"/>
                                <w:noProof/>
                                <w:color w:val="auto"/>
                                <w:sz w:val="16"/>
                                <w:szCs w:val="16"/>
                              </w:rPr>
                              <w:t xml:space="preserve"> Full Correlation Plot with all numerical fe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E0514E" id="Textfeld 27" o:spid="_x0000_s1044" type="#_x0000_t202" style="position:absolute;left:0;text-align:left;margin-left:92.25pt;margin-top:471.05pt;width:541.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" stroked="f">
                <v:textbox style="mso-fit-shape-to-text:t" inset="0,0,0,0">
                  <w:txbxContent>
                    <w:p w14:paraId="14330135" w14:textId="1ADDBD8D" w:rsidR="00330D45" w:rsidRPr="00330D45" w:rsidRDefault="00330D45" w:rsidP="00330D45">
                      <w:pPr>
                        <w:pStyle w:val="Beschriftung"/>
                        <w:rPr>
                          <w:i w:val="0"/>
                          <w:iCs w:val="0"/>
                          <w:noProof/>
                          <w:color w:val="auto"/>
                          <w:sz w:val="16"/>
                          <w:szCs w:val="16"/>
                        </w:rPr>
                      </w:pPr>
                      <w:r w:rsidRPr="00330D45">
                        <w:rPr>
                          <w:i w:val="0"/>
                          <w:iCs w:val="0"/>
                          <w:noProof/>
                          <w:color w:val="auto"/>
                          <w:sz w:val="16"/>
                          <w:szCs w:val="16"/>
                        </w:rPr>
                        <w:t>Fig.</w:t>
                      </w:r>
                      <w:r>
                        <w:rPr>
                          <w:i w:val="0"/>
                          <w:iCs w:val="0"/>
                          <w:noProof/>
                          <w:color w:val="auto"/>
                          <w:sz w:val="16"/>
                          <w:szCs w:val="16"/>
                        </w:rPr>
                        <w:t xml:space="preserve"> 13</w:t>
                      </w:r>
                      <w:r w:rsidRPr="00330D45">
                        <w:rPr>
                          <w:i w:val="0"/>
                          <w:iCs w:val="0"/>
                          <w:noProof/>
                          <w:color w:val="auto"/>
                          <w:sz w:val="16"/>
                          <w:szCs w:val="16"/>
                        </w:rPr>
                        <w:t xml:space="preserve"> Full Correlation Plot with all numerical features</w:t>
                      </w:r>
                    </w:p>
                  </w:txbxContent>
                </v:textbox>
              </v:shape>
            </w:pict>
          </mc:Fallback>
        </mc:AlternateContent>
      </w:r>
    </w:p>
    <w:sectPr w:rsidR="00330D45" w:rsidRPr="00D41AB9" w:rsidSect="00D41AB9">
      <w:pgSz w:w="16838" w:h="11906" w:orient="landscape" w:code="9"/>
      <w:pgMar w:top="893" w:right="1080" w:bottom="893"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D0FAF" w14:textId="77777777" w:rsidR="0053382B" w:rsidRDefault="0053382B">
      <w:r>
        <w:separator/>
      </w:r>
    </w:p>
  </w:endnote>
  <w:endnote w:type="continuationSeparator" w:id="0">
    <w:p w14:paraId="1465B1F6" w14:textId="77777777" w:rsidR="0053382B" w:rsidRDefault="005338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974806"/>
      <w:docPartObj>
        <w:docPartGallery w:val="Page Numbers (Bottom of Page)"/>
        <w:docPartUnique/>
      </w:docPartObj>
    </w:sdtPr>
    <w:sdtContent>
      <w:p w14:paraId="6A2506AD" w14:textId="60E16CF1" w:rsidR="003C0C08" w:rsidRDefault="003C0C08">
        <w:pPr>
          <w:pStyle w:val="Fuzeile"/>
        </w:pPr>
        <w:r>
          <w:fldChar w:fldCharType="begin"/>
        </w:r>
        <w:r>
          <w:instrText>PAGE   \* MERGEFORMAT</w:instrText>
        </w:r>
        <w:r>
          <w:fldChar w:fldCharType="separate"/>
        </w:r>
        <w:r>
          <w:rPr>
            <w:lang w:val="de-DE"/>
          </w:rPr>
          <w:t>2</w:t>
        </w:r>
        <w:r>
          <w:fldChar w:fldCharType="end"/>
        </w:r>
      </w:p>
    </w:sdtContent>
  </w:sdt>
  <w:p w14:paraId="08EDEBBC" w14:textId="77777777" w:rsidR="003C0C08" w:rsidRDefault="003C0C0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2147376"/>
      <w:docPartObj>
        <w:docPartGallery w:val="Page Numbers (Bottom of Page)"/>
        <w:docPartUnique/>
      </w:docPartObj>
    </w:sdtPr>
    <w:sdtContent>
      <w:p w14:paraId="739924ED" w14:textId="59CEE595" w:rsidR="003C0C08" w:rsidRDefault="003C0C08">
        <w:pPr>
          <w:pStyle w:val="Fuzeile"/>
        </w:pPr>
        <w:r>
          <w:fldChar w:fldCharType="begin"/>
        </w:r>
        <w:r>
          <w:instrText>PAGE   \* MERGEFORMAT</w:instrText>
        </w:r>
        <w:r>
          <w:fldChar w:fldCharType="separate"/>
        </w:r>
        <w:r>
          <w:rPr>
            <w:lang w:val="de-DE"/>
          </w:rPr>
          <w:t>2</w:t>
        </w:r>
        <w:r>
          <w:fldChar w:fldCharType="end"/>
        </w:r>
      </w:p>
    </w:sdtContent>
  </w:sdt>
  <w:p w14:paraId="12DC9785" w14:textId="6E2A5DC0" w:rsidR="001A3B3D" w:rsidRPr="00E075E5" w:rsidRDefault="003C0C08" w:rsidP="0056610F">
    <w:pPr>
      <w:pStyle w:val="Fuzeile"/>
      <w:jc w:val="left"/>
      <w:rPr>
        <w:sz w:val="16"/>
        <w:szCs w:val="16"/>
        <w:lang w:val="de-CH"/>
      </w:rPr>
    </w:pPr>
    <w:r>
      <w:rPr>
        <w:sz w:val="16"/>
        <w:szCs w:val="16"/>
        <w:lang w:val="de-CH"/>
      </w:rPr>
      <w:t>25.06.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D0744" w14:textId="77777777" w:rsidR="0053382B" w:rsidRDefault="0053382B">
      <w:r>
        <w:separator/>
      </w:r>
    </w:p>
  </w:footnote>
  <w:footnote w:type="continuationSeparator" w:id="0">
    <w:p w14:paraId="6477E414" w14:textId="77777777" w:rsidR="0053382B" w:rsidRDefault="0053382B">
      <w:r>
        <w:continuationSeparator/>
      </w:r>
    </w:p>
  </w:footnote>
  <w:footnote w:id="1">
    <w:p w14:paraId="19326832" w14:textId="4AA6C296" w:rsidR="00710357" w:rsidRPr="00710357" w:rsidRDefault="00710357">
      <w:pPr>
        <w:pStyle w:val="Funotentext"/>
      </w:pPr>
      <w:r>
        <w:rPr>
          <w:rStyle w:val="Funotenzeichen"/>
        </w:rPr>
        <w:footnoteRef/>
      </w:r>
      <w:r>
        <w:t xml:space="preserve"> </w:t>
      </w:r>
      <w:r w:rsidRPr="00710357">
        <w:t>U</w:t>
      </w:r>
      <w:r>
        <w:t>OM: Unit of Measurement</w:t>
      </w:r>
    </w:p>
  </w:footnote>
  <w:footnote w:id="2">
    <w:p w14:paraId="33730AC1" w14:textId="45B64E18" w:rsidR="004E3455" w:rsidRPr="00710357" w:rsidRDefault="004E3455">
      <w:pPr>
        <w:pStyle w:val="Funotentext"/>
      </w:pPr>
      <w:r>
        <w:rPr>
          <w:rStyle w:val="Funotenzeichen"/>
        </w:rPr>
        <w:footnoteRef/>
      </w:r>
      <w:r>
        <w:t xml:space="preserve"> </w:t>
      </w:r>
      <w:r w:rsidRPr="00710357">
        <w:t>NaN: Not a Numb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13C841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3"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189603E"/>
    <w:multiLevelType w:val="multilevel"/>
    <w:tmpl w:val="0AB06E12"/>
    <w:lvl w:ilvl="0">
      <w:start w:val="1"/>
      <w:numFmt w:val="upperRoman"/>
      <w:pStyle w:val="berschrift1"/>
      <w:lvlText w:val="%1."/>
      <w:lvlJc w:val="center"/>
      <w:pPr>
        <w:tabs>
          <w:tab w:val="num" w:pos="390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2344"/>
        </w:tabs>
        <w:ind w:left="2272"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1546"/>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97D0931"/>
    <w:multiLevelType w:val="multilevel"/>
    <w:tmpl w:val="ABC66D26"/>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bullet"/>
      <w:lvlText w:val=""/>
      <w:lvlJc w:val="left"/>
      <w:pPr>
        <w:tabs>
          <w:tab w:val="num" w:pos="540"/>
        </w:tabs>
        <w:ind w:firstLine="180"/>
      </w:pPr>
      <w:rPr>
        <w:rFonts w:ascii="Symbol" w:hAnsi="Symbol"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FC33727"/>
    <w:multiLevelType w:val="hybridMultilevel"/>
    <w:tmpl w:val="1F02D2EC"/>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3"/>
  </w:num>
  <w:num w:numId="2">
    <w:abstractNumId w:val="12"/>
  </w:num>
  <w:num w:numId="3">
    <w:abstractNumId w:val="5"/>
  </w:num>
  <w:num w:numId="4">
    <w:abstractNumId w:val="11"/>
  </w:num>
  <w:num w:numId="5">
    <w:abstractNumId w:val="13"/>
  </w:num>
  <w:num w:numId="6">
    <w:abstractNumId w:val="7"/>
  </w:num>
  <w:num w:numId="7">
    <w:abstractNumId w:val="6"/>
  </w:num>
  <w:num w:numId="8">
    <w:abstractNumId w:val="14"/>
  </w:num>
  <w:num w:numId="9">
    <w:abstractNumId w:val="2"/>
  </w:num>
  <w:num w:numId="10">
    <w:abstractNumId w:val="1"/>
  </w:num>
  <w:num w:numId="11">
    <w:abstractNumId w:val="4"/>
  </w:num>
  <w:num w:numId="12">
    <w:abstractNumId w:val="1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9"/>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6358C"/>
    <w:rsid w:val="00074437"/>
    <w:rsid w:val="0008232E"/>
    <w:rsid w:val="000B7660"/>
    <w:rsid w:val="000D44E1"/>
    <w:rsid w:val="000F4C3D"/>
    <w:rsid w:val="0013485D"/>
    <w:rsid w:val="00141885"/>
    <w:rsid w:val="0018150C"/>
    <w:rsid w:val="00184B92"/>
    <w:rsid w:val="00197CE9"/>
    <w:rsid w:val="001D112B"/>
    <w:rsid w:val="001E3E7D"/>
    <w:rsid w:val="001E788E"/>
    <w:rsid w:val="001F4615"/>
    <w:rsid w:val="001F5D0F"/>
    <w:rsid w:val="002A3927"/>
    <w:rsid w:val="002F4B88"/>
    <w:rsid w:val="003030BD"/>
    <w:rsid w:val="00330D45"/>
    <w:rsid w:val="00335738"/>
    <w:rsid w:val="00360448"/>
    <w:rsid w:val="003648E5"/>
    <w:rsid w:val="00365061"/>
    <w:rsid w:val="003C0C08"/>
    <w:rsid w:val="004052EC"/>
    <w:rsid w:val="004238D7"/>
    <w:rsid w:val="00424A4B"/>
    <w:rsid w:val="00490145"/>
    <w:rsid w:val="004A78F8"/>
    <w:rsid w:val="004B1108"/>
    <w:rsid w:val="004E3455"/>
    <w:rsid w:val="004F6869"/>
    <w:rsid w:val="00511CDC"/>
    <w:rsid w:val="0053282D"/>
    <w:rsid w:val="0053382B"/>
    <w:rsid w:val="00533B66"/>
    <w:rsid w:val="005426C3"/>
    <w:rsid w:val="00546A28"/>
    <w:rsid w:val="00575024"/>
    <w:rsid w:val="00575E79"/>
    <w:rsid w:val="00577DFB"/>
    <w:rsid w:val="0058226F"/>
    <w:rsid w:val="005826E8"/>
    <w:rsid w:val="00585E55"/>
    <w:rsid w:val="005A45A7"/>
    <w:rsid w:val="005A5E34"/>
    <w:rsid w:val="005B4BF1"/>
    <w:rsid w:val="005B5389"/>
    <w:rsid w:val="005E0B16"/>
    <w:rsid w:val="005F67C9"/>
    <w:rsid w:val="00627EA9"/>
    <w:rsid w:val="00631019"/>
    <w:rsid w:val="006337F2"/>
    <w:rsid w:val="0064029D"/>
    <w:rsid w:val="006476C9"/>
    <w:rsid w:val="006544F8"/>
    <w:rsid w:val="006557FE"/>
    <w:rsid w:val="00664567"/>
    <w:rsid w:val="00673F8A"/>
    <w:rsid w:val="00683FA5"/>
    <w:rsid w:val="006845F0"/>
    <w:rsid w:val="006850F5"/>
    <w:rsid w:val="006E244D"/>
    <w:rsid w:val="007001E2"/>
    <w:rsid w:val="00706D61"/>
    <w:rsid w:val="00710357"/>
    <w:rsid w:val="00712C43"/>
    <w:rsid w:val="00713441"/>
    <w:rsid w:val="00713FCA"/>
    <w:rsid w:val="00737B2C"/>
    <w:rsid w:val="007409BE"/>
    <w:rsid w:val="00745A54"/>
    <w:rsid w:val="00753EE1"/>
    <w:rsid w:val="00774295"/>
    <w:rsid w:val="00797B79"/>
    <w:rsid w:val="007A4967"/>
    <w:rsid w:val="007D522E"/>
    <w:rsid w:val="00844069"/>
    <w:rsid w:val="008956C9"/>
    <w:rsid w:val="00897F4E"/>
    <w:rsid w:val="008C0E79"/>
    <w:rsid w:val="008E7DD1"/>
    <w:rsid w:val="00904279"/>
    <w:rsid w:val="00930337"/>
    <w:rsid w:val="00930C8E"/>
    <w:rsid w:val="00944883"/>
    <w:rsid w:val="0096737E"/>
    <w:rsid w:val="00981C60"/>
    <w:rsid w:val="00987E5E"/>
    <w:rsid w:val="009B6AFB"/>
    <w:rsid w:val="009D224A"/>
    <w:rsid w:val="009D27FA"/>
    <w:rsid w:val="009D5D9D"/>
    <w:rsid w:val="009E12FA"/>
    <w:rsid w:val="009E2AB7"/>
    <w:rsid w:val="00A04A0B"/>
    <w:rsid w:val="00A179D3"/>
    <w:rsid w:val="00A2017D"/>
    <w:rsid w:val="00A20ADD"/>
    <w:rsid w:val="00A514BF"/>
    <w:rsid w:val="00A77AC7"/>
    <w:rsid w:val="00A95695"/>
    <w:rsid w:val="00AA6ABB"/>
    <w:rsid w:val="00AB11CE"/>
    <w:rsid w:val="00AB1AB2"/>
    <w:rsid w:val="00AB4C2C"/>
    <w:rsid w:val="00AD153E"/>
    <w:rsid w:val="00AE0F63"/>
    <w:rsid w:val="00AF287E"/>
    <w:rsid w:val="00B1314F"/>
    <w:rsid w:val="00B3357A"/>
    <w:rsid w:val="00B35D52"/>
    <w:rsid w:val="00B40B50"/>
    <w:rsid w:val="00B713FB"/>
    <w:rsid w:val="00B73C15"/>
    <w:rsid w:val="00BB08D5"/>
    <w:rsid w:val="00BC6275"/>
    <w:rsid w:val="00BF725D"/>
    <w:rsid w:val="00C142B2"/>
    <w:rsid w:val="00C23F44"/>
    <w:rsid w:val="00C416EB"/>
    <w:rsid w:val="00C70E5A"/>
    <w:rsid w:val="00C752D3"/>
    <w:rsid w:val="00C85ACA"/>
    <w:rsid w:val="00C911CB"/>
    <w:rsid w:val="00CD7F6B"/>
    <w:rsid w:val="00D41AB9"/>
    <w:rsid w:val="00D629EF"/>
    <w:rsid w:val="00D75C7A"/>
    <w:rsid w:val="00D96BE6"/>
    <w:rsid w:val="00DA2B29"/>
    <w:rsid w:val="00DA62E0"/>
    <w:rsid w:val="00DA6581"/>
    <w:rsid w:val="00DB3312"/>
    <w:rsid w:val="00DB4144"/>
    <w:rsid w:val="00E0240B"/>
    <w:rsid w:val="00E039E5"/>
    <w:rsid w:val="00E05CDD"/>
    <w:rsid w:val="00E075E5"/>
    <w:rsid w:val="00E10FE1"/>
    <w:rsid w:val="00E17777"/>
    <w:rsid w:val="00E364C3"/>
    <w:rsid w:val="00E578F1"/>
    <w:rsid w:val="00E619D5"/>
    <w:rsid w:val="00E81CAE"/>
    <w:rsid w:val="00EB2535"/>
    <w:rsid w:val="00EC4B23"/>
    <w:rsid w:val="00ED038C"/>
    <w:rsid w:val="00F16307"/>
    <w:rsid w:val="00F237B2"/>
    <w:rsid w:val="00F312ED"/>
    <w:rsid w:val="00F325B1"/>
    <w:rsid w:val="00F40F5F"/>
    <w:rsid w:val="00F46557"/>
    <w:rsid w:val="00F508D9"/>
    <w:rsid w:val="00F62D17"/>
    <w:rsid w:val="00FD49C6"/>
    <w:rsid w:val="00FD7967"/>
    <w:rsid w:val="00FE0564"/>
    <w:rsid w:val="00FF5B4F"/>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GB"/>
    </w:rPr>
  </w:style>
  <w:style w:type="paragraph" w:styleId="berschrift1">
    <w:name w:val="heading 1"/>
    <w:basedOn w:val="Standard"/>
    <w:next w:val="Standard"/>
    <w:link w:val="berschrift1Zchn"/>
    <w:qFormat/>
    <w:rsid w:val="00627EA9"/>
    <w:pPr>
      <w:keepNext/>
      <w:keepLines/>
      <w:numPr>
        <w:numId w:val="3"/>
      </w:numPr>
      <w:tabs>
        <w:tab w:val="clear" w:pos="3904"/>
        <w:tab w:val="left" w:pos="216"/>
        <w:tab w:val="num" w:pos="576"/>
      </w:tabs>
      <w:spacing w:before="160" w:after="80"/>
      <w:outlineLvl w:val="0"/>
    </w:pPr>
    <w:rPr>
      <w:smallCaps/>
      <w:noProof/>
    </w:rPr>
  </w:style>
  <w:style w:type="paragraph" w:styleId="berschrift2">
    <w:name w:val="heading 2"/>
    <w:basedOn w:val="Standard"/>
    <w:next w:val="Standard"/>
    <w:link w:val="berschrift2Zchn"/>
    <w:qFormat/>
    <w:rsid w:val="001D112B"/>
    <w:pPr>
      <w:keepNext/>
      <w:keepLines/>
      <w:numPr>
        <w:ilvl w:val="1"/>
        <w:numId w:val="3"/>
      </w:numPr>
      <w:tabs>
        <w:tab w:val="clear" w:pos="2344"/>
        <w:tab w:val="num" w:pos="1777"/>
      </w:tabs>
      <w:spacing w:before="120" w:after="60"/>
      <w:ind w:left="288"/>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clear" w:pos="1546"/>
        <w:tab w:val="num" w:pos="630"/>
        <w:tab w:val="left" w:pos="720"/>
      </w:tabs>
      <w:spacing w:before="40" w:after="40"/>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paragraph" w:styleId="berschrift6">
    <w:name w:val="heading 6"/>
    <w:basedOn w:val="Standard"/>
    <w:next w:val="Standard"/>
    <w:link w:val="berschrift6Zchn"/>
    <w:uiPriority w:val="9"/>
    <w:unhideWhenUsed/>
    <w:qFormat/>
    <w:rsid w:val="00490145"/>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1D112B"/>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uiPriority w:val="99"/>
    <w:rsid w:val="00627EA9"/>
    <w:pPr>
      <w:tabs>
        <w:tab w:val="center" w:pos="4680"/>
        <w:tab w:val="right" w:pos="9360"/>
      </w:tabs>
    </w:pPr>
  </w:style>
  <w:style w:type="character" w:customStyle="1" w:styleId="FuzeileZchn">
    <w:name w:val="Fußzeile Zchn"/>
    <w:basedOn w:val="Absatz-Standardschriftart"/>
    <w:link w:val="Fuzeile"/>
    <w:uiPriority w:val="99"/>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504"/>
      </w:tabs>
      <w:ind w:left="504" w:hanging="504"/>
    </w:pPr>
  </w:style>
  <w:style w:type="character" w:styleId="Platzhaltertext">
    <w:name w:val="Placeholder Text"/>
    <w:basedOn w:val="Absatz-Standardschriftart"/>
    <w:uiPriority w:val="99"/>
    <w:semiHidden/>
    <w:rsid w:val="001E788E"/>
    <w:rPr>
      <w:color w:val="808080"/>
    </w:rPr>
  </w:style>
  <w:style w:type="table" w:styleId="Tabellenraster">
    <w:name w:val="Table Grid"/>
    <w:basedOn w:val="NormaleTabelle"/>
    <w:uiPriority w:val="39"/>
    <w:rsid w:val="00B35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B35D52"/>
  </w:style>
  <w:style w:type="character" w:customStyle="1" w:styleId="FunotentextZchn">
    <w:name w:val="Fußnotentext Zchn"/>
    <w:basedOn w:val="Absatz-Standardschriftart"/>
    <w:link w:val="Funotentext"/>
    <w:uiPriority w:val="99"/>
    <w:semiHidden/>
    <w:rsid w:val="00B35D52"/>
    <w:rPr>
      <w:rFonts w:ascii="Times New Roman" w:eastAsia="SimSun" w:hAnsi="Times New Roman" w:cs="Times New Roman"/>
      <w:sz w:val="20"/>
      <w:szCs w:val="20"/>
      <w:lang w:val="en-US"/>
    </w:rPr>
  </w:style>
  <w:style w:type="character" w:styleId="Funotenzeichen">
    <w:name w:val="footnote reference"/>
    <w:basedOn w:val="Absatz-Standardschriftart"/>
    <w:uiPriority w:val="99"/>
    <w:semiHidden/>
    <w:unhideWhenUsed/>
    <w:rsid w:val="00B35D52"/>
    <w:rPr>
      <w:vertAlign w:val="superscript"/>
    </w:rPr>
  </w:style>
  <w:style w:type="character" w:customStyle="1" w:styleId="berschrift6Zchn">
    <w:name w:val="Überschrift 6 Zchn"/>
    <w:basedOn w:val="Absatz-Standardschriftart"/>
    <w:link w:val="berschrift6"/>
    <w:uiPriority w:val="9"/>
    <w:rsid w:val="00490145"/>
    <w:rPr>
      <w:rFonts w:asciiTheme="majorHAnsi" w:eastAsiaTheme="majorEastAsia" w:hAnsiTheme="majorHAnsi" w:cstheme="majorBidi"/>
      <w:color w:val="1F3763" w:themeColor="accent1" w:themeShade="7F"/>
      <w:sz w:val="20"/>
      <w:szCs w:val="20"/>
      <w:lang w:val="en-US"/>
    </w:rPr>
  </w:style>
  <w:style w:type="paragraph" w:styleId="Aufzhlungszeichen">
    <w:name w:val="List Bullet"/>
    <w:basedOn w:val="Standard"/>
    <w:uiPriority w:val="99"/>
    <w:unhideWhenUsed/>
    <w:rsid w:val="004E3455"/>
    <w:pPr>
      <w:numPr>
        <w:numId w:val="16"/>
      </w:numPr>
      <w:contextualSpacing/>
    </w:pPr>
  </w:style>
  <w:style w:type="paragraph" w:styleId="Kopfzeile">
    <w:name w:val="header"/>
    <w:basedOn w:val="Standard"/>
    <w:link w:val="KopfzeileZchn"/>
    <w:uiPriority w:val="99"/>
    <w:unhideWhenUsed/>
    <w:rsid w:val="00E075E5"/>
    <w:pPr>
      <w:tabs>
        <w:tab w:val="center" w:pos="4513"/>
        <w:tab w:val="right" w:pos="9026"/>
      </w:tabs>
    </w:pPr>
  </w:style>
  <w:style w:type="character" w:customStyle="1" w:styleId="KopfzeileZchn">
    <w:name w:val="Kopfzeile Zchn"/>
    <w:basedOn w:val="Absatz-Standardschriftart"/>
    <w:link w:val="Kopfzeile"/>
    <w:uiPriority w:val="99"/>
    <w:rsid w:val="00E075E5"/>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83605">
      <w:bodyDiv w:val="1"/>
      <w:marLeft w:val="0"/>
      <w:marRight w:val="0"/>
      <w:marTop w:val="0"/>
      <w:marBottom w:val="0"/>
      <w:divBdr>
        <w:top w:val="none" w:sz="0" w:space="0" w:color="auto"/>
        <w:left w:val="none" w:sz="0" w:space="0" w:color="auto"/>
        <w:bottom w:val="none" w:sz="0" w:space="0" w:color="auto"/>
        <w:right w:val="none" w:sz="0" w:space="0" w:color="auto"/>
      </w:divBdr>
    </w:div>
    <w:div w:id="263997141">
      <w:bodyDiv w:val="1"/>
      <w:marLeft w:val="0"/>
      <w:marRight w:val="0"/>
      <w:marTop w:val="0"/>
      <w:marBottom w:val="0"/>
      <w:divBdr>
        <w:top w:val="none" w:sz="0" w:space="0" w:color="auto"/>
        <w:left w:val="none" w:sz="0" w:space="0" w:color="auto"/>
        <w:bottom w:val="none" w:sz="0" w:space="0" w:color="auto"/>
        <w:right w:val="none" w:sz="0" w:space="0" w:color="auto"/>
      </w:divBdr>
    </w:div>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916369">
      <w:bodyDiv w:val="1"/>
      <w:marLeft w:val="0"/>
      <w:marRight w:val="0"/>
      <w:marTop w:val="0"/>
      <w:marBottom w:val="0"/>
      <w:divBdr>
        <w:top w:val="none" w:sz="0" w:space="0" w:color="auto"/>
        <w:left w:val="none" w:sz="0" w:space="0" w:color="auto"/>
        <w:bottom w:val="none" w:sz="0" w:space="0" w:color="auto"/>
        <w:right w:val="none" w:sz="0" w:space="0" w:color="auto"/>
      </w:divBdr>
    </w:div>
    <w:div w:id="742264690">
      <w:bodyDiv w:val="1"/>
      <w:marLeft w:val="0"/>
      <w:marRight w:val="0"/>
      <w:marTop w:val="0"/>
      <w:marBottom w:val="0"/>
      <w:divBdr>
        <w:top w:val="none" w:sz="0" w:space="0" w:color="auto"/>
        <w:left w:val="none" w:sz="0" w:space="0" w:color="auto"/>
        <w:bottom w:val="none" w:sz="0" w:space="0" w:color="auto"/>
        <w:right w:val="none" w:sz="0" w:space="0" w:color="auto"/>
      </w:divBdr>
    </w:div>
    <w:div w:id="759764776">
      <w:bodyDiv w:val="1"/>
      <w:marLeft w:val="0"/>
      <w:marRight w:val="0"/>
      <w:marTop w:val="0"/>
      <w:marBottom w:val="0"/>
      <w:divBdr>
        <w:top w:val="none" w:sz="0" w:space="0" w:color="auto"/>
        <w:left w:val="none" w:sz="0" w:space="0" w:color="auto"/>
        <w:bottom w:val="none" w:sz="0" w:space="0" w:color="auto"/>
        <w:right w:val="none" w:sz="0" w:space="0" w:color="auto"/>
      </w:divBdr>
    </w:div>
    <w:div w:id="788167287">
      <w:bodyDiv w:val="1"/>
      <w:marLeft w:val="0"/>
      <w:marRight w:val="0"/>
      <w:marTop w:val="0"/>
      <w:marBottom w:val="0"/>
      <w:divBdr>
        <w:top w:val="none" w:sz="0" w:space="0" w:color="auto"/>
        <w:left w:val="none" w:sz="0" w:space="0" w:color="auto"/>
        <w:bottom w:val="none" w:sz="0" w:space="0" w:color="auto"/>
        <w:right w:val="none" w:sz="0" w:space="0" w:color="auto"/>
      </w:divBdr>
    </w:div>
    <w:div w:id="814109397">
      <w:bodyDiv w:val="1"/>
      <w:marLeft w:val="0"/>
      <w:marRight w:val="0"/>
      <w:marTop w:val="0"/>
      <w:marBottom w:val="0"/>
      <w:divBdr>
        <w:top w:val="none" w:sz="0" w:space="0" w:color="auto"/>
        <w:left w:val="none" w:sz="0" w:space="0" w:color="auto"/>
        <w:bottom w:val="none" w:sz="0" w:space="0" w:color="auto"/>
        <w:right w:val="none" w:sz="0" w:space="0" w:color="auto"/>
      </w:divBdr>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042247113">
      <w:bodyDiv w:val="1"/>
      <w:marLeft w:val="0"/>
      <w:marRight w:val="0"/>
      <w:marTop w:val="0"/>
      <w:marBottom w:val="0"/>
      <w:divBdr>
        <w:top w:val="none" w:sz="0" w:space="0" w:color="auto"/>
        <w:left w:val="none" w:sz="0" w:space="0" w:color="auto"/>
        <w:bottom w:val="none" w:sz="0" w:space="0" w:color="auto"/>
        <w:right w:val="none" w:sz="0" w:space="0" w:color="auto"/>
      </w:divBdr>
    </w:div>
    <w:div w:id="1194421958">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417632885">
      <w:bodyDiv w:val="1"/>
      <w:marLeft w:val="0"/>
      <w:marRight w:val="0"/>
      <w:marTop w:val="0"/>
      <w:marBottom w:val="0"/>
      <w:divBdr>
        <w:top w:val="none" w:sz="0" w:space="0" w:color="auto"/>
        <w:left w:val="none" w:sz="0" w:space="0" w:color="auto"/>
        <w:bottom w:val="none" w:sz="0" w:space="0" w:color="auto"/>
        <w:right w:val="none" w:sz="0" w:space="0" w:color="auto"/>
      </w:divBdr>
    </w:div>
    <w:div w:id="1773744571">
      <w:bodyDiv w:val="1"/>
      <w:marLeft w:val="0"/>
      <w:marRight w:val="0"/>
      <w:marTop w:val="0"/>
      <w:marBottom w:val="0"/>
      <w:divBdr>
        <w:top w:val="none" w:sz="0" w:space="0" w:color="auto"/>
        <w:left w:val="none" w:sz="0" w:space="0" w:color="auto"/>
        <w:bottom w:val="none" w:sz="0" w:space="0" w:color="auto"/>
        <w:right w:val="none" w:sz="0" w:space="0" w:color="auto"/>
      </w:divBdr>
    </w:div>
    <w:div w:id="1774667276">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62315913">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165</Words>
  <Characters>64046</Characters>
  <Application>Microsoft Office Word</Application>
  <DocSecurity>0</DocSecurity>
  <Lines>533</Lines>
  <Paragraphs>148</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4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72</cp:revision>
  <cp:lastPrinted>2021-06-25T21:33:00Z</cp:lastPrinted>
  <dcterms:created xsi:type="dcterms:W3CDTF">2021-06-21T22:31:00Z</dcterms:created>
  <dcterms:modified xsi:type="dcterms:W3CDTF">2021-06-25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SyBROiu"/&gt;&lt;style id="http://www.zotero.org/styles/ieee" locale="en-US" hasBibliography="1" bibliographyStyleHasBeenSet="1"/&gt;&lt;prefs&gt;&lt;pref name="fieldType" value="Field"/&gt;&lt;/prefs&gt;&lt;/data&gt;</vt:lpwstr>
  </property>
</Properties>
</file>